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714CFB" w:rsidRDefault="00EC425A" w:rsidP="00EC425A">
      <w:pPr>
        <w:jc w:val="center"/>
        <w:rPr>
          <w:sz w:val="28"/>
          <w:szCs w:val="28"/>
        </w:rPr>
      </w:pPr>
      <w:r w:rsidRPr="00714CFB">
        <w:rPr>
          <w:sz w:val="28"/>
          <w:szCs w:val="28"/>
        </w:rPr>
        <w:t>Estrutura da narrativa</w:t>
      </w:r>
    </w:p>
    <w:p w14:paraId="22B96201" w14:textId="5C2B08F0" w:rsidR="001644DE" w:rsidRPr="00714CFB" w:rsidRDefault="00EC425A" w:rsidP="00EC425A">
      <w:pPr>
        <w:jc w:val="both"/>
      </w:pPr>
      <w:r w:rsidRPr="00714CFB">
        <w:tab/>
        <w:t>O jogo digital, aquando do desenvolvimento desta investigação, está organizado em sete atos</w:t>
      </w:r>
      <w:r w:rsidRPr="00714CFB">
        <w:rPr>
          <w:rStyle w:val="FootnoteReference"/>
        </w:rPr>
        <w:footnoteReference w:id="1"/>
      </w:r>
      <w:r w:rsidR="0044210D" w:rsidRPr="00714CFB">
        <w:t xml:space="preserve"> </w:t>
      </w:r>
      <w:r w:rsidRPr="00714CFB">
        <w:t xml:space="preserve">que, neste contexto, </w:t>
      </w:r>
      <w:r w:rsidR="0044210D" w:rsidRPr="00714CFB">
        <w:t>constituem</w:t>
      </w:r>
      <w:r w:rsidRPr="00714CFB">
        <w:t xml:space="preserve"> dias. </w:t>
      </w:r>
      <w:r w:rsidR="0044210D" w:rsidRPr="00714CFB">
        <w:t xml:space="preserve">Cada nova interação que OLD MAN, o protagonista desta história, comparecer, tornar-se-á numa nova cena, cada uma com finalidades distintas. </w:t>
      </w:r>
    </w:p>
    <w:p w14:paraId="4344E5E7" w14:textId="336C89CB" w:rsidR="0044210D" w:rsidRPr="00714CFB" w:rsidRDefault="0044210D" w:rsidP="00EC425A">
      <w:pPr>
        <w:jc w:val="both"/>
      </w:pPr>
      <w:r w:rsidRPr="00714CFB">
        <w:tab/>
        <w:t xml:space="preserve">A divisão da narrativa em sete dias faz alusão à Criação do Mundo, descrita no livro do </w:t>
      </w:r>
      <w:r w:rsidRPr="00714CFB">
        <w:rPr>
          <w:i/>
          <w:iCs/>
        </w:rPr>
        <w:t>Génesis</w:t>
      </w:r>
      <w:r w:rsidRPr="00714CFB">
        <w:t xml:space="preserve"> da bíblia cristã</w:t>
      </w:r>
      <w:r w:rsidR="00CB4BE1" w:rsidRPr="00714CFB">
        <w:t xml:space="preserve">. </w:t>
      </w:r>
      <w:r w:rsidR="00BE7CFD" w:rsidRPr="00714CFB">
        <w:t xml:space="preserve">Excertos das criações de Deus ao longo dos dias são expostas no prólogo </w:t>
      </w:r>
      <w:r w:rsidR="00BE04FD" w:rsidRPr="00714CFB">
        <w:t xml:space="preserve">e epílogo </w:t>
      </w:r>
      <w:r w:rsidR="00BE7CFD" w:rsidRPr="00714CFB">
        <w:t>do jogo e resumidas na tabela seguinte.</w:t>
      </w:r>
    </w:p>
    <w:p w14:paraId="770851B0" w14:textId="48FC24E7" w:rsidR="00BE7CFD" w:rsidRPr="00714CFB" w:rsidRDefault="00BE7CFD" w:rsidP="00BE7CFD">
      <w:pPr>
        <w:tabs>
          <w:tab w:val="left" w:pos="3296"/>
        </w:tabs>
        <w:jc w:val="both"/>
      </w:pPr>
      <w:r w:rsidRPr="00714CFB">
        <w:t>(inserir screenshot de prólogo)</w:t>
      </w:r>
      <w:r w:rsidRPr="00714CFB">
        <w:tab/>
      </w:r>
    </w:p>
    <w:p w14:paraId="57EEDF87" w14:textId="77777777" w:rsidR="00BE7CFD" w:rsidRPr="00714CFB"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714CFB" w14:paraId="1E49A349" w14:textId="77777777" w:rsidTr="00BE7CFD">
        <w:tc>
          <w:tcPr>
            <w:tcW w:w="4675" w:type="dxa"/>
          </w:tcPr>
          <w:p w14:paraId="7A8F3017" w14:textId="56BEA07E" w:rsidR="00BE7CFD" w:rsidRPr="00714CFB" w:rsidRDefault="00BE7CFD" w:rsidP="00BE7CFD">
            <w:pPr>
              <w:tabs>
                <w:tab w:val="left" w:pos="3296"/>
              </w:tabs>
              <w:jc w:val="center"/>
              <w:rPr>
                <w:sz w:val="20"/>
                <w:szCs w:val="20"/>
              </w:rPr>
            </w:pPr>
            <w:r w:rsidRPr="00714CFB">
              <w:rPr>
                <w:sz w:val="20"/>
                <w:szCs w:val="20"/>
              </w:rPr>
              <w:t>Dia</w:t>
            </w:r>
          </w:p>
        </w:tc>
        <w:tc>
          <w:tcPr>
            <w:tcW w:w="4675" w:type="dxa"/>
          </w:tcPr>
          <w:p w14:paraId="6234CA81" w14:textId="3FCC37D3" w:rsidR="00BE7CFD" w:rsidRPr="00714CFB" w:rsidRDefault="00BE7CFD" w:rsidP="00BE7CFD">
            <w:pPr>
              <w:tabs>
                <w:tab w:val="left" w:pos="3296"/>
              </w:tabs>
              <w:jc w:val="center"/>
              <w:rPr>
                <w:sz w:val="20"/>
                <w:szCs w:val="20"/>
              </w:rPr>
            </w:pPr>
            <w:r w:rsidRPr="00714CFB">
              <w:rPr>
                <w:sz w:val="20"/>
                <w:szCs w:val="20"/>
              </w:rPr>
              <w:t>Criação</w:t>
            </w:r>
          </w:p>
        </w:tc>
      </w:tr>
      <w:tr w:rsidR="00BE7CFD" w:rsidRPr="00714CFB" w14:paraId="4CF36167" w14:textId="77777777" w:rsidTr="00BE7CFD">
        <w:tc>
          <w:tcPr>
            <w:tcW w:w="4675" w:type="dxa"/>
          </w:tcPr>
          <w:p w14:paraId="0A09FAFE" w14:textId="18866B07" w:rsidR="00BE7CFD" w:rsidRPr="00714CFB" w:rsidRDefault="00BE7CFD" w:rsidP="00BE7CFD">
            <w:pPr>
              <w:tabs>
                <w:tab w:val="left" w:pos="3296"/>
              </w:tabs>
              <w:jc w:val="center"/>
              <w:rPr>
                <w:sz w:val="20"/>
                <w:szCs w:val="20"/>
              </w:rPr>
            </w:pPr>
            <w:r w:rsidRPr="00714CFB">
              <w:rPr>
                <w:sz w:val="20"/>
                <w:szCs w:val="20"/>
              </w:rPr>
              <w:t>1</w:t>
            </w:r>
          </w:p>
        </w:tc>
        <w:tc>
          <w:tcPr>
            <w:tcW w:w="4675" w:type="dxa"/>
          </w:tcPr>
          <w:p w14:paraId="3BEEA316" w14:textId="587DF638" w:rsidR="00BE7CFD" w:rsidRPr="00714CFB" w:rsidRDefault="00BE7CFD" w:rsidP="00BE7CFD">
            <w:pPr>
              <w:tabs>
                <w:tab w:val="left" w:pos="3296"/>
              </w:tabs>
              <w:jc w:val="center"/>
              <w:rPr>
                <w:sz w:val="20"/>
                <w:szCs w:val="20"/>
              </w:rPr>
            </w:pPr>
            <w:r w:rsidRPr="00714CFB">
              <w:rPr>
                <w:sz w:val="20"/>
                <w:szCs w:val="20"/>
              </w:rPr>
              <w:t>Luz</w:t>
            </w:r>
          </w:p>
        </w:tc>
      </w:tr>
      <w:tr w:rsidR="00BE7CFD" w:rsidRPr="00714CFB" w14:paraId="40329021" w14:textId="77777777" w:rsidTr="00BE7CFD">
        <w:tc>
          <w:tcPr>
            <w:tcW w:w="4675" w:type="dxa"/>
          </w:tcPr>
          <w:p w14:paraId="2FEC812A" w14:textId="77C4A90E" w:rsidR="00BE7CFD" w:rsidRPr="00714CFB" w:rsidRDefault="00BE7CFD" w:rsidP="00BE7CFD">
            <w:pPr>
              <w:tabs>
                <w:tab w:val="left" w:pos="3296"/>
              </w:tabs>
              <w:jc w:val="center"/>
              <w:rPr>
                <w:sz w:val="20"/>
                <w:szCs w:val="20"/>
              </w:rPr>
            </w:pPr>
            <w:r w:rsidRPr="00714CFB">
              <w:rPr>
                <w:sz w:val="20"/>
                <w:szCs w:val="20"/>
              </w:rPr>
              <w:t>2</w:t>
            </w:r>
          </w:p>
        </w:tc>
        <w:tc>
          <w:tcPr>
            <w:tcW w:w="4675" w:type="dxa"/>
          </w:tcPr>
          <w:p w14:paraId="1F23EC72" w14:textId="159EDC7A" w:rsidR="00BE7CFD" w:rsidRPr="00714CFB" w:rsidRDefault="00BE7CFD" w:rsidP="00BE7CFD">
            <w:pPr>
              <w:tabs>
                <w:tab w:val="left" w:pos="3296"/>
              </w:tabs>
              <w:jc w:val="center"/>
              <w:rPr>
                <w:sz w:val="20"/>
                <w:szCs w:val="20"/>
              </w:rPr>
            </w:pPr>
            <w:r w:rsidRPr="00714CFB">
              <w:rPr>
                <w:sz w:val="20"/>
                <w:szCs w:val="20"/>
              </w:rPr>
              <w:t>Água (nuvens e oceanos)</w:t>
            </w:r>
          </w:p>
        </w:tc>
      </w:tr>
      <w:tr w:rsidR="00BE7CFD" w:rsidRPr="00714CFB" w14:paraId="359EF28B" w14:textId="77777777" w:rsidTr="00BE7CFD">
        <w:tc>
          <w:tcPr>
            <w:tcW w:w="4675" w:type="dxa"/>
          </w:tcPr>
          <w:p w14:paraId="6ED01D19" w14:textId="4E968328" w:rsidR="00BE7CFD" w:rsidRPr="00714CFB" w:rsidRDefault="00BE7CFD" w:rsidP="00BE7CFD">
            <w:pPr>
              <w:tabs>
                <w:tab w:val="left" w:pos="3296"/>
              </w:tabs>
              <w:jc w:val="center"/>
              <w:rPr>
                <w:sz w:val="20"/>
                <w:szCs w:val="20"/>
              </w:rPr>
            </w:pPr>
            <w:r w:rsidRPr="00714CFB">
              <w:rPr>
                <w:sz w:val="20"/>
                <w:szCs w:val="20"/>
              </w:rPr>
              <w:t>3</w:t>
            </w:r>
          </w:p>
        </w:tc>
        <w:tc>
          <w:tcPr>
            <w:tcW w:w="4675" w:type="dxa"/>
          </w:tcPr>
          <w:p w14:paraId="40F9437D" w14:textId="6936D11F" w:rsidR="00BE7CFD" w:rsidRPr="00714CFB" w:rsidRDefault="00BE7CFD" w:rsidP="00BE7CFD">
            <w:pPr>
              <w:tabs>
                <w:tab w:val="left" w:pos="3296"/>
              </w:tabs>
              <w:jc w:val="center"/>
              <w:rPr>
                <w:sz w:val="20"/>
                <w:szCs w:val="20"/>
              </w:rPr>
            </w:pPr>
            <w:r w:rsidRPr="00714CFB">
              <w:rPr>
                <w:sz w:val="20"/>
                <w:szCs w:val="20"/>
              </w:rPr>
              <w:t>Continentes</w:t>
            </w:r>
          </w:p>
        </w:tc>
      </w:tr>
      <w:tr w:rsidR="00BE7CFD" w:rsidRPr="00714CFB" w14:paraId="58A429E2" w14:textId="77777777" w:rsidTr="00BE7CFD">
        <w:tc>
          <w:tcPr>
            <w:tcW w:w="4675" w:type="dxa"/>
          </w:tcPr>
          <w:p w14:paraId="2DCB9A0F" w14:textId="7F328625" w:rsidR="00BE7CFD" w:rsidRPr="00714CFB" w:rsidRDefault="00BE7CFD" w:rsidP="00BE7CFD">
            <w:pPr>
              <w:tabs>
                <w:tab w:val="left" w:pos="3296"/>
              </w:tabs>
              <w:jc w:val="center"/>
              <w:rPr>
                <w:sz w:val="20"/>
                <w:szCs w:val="20"/>
              </w:rPr>
            </w:pPr>
            <w:r w:rsidRPr="00714CFB">
              <w:rPr>
                <w:sz w:val="20"/>
                <w:szCs w:val="20"/>
              </w:rPr>
              <w:t>4</w:t>
            </w:r>
          </w:p>
        </w:tc>
        <w:tc>
          <w:tcPr>
            <w:tcW w:w="4675" w:type="dxa"/>
          </w:tcPr>
          <w:p w14:paraId="76E209F0" w14:textId="646BB09B" w:rsidR="00BE7CFD" w:rsidRPr="00714CFB" w:rsidRDefault="00BE7CFD" w:rsidP="00BE7CFD">
            <w:pPr>
              <w:tabs>
                <w:tab w:val="left" w:pos="3296"/>
              </w:tabs>
              <w:jc w:val="center"/>
              <w:rPr>
                <w:sz w:val="20"/>
                <w:szCs w:val="20"/>
              </w:rPr>
            </w:pPr>
            <w:r w:rsidRPr="00714CFB">
              <w:rPr>
                <w:sz w:val="20"/>
                <w:szCs w:val="20"/>
              </w:rPr>
              <w:t>Sol e Lua</w:t>
            </w:r>
          </w:p>
        </w:tc>
      </w:tr>
      <w:tr w:rsidR="00BE7CFD" w:rsidRPr="00714CFB" w14:paraId="285B2779" w14:textId="77777777" w:rsidTr="00BE7CFD">
        <w:tc>
          <w:tcPr>
            <w:tcW w:w="4675" w:type="dxa"/>
          </w:tcPr>
          <w:p w14:paraId="2CE799F2" w14:textId="505139DE" w:rsidR="00BE7CFD" w:rsidRPr="00714CFB" w:rsidRDefault="00BE7CFD" w:rsidP="00BE7CFD">
            <w:pPr>
              <w:tabs>
                <w:tab w:val="left" w:pos="3296"/>
              </w:tabs>
              <w:jc w:val="center"/>
              <w:rPr>
                <w:sz w:val="20"/>
                <w:szCs w:val="20"/>
              </w:rPr>
            </w:pPr>
            <w:r w:rsidRPr="00714CFB">
              <w:rPr>
                <w:sz w:val="20"/>
                <w:szCs w:val="20"/>
              </w:rPr>
              <w:t>5</w:t>
            </w:r>
          </w:p>
        </w:tc>
        <w:tc>
          <w:tcPr>
            <w:tcW w:w="4675" w:type="dxa"/>
          </w:tcPr>
          <w:p w14:paraId="4C09A065" w14:textId="05949995" w:rsidR="00BE7CFD" w:rsidRPr="00714CFB" w:rsidRDefault="009E731B" w:rsidP="00BE7CFD">
            <w:pPr>
              <w:tabs>
                <w:tab w:val="left" w:pos="3296"/>
              </w:tabs>
              <w:jc w:val="center"/>
              <w:rPr>
                <w:sz w:val="20"/>
                <w:szCs w:val="20"/>
              </w:rPr>
            </w:pPr>
            <w:r w:rsidRPr="00714CFB">
              <w:rPr>
                <w:sz w:val="20"/>
                <w:szCs w:val="20"/>
              </w:rPr>
              <w:t>Animais aquáticos e Aves</w:t>
            </w:r>
          </w:p>
        </w:tc>
      </w:tr>
      <w:tr w:rsidR="00BE7CFD" w:rsidRPr="00714CFB" w14:paraId="13DCC7DD" w14:textId="77777777" w:rsidTr="00BE7CFD">
        <w:tc>
          <w:tcPr>
            <w:tcW w:w="4675" w:type="dxa"/>
          </w:tcPr>
          <w:p w14:paraId="4C060C32" w14:textId="5725E060" w:rsidR="00BE7CFD" w:rsidRPr="00714CFB" w:rsidRDefault="00BE7CFD" w:rsidP="00BE7CFD">
            <w:pPr>
              <w:tabs>
                <w:tab w:val="left" w:pos="3296"/>
              </w:tabs>
              <w:jc w:val="center"/>
              <w:rPr>
                <w:sz w:val="20"/>
                <w:szCs w:val="20"/>
              </w:rPr>
            </w:pPr>
            <w:r w:rsidRPr="00714CFB">
              <w:rPr>
                <w:sz w:val="20"/>
                <w:szCs w:val="20"/>
              </w:rPr>
              <w:t>6</w:t>
            </w:r>
          </w:p>
        </w:tc>
        <w:tc>
          <w:tcPr>
            <w:tcW w:w="4675" w:type="dxa"/>
          </w:tcPr>
          <w:p w14:paraId="1F0EBFB2" w14:textId="0F2100EA" w:rsidR="00BE7CFD" w:rsidRPr="00714CFB" w:rsidRDefault="009E731B" w:rsidP="00BE7CFD">
            <w:pPr>
              <w:tabs>
                <w:tab w:val="left" w:pos="3296"/>
              </w:tabs>
              <w:jc w:val="center"/>
              <w:rPr>
                <w:sz w:val="20"/>
                <w:szCs w:val="20"/>
              </w:rPr>
            </w:pPr>
            <w:r w:rsidRPr="00714CFB">
              <w:rPr>
                <w:sz w:val="20"/>
                <w:szCs w:val="20"/>
              </w:rPr>
              <w:t>Animais terrestres e Homem</w:t>
            </w:r>
          </w:p>
        </w:tc>
      </w:tr>
      <w:tr w:rsidR="00BE7CFD" w:rsidRPr="00714CFB" w14:paraId="0864E815" w14:textId="77777777" w:rsidTr="00BE7CFD">
        <w:tc>
          <w:tcPr>
            <w:tcW w:w="4675" w:type="dxa"/>
          </w:tcPr>
          <w:p w14:paraId="17EC259B" w14:textId="631D9DD6" w:rsidR="00BE7CFD" w:rsidRPr="00714CFB" w:rsidRDefault="00BE7CFD" w:rsidP="00BE7CFD">
            <w:pPr>
              <w:tabs>
                <w:tab w:val="left" w:pos="3296"/>
              </w:tabs>
              <w:jc w:val="center"/>
              <w:rPr>
                <w:sz w:val="20"/>
                <w:szCs w:val="20"/>
              </w:rPr>
            </w:pPr>
            <w:r w:rsidRPr="00714CFB">
              <w:rPr>
                <w:sz w:val="20"/>
                <w:szCs w:val="20"/>
              </w:rPr>
              <w:t>7</w:t>
            </w:r>
          </w:p>
        </w:tc>
        <w:tc>
          <w:tcPr>
            <w:tcW w:w="4675" w:type="dxa"/>
          </w:tcPr>
          <w:p w14:paraId="596B6740" w14:textId="3D4F739A" w:rsidR="00BE7CFD" w:rsidRPr="00714CFB" w:rsidRDefault="007D7104" w:rsidP="00BE7CFD">
            <w:pPr>
              <w:tabs>
                <w:tab w:val="left" w:pos="3296"/>
              </w:tabs>
              <w:jc w:val="center"/>
              <w:rPr>
                <w:sz w:val="20"/>
                <w:szCs w:val="20"/>
              </w:rPr>
            </w:pPr>
            <w:r w:rsidRPr="00714CFB">
              <w:rPr>
                <w:sz w:val="20"/>
                <w:szCs w:val="20"/>
              </w:rPr>
              <w:t>Deus decidiu descansar</w:t>
            </w:r>
            <w:r w:rsidR="00BE04FD" w:rsidRPr="00714CFB">
              <w:rPr>
                <w:sz w:val="20"/>
                <w:szCs w:val="20"/>
              </w:rPr>
              <w:t xml:space="preserve"> (epílogo)</w:t>
            </w:r>
          </w:p>
        </w:tc>
      </w:tr>
    </w:tbl>
    <w:p w14:paraId="253E4C12" w14:textId="77777777" w:rsidR="00BE7CFD" w:rsidRPr="00714CFB" w:rsidRDefault="00BE7CFD" w:rsidP="00BE7CFD">
      <w:pPr>
        <w:tabs>
          <w:tab w:val="left" w:pos="3296"/>
        </w:tabs>
        <w:jc w:val="both"/>
      </w:pPr>
    </w:p>
    <w:p w14:paraId="15358304" w14:textId="6F6717E5" w:rsidR="00EC425A" w:rsidRPr="00714CFB" w:rsidRDefault="00BE7CFD" w:rsidP="003120F9">
      <w:pPr>
        <w:jc w:val="both"/>
      </w:pPr>
      <w:r w:rsidRPr="00714CFB">
        <w:tab/>
      </w:r>
      <w:r w:rsidR="00CB4BE1" w:rsidRPr="00714CFB">
        <w:t xml:space="preserve"> </w:t>
      </w:r>
      <w:r w:rsidR="003120F9" w:rsidRPr="00714CFB">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714CFB" w:rsidRDefault="003120F9" w:rsidP="003120F9">
      <w:pPr>
        <w:jc w:val="both"/>
      </w:pPr>
      <w:r w:rsidRPr="00714CFB">
        <w:tab/>
        <w:t xml:space="preserve">Por outro lado, e desviando-se o autor da importância da passagem bíblica no jogo, o próprio </w:t>
      </w:r>
      <w:r w:rsidR="0050314D" w:rsidRPr="00714CFB">
        <w:t>havia decidido desde o começo construir uma história com um final trágico</w:t>
      </w:r>
      <w:r w:rsidR="0068246E" w:rsidRPr="00714CFB">
        <w:t xml:space="preserve"> para o principal da trama: tendo, como referências de mídia, duas obras literárias – </w:t>
      </w:r>
      <w:r w:rsidR="0068246E" w:rsidRPr="00714CFB">
        <w:rPr>
          <w:i/>
          <w:iCs/>
        </w:rPr>
        <w:t>No Longer Human,</w:t>
      </w:r>
      <w:r w:rsidR="0068246E" w:rsidRPr="00714CFB">
        <w:t xml:space="preserve"> de Osamu Dazai, e </w:t>
      </w:r>
      <w:r w:rsidR="0068246E" w:rsidRPr="00714CFB">
        <w:rPr>
          <w:i/>
          <w:iCs/>
        </w:rPr>
        <w:t xml:space="preserve">The Picture of Dorian </w:t>
      </w:r>
      <w:r w:rsidR="0068246E" w:rsidRPr="00714CFB">
        <w:t xml:space="preserve">Gray, de Oscar Wilde. </w:t>
      </w:r>
    </w:p>
    <w:p w14:paraId="3C4A46F1" w14:textId="12385B40" w:rsidR="003120F9" w:rsidRPr="00714CFB" w:rsidRDefault="0068246E" w:rsidP="0068246E">
      <w:pPr>
        <w:ind w:firstLine="720"/>
        <w:jc w:val="both"/>
        <w:rPr>
          <w:color w:val="000000"/>
        </w:rPr>
      </w:pPr>
      <w:r w:rsidRPr="00714CFB">
        <w:t>Deste modo, o estudante de mestrado b</w:t>
      </w:r>
      <w:r w:rsidR="0050314D" w:rsidRPr="00714CFB">
        <w:t>ase</w:t>
      </w:r>
      <w:r w:rsidRPr="00714CFB">
        <w:t>ou-se</w:t>
      </w:r>
      <w:r w:rsidR="0050314D" w:rsidRPr="00714CFB">
        <w:t xml:space="preserve"> em seis estruturas de arcos emocionais narrativos </w:t>
      </w:r>
      <w:r w:rsidR="003120F9" w:rsidRPr="00714CFB">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6932B4" w:rsidRPr="006932B4">
            <w:rPr>
              <w:color w:val="000000"/>
            </w:rPr>
            <w:t>(Reagan et al., 2016)</w:t>
          </w:r>
        </w:sdtContent>
      </w:sdt>
      <w:r w:rsidR="00A236D1" w:rsidRPr="00714CFB">
        <w:rPr>
          <w:color w:val="000000"/>
        </w:rPr>
        <w:t xml:space="preserve">; entre elas, existe a designada por </w:t>
      </w:r>
      <w:r w:rsidR="00A236D1" w:rsidRPr="00714CFB">
        <w:rPr>
          <w:i/>
          <w:iCs/>
          <w:color w:val="000000"/>
        </w:rPr>
        <w:t>riches to rags</w:t>
      </w:r>
      <w:r w:rsidR="00546855" w:rsidRPr="00714CFB">
        <w:rPr>
          <w:color w:val="000000"/>
        </w:rPr>
        <w:t xml:space="preserve">, em que o protagonista começa a trama ocupando um lugar elevado que, lentamente, vai decaindo, tornando-se </w:t>
      </w:r>
      <w:r w:rsidR="00CA7820" w:rsidRPr="00714CFB">
        <w:rPr>
          <w:color w:val="000000"/>
        </w:rPr>
        <w:t xml:space="preserve">a vida </w:t>
      </w:r>
      <w:r w:rsidR="00546855" w:rsidRPr="00714CFB">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6932B4">
            <w:rPr>
              <w:rFonts w:eastAsia="Times New Roman"/>
            </w:rPr>
            <w:t>(</w:t>
          </w:r>
          <w:r w:rsidR="006932B4">
            <w:rPr>
              <w:rFonts w:eastAsia="Times New Roman"/>
              <w:i/>
              <w:iCs/>
            </w:rPr>
            <w:t>How to Shape a Story: The 6 Types of Story Arcs for Powerful Narratives</w:t>
          </w:r>
          <w:r w:rsidR="006932B4">
            <w:rPr>
              <w:rFonts w:eastAsia="Times New Roman"/>
            </w:rPr>
            <w:t>, n.d.)</w:t>
          </w:r>
        </w:sdtContent>
      </w:sdt>
      <w:r w:rsidR="00546855" w:rsidRPr="00714CFB">
        <w:rPr>
          <w:color w:val="000000"/>
        </w:rPr>
        <w:t xml:space="preserve">. </w:t>
      </w:r>
      <w:r w:rsidR="00CA7820" w:rsidRPr="00714CFB">
        <w:rPr>
          <w:color w:val="000000"/>
        </w:rPr>
        <w:t xml:space="preserve">O diagrama deste formato de enredo mostra uma linha contínua não-linear </w:t>
      </w:r>
      <w:r w:rsidR="00E80EF6" w:rsidRPr="00714CFB">
        <w:rPr>
          <w:color w:val="000000"/>
        </w:rPr>
        <w:t>com movimento descendente.</w:t>
      </w:r>
    </w:p>
    <w:p w14:paraId="77C9B0E1" w14:textId="3A64FCDD" w:rsidR="00E80EF6" w:rsidRPr="00714CFB" w:rsidRDefault="00E80EF6" w:rsidP="00E80EF6">
      <w:pPr>
        <w:jc w:val="center"/>
        <w:rPr>
          <w:sz w:val="28"/>
          <w:szCs w:val="28"/>
        </w:rPr>
      </w:pPr>
      <w:r w:rsidRPr="00714CFB">
        <w:rPr>
          <w:noProof/>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714CFB" w:rsidRDefault="00E80EF6" w:rsidP="00E80EF6">
      <w:pPr>
        <w:jc w:val="both"/>
      </w:pPr>
      <w:r w:rsidRPr="00714CFB">
        <w:t xml:space="preserve">Segundo a mesma fonte, obras literárias que seguem o arco </w:t>
      </w:r>
      <w:r w:rsidRPr="00714CFB">
        <w:rPr>
          <w:i/>
          <w:iCs/>
        </w:rPr>
        <w:t>riches to rags</w:t>
      </w:r>
      <w:r w:rsidRPr="00714CFB">
        <w:t xml:space="preserve"> são, nomeadamente, </w:t>
      </w:r>
      <w:r w:rsidRPr="00714CFB">
        <w:rPr>
          <w:i/>
          <w:iCs/>
        </w:rPr>
        <w:t xml:space="preserve">The Catcher In The Rye </w:t>
      </w:r>
      <w:r w:rsidRPr="00714CFB">
        <w:t>de J. D. Salinger</w:t>
      </w:r>
      <w:r w:rsidRPr="00714CFB">
        <w:rPr>
          <w:rStyle w:val="FootnoteReference"/>
        </w:rPr>
        <w:footnoteReference w:id="2"/>
      </w:r>
      <w:r w:rsidRPr="00714CFB">
        <w:t xml:space="preserve"> e </w:t>
      </w:r>
      <w:r w:rsidRPr="00714CFB">
        <w:rPr>
          <w:i/>
          <w:iCs/>
        </w:rPr>
        <w:t xml:space="preserve">The Picture of Dorian Gray </w:t>
      </w:r>
      <w:r w:rsidRPr="00714CFB">
        <w:t>por Oscar Wilde</w:t>
      </w:r>
      <w:r w:rsidR="0068246E" w:rsidRPr="00714CFB">
        <w:t>, sendo esta última uma das primordiais referências no processo que, assim, permitiu validá-la.</w:t>
      </w:r>
    </w:p>
    <w:p w14:paraId="3EEA34F3" w14:textId="2E3F5B58" w:rsidR="00AA456F" w:rsidRPr="00714CFB" w:rsidRDefault="00BD787A" w:rsidP="00E80EF6">
      <w:pPr>
        <w:jc w:val="both"/>
      </w:pPr>
      <w:r w:rsidRPr="00714CFB">
        <w:tab/>
      </w:r>
      <w:r w:rsidR="0068246E" w:rsidRPr="00714CFB">
        <w:t xml:space="preserve">Retomando de novo as obras-base: tem-se </w:t>
      </w:r>
      <w:r w:rsidR="0068246E" w:rsidRPr="00714CFB">
        <w:rPr>
          <w:i/>
          <w:iCs/>
        </w:rPr>
        <w:t>No Longer Human</w:t>
      </w:r>
      <w:r w:rsidR="0068246E" w:rsidRPr="00714CFB">
        <w:t>, livro escrito pelo autor japonês Osamu Dazai</w:t>
      </w:r>
      <w:r w:rsidR="00972024" w:rsidRPr="00714CFB">
        <w:t xml:space="preserve">, com nome original </w:t>
      </w:r>
      <w:r w:rsidR="00972024" w:rsidRPr="00714CFB">
        <w:rPr>
          <w:i/>
          <w:iCs/>
        </w:rPr>
        <w:t>Ningen Shikkaku</w:t>
      </w:r>
      <w:r w:rsidR="0068246E" w:rsidRPr="00714CFB">
        <w:t xml:space="preserve"> </w:t>
      </w:r>
      <w:r w:rsidR="00972024" w:rsidRPr="00714CFB">
        <w:t xml:space="preserve">(tradução “Vida cheia de vergonha”) </w:t>
      </w:r>
      <w:r w:rsidR="0068246E" w:rsidRPr="00714CFB">
        <w:t xml:space="preserve">e publicado </w:t>
      </w:r>
      <w:r w:rsidR="00972024" w:rsidRPr="00714CFB">
        <w:t xml:space="preserve">em 1948 </w:t>
      </w:r>
      <w:r w:rsidR="0068246E" w:rsidRPr="00714CFB">
        <w:t>um mês após o seu suicídio</w:t>
      </w:r>
      <w:r w:rsidR="00972024" w:rsidRPr="00714CFB">
        <w:t xml:space="preserve">, </w:t>
      </w:r>
      <w:r w:rsidR="007B02CC" w:rsidRPr="00714CFB">
        <w:t>conta e história</w:t>
      </w:r>
      <w:r w:rsidR="00972024" w:rsidRPr="00714CFB">
        <w:t xml:space="preserve"> de um jovem </w:t>
      </w:r>
      <w:r w:rsidR="007B02CC" w:rsidRPr="00714CFB">
        <w:t xml:space="preserve">perturbado </w:t>
      </w:r>
      <w:r w:rsidR="00972024" w:rsidRPr="00714CFB">
        <w:t>de nome Oba Yozo</w:t>
      </w:r>
      <w:r w:rsidR="007B02CC" w:rsidRPr="00714CFB">
        <w:t>, alguém incapaz de revelar o seu verdadeiro eu aos outros e que, em vez disso, mantém uma fachada de divertido</w:t>
      </w:r>
      <w:r w:rsidR="00972024" w:rsidRPr="00714CFB">
        <w:t xml:space="preserve"> </w:t>
      </w:r>
      <w:r w:rsidR="007B02CC" w:rsidRPr="00714CFB">
        <w:t xml:space="preserve">perante os demais, relatando a vivência de um indivíduo </w:t>
      </w:r>
      <w:r w:rsidR="00972024" w:rsidRPr="00714CFB">
        <w:t>marcad</w:t>
      </w:r>
      <w:r w:rsidR="007B02CC" w:rsidRPr="00714CFB">
        <w:t>o</w:t>
      </w:r>
      <w:r w:rsidR="00972024" w:rsidRPr="00714CFB">
        <w:t xml:space="preserve"> pela amargura e alienação</w:t>
      </w:r>
      <w:r w:rsidR="00BB569E" w:rsidRPr="00714CFB">
        <w:rPr>
          <w:rStyle w:val="FootnoteReference"/>
        </w:rPr>
        <w:footnoteReference w:id="3"/>
      </w:r>
      <w:r w:rsidR="00972024" w:rsidRPr="00714CFB">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6932B4">
            <w:rPr>
              <w:rFonts w:eastAsia="Times New Roman"/>
            </w:rPr>
            <w:t>(</w:t>
          </w:r>
          <w:r w:rsidR="006932B4">
            <w:rPr>
              <w:rFonts w:eastAsia="Times New Roman"/>
              <w:i/>
              <w:iCs/>
            </w:rPr>
            <w:t>No Longer Human - Wikipedia</w:t>
          </w:r>
          <w:r w:rsidR="006932B4">
            <w:rPr>
              <w:rFonts w:eastAsia="Times New Roman"/>
            </w:rPr>
            <w:t xml:space="preserve">, n.d.; </w:t>
          </w:r>
          <w:r w:rsidR="006932B4">
            <w:rPr>
              <w:rFonts w:eastAsia="Times New Roman"/>
              <w:i/>
              <w:iCs/>
            </w:rPr>
            <w:t>Um Homem Em Declínio de Osamu Dazai; Tradução: Manuel Alberto Vieira - Livro - WOOK</w:t>
          </w:r>
          <w:r w:rsidR="006932B4">
            <w:rPr>
              <w:rFonts w:eastAsia="Times New Roman"/>
            </w:rPr>
            <w:t>, n.d.)</w:t>
          </w:r>
        </w:sdtContent>
      </w:sdt>
      <w:r w:rsidR="00972024" w:rsidRPr="00714CFB">
        <w:t xml:space="preserve">; e </w:t>
      </w:r>
      <w:r w:rsidR="00972024" w:rsidRPr="00714CFB">
        <w:rPr>
          <w:i/>
          <w:iCs/>
        </w:rPr>
        <w:t xml:space="preserve">The Picture of Dorian Gray, </w:t>
      </w:r>
      <w:r w:rsidR="003F365B" w:rsidRPr="00714CFB">
        <w:t xml:space="preserve">romance filosófico do escritor e dramaturgo Oscar Wilde, relata uma trama em torno de um retrato pintado por </w:t>
      </w:r>
      <w:r w:rsidR="00C74951" w:rsidRPr="00714CFB">
        <w:t>Basil Hallward, um amigo de Dorian apaixonado pela sua beleza. Este retrato torna-se no cerne de um pacto diabólico no qual Dorian vende a sua alma por beleza e jovialidade eterna, garantindo que a sua imagem envelheça em seu lugar e registe todos os seus pecados</w:t>
      </w:r>
      <w:r w:rsidR="00AA456F" w:rsidRPr="00714CFB">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6932B4">
            <w:rPr>
              <w:rFonts w:eastAsia="Times New Roman"/>
            </w:rPr>
            <w:t>(</w:t>
          </w:r>
          <w:r w:rsidR="006932B4">
            <w:rPr>
              <w:rFonts w:eastAsia="Times New Roman"/>
              <w:i/>
              <w:iCs/>
            </w:rPr>
            <w:t>The Picture of Dorian Gray - Wikipedia</w:t>
          </w:r>
          <w:r w:rsidR="006932B4">
            <w:rPr>
              <w:rFonts w:eastAsia="Times New Roman"/>
            </w:rPr>
            <w:t>, n.d.)</w:t>
          </w:r>
        </w:sdtContent>
      </w:sdt>
      <w:r w:rsidR="00C74951" w:rsidRPr="00714CFB">
        <w:t xml:space="preserve">. </w:t>
      </w:r>
      <w:r w:rsidR="001B1A02" w:rsidRPr="00714CFB">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714CFB">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6932B4" w:rsidRPr="006932B4">
            <w:rPr>
              <w:color w:val="000000"/>
            </w:rPr>
            <w:t>(Zhang, 2016)</w:t>
          </w:r>
        </w:sdtContent>
      </w:sdt>
      <w:r w:rsidR="001B1A02" w:rsidRPr="00714CFB">
        <w:t xml:space="preserve">. </w:t>
      </w:r>
    </w:p>
    <w:p w14:paraId="5AD8CACD" w14:textId="655F2AB7" w:rsidR="00AA456F" w:rsidRPr="00714CFB" w:rsidRDefault="00AA456F" w:rsidP="002B11D3">
      <w:pPr>
        <w:jc w:val="center"/>
      </w:pPr>
      <w:r w:rsidRPr="00714CFB">
        <w:rPr>
          <w:noProof/>
        </w:rPr>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714CFB">
        <w:rPr>
          <w:noProof/>
        </w:rPr>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2928A246" w:rsidR="00AA456F" w:rsidRPr="00714CFB" w:rsidRDefault="00AA456F" w:rsidP="00E80EF6">
      <w:pPr>
        <w:jc w:val="both"/>
      </w:pPr>
      <w:r w:rsidRPr="00714CFB">
        <w:lastRenderedPageBreak/>
        <w:t xml:space="preserve">Fig. </w:t>
      </w:r>
      <w:r w:rsidR="002B11D3" w:rsidRPr="00714CFB">
        <w:t xml:space="preserve">e </w:t>
      </w:r>
      <w:r w:rsidRPr="00714CFB">
        <w:t>– Exemplo</w:t>
      </w:r>
      <w:r w:rsidR="002B11D3" w:rsidRPr="00714CFB">
        <w:t>s</w:t>
      </w:r>
      <w:r w:rsidRPr="00714CFB">
        <w:t xml:space="preserve"> ilustrativo</w:t>
      </w:r>
      <w:r w:rsidR="002B11D3" w:rsidRPr="00714CFB">
        <w:t>s</w:t>
      </w:r>
      <w:r w:rsidRPr="00714CFB">
        <w:t xml:space="preserve"> d</w:t>
      </w:r>
      <w:r w:rsidR="002B11D3" w:rsidRPr="00714CFB">
        <w:t>e</w:t>
      </w:r>
      <w:r w:rsidRPr="00714CFB">
        <w:t xml:space="preserve"> adaptaç</w:t>
      </w:r>
      <w:r w:rsidR="002B11D3" w:rsidRPr="00714CFB">
        <w:t>ões</w:t>
      </w:r>
      <w:r w:rsidRPr="00714CFB">
        <w:t xml:space="preserve"> para mangá</w:t>
      </w:r>
      <w:r w:rsidR="00D557D7" w:rsidRPr="00714CFB">
        <w:rPr>
          <w:rStyle w:val="FootnoteReference"/>
        </w:rPr>
        <w:footnoteReference w:id="4"/>
      </w:r>
      <w:r w:rsidR="00D557D7" w:rsidRPr="00714CFB">
        <w:t xml:space="preserve"> </w:t>
      </w:r>
      <w:r w:rsidR="002B11D3" w:rsidRPr="00714CFB">
        <w:t xml:space="preserve">de </w:t>
      </w:r>
      <w:r w:rsidRPr="00714CFB">
        <w:rPr>
          <w:i/>
          <w:iCs/>
        </w:rPr>
        <w:t>No Longer Human</w:t>
      </w:r>
      <w:r w:rsidR="002B11D3" w:rsidRPr="00714CFB">
        <w:t xml:space="preserve">: Junji Ito (à esquerda) e Usamaru Furuya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6932B4">
            <w:rPr>
              <w:rFonts w:eastAsia="Times New Roman"/>
            </w:rPr>
            <w:t>(</w:t>
          </w:r>
          <w:r w:rsidR="006932B4">
            <w:rPr>
              <w:rFonts w:eastAsia="Times New Roman"/>
              <w:i/>
              <w:iCs/>
            </w:rPr>
            <w:t>Osamu Dazai – Wikipédia, a Enciclopédia Livre</w:t>
          </w:r>
          <w:r w:rsidR="006932B4">
            <w:rPr>
              <w:rFonts w:eastAsia="Times New Roman"/>
            </w:rPr>
            <w:t>, n.d.)</w:t>
          </w:r>
        </w:sdtContent>
      </w:sdt>
      <w:r w:rsidR="002B11D3" w:rsidRPr="00714CFB">
        <w:t xml:space="preserve">; é notória a presença de ideação suicida e </w:t>
      </w:r>
      <w:r w:rsidR="00C07E99" w:rsidRPr="00714CFB">
        <w:t>alienação</w:t>
      </w:r>
      <w:r w:rsidR="002B11D3" w:rsidRPr="00714CFB">
        <w:t xml:space="preserve"> (ao adotar uma atitude </w:t>
      </w:r>
      <w:r w:rsidR="00C07E99" w:rsidRPr="00714CFB">
        <w:t>parva</w:t>
      </w:r>
      <w:r w:rsidR="002B11D3" w:rsidRPr="00714CFB">
        <w:t xml:space="preserve"> perante terceiros).</w:t>
      </w:r>
    </w:p>
    <w:p w14:paraId="50EABE10" w14:textId="77777777" w:rsidR="00F845AE" w:rsidRPr="00714CFB" w:rsidRDefault="00F845AE" w:rsidP="00E80EF6">
      <w:pPr>
        <w:jc w:val="both"/>
      </w:pPr>
    </w:p>
    <w:p w14:paraId="4D31573C" w14:textId="7399A5DD" w:rsidR="00F845AE" w:rsidRPr="00714CFB" w:rsidRDefault="00F845AE" w:rsidP="00E80EF6">
      <w:pPr>
        <w:jc w:val="both"/>
      </w:pPr>
      <w:r w:rsidRPr="00714CFB">
        <w:rPr>
          <w:noProof/>
        </w:rPr>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4291C545" w:rsidR="00A3407B" w:rsidRPr="00714CFB" w:rsidRDefault="00B51CD3" w:rsidP="00B51CD3">
      <w:pPr>
        <w:ind w:firstLine="720"/>
      </w:pPr>
      <w:r w:rsidRPr="00714CFB">
        <w:t xml:space="preserve">Fig. X e Y – Evolução do retrato de Dorian na adaptação para cinema da obra </w:t>
      </w:r>
      <w:r w:rsidRPr="00714CFB">
        <w:rPr>
          <w:i/>
          <w:iCs/>
        </w:rPr>
        <w:t xml:space="preserve">The Picture of Dorian Gray </w:t>
      </w:r>
      <w:r w:rsidRPr="00714CFB">
        <w:t xml:space="preserve">datada de 2009 – </w:t>
      </w:r>
      <w:r w:rsidRPr="00714CFB">
        <w:rPr>
          <w:i/>
          <w:iCs/>
        </w:rPr>
        <w:t>Dorian Gray</w:t>
      </w:r>
      <w:r w:rsidR="007B77F3" w:rsidRPr="00714CFB">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6932B4">
            <w:rPr>
              <w:rFonts w:eastAsia="Times New Roman"/>
            </w:rPr>
            <w:t>(</w:t>
          </w:r>
          <w:r w:rsidR="006932B4">
            <w:rPr>
              <w:rFonts w:eastAsia="Times New Roman"/>
              <w:i/>
              <w:iCs/>
            </w:rPr>
            <w:t>Dorian Gray (2009)</w:t>
          </w:r>
          <w:r w:rsidR="006932B4">
            <w:rPr>
              <w:rFonts w:eastAsia="Times New Roman"/>
            </w:rPr>
            <w:t>, n.d.)</w:t>
          </w:r>
        </w:sdtContent>
      </w:sdt>
      <w:r w:rsidRPr="00714CFB">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714CFB" w:rsidRDefault="00A3407B" w:rsidP="00A3407B"/>
    <w:p w14:paraId="1A780ADB" w14:textId="16F972A6" w:rsidR="00B51CD3" w:rsidRPr="00714CFB" w:rsidRDefault="00A3407B" w:rsidP="00A3407B">
      <w:r w:rsidRPr="00714CFB">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714CFB">
        <w:rPr>
          <w:rStyle w:val="FootnoteReference"/>
        </w:rPr>
        <w:footnoteReference w:id="5"/>
      </w:r>
      <w:r w:rsidRPr="00714CFB">
        <w:t xml:space="preserve"> </w:t>
      </w:r>
      <w:r w:rsidR="00977923" w:rsidRPr="00714CFB">
        <w:t xml:space="preserve"> - , </w:t>
      </w:r>
      <w:r w:rsidR="00A02B1E" w:rsidRPr="00714CFB">
        <w:t xml:space="preserve">que no desenrolar da história acabaria por </w:t>
      </w:r>
      <w:r w:rsidR="00977923" w:rsidRPr="00714CFB">
        <w:t>desenvolver alienação – associada a sentimentos de vazio, insegurança, impotência e exclusão social – que, agravando os sintomas da depressão</w:t>
      </w:r>
      <w:r w:rsidR="003511BD" w:rsidRPr="00714CFB">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6932B4">
            <w:rPr>
              <w:rFonts w:eastAsia="Times New Roman"/>
            </w:rPr>
            <w:t>(</w:t>
          </w:r>
          <w:r w:rsidR="006932B4">
            <w:rPr>
              <w:rFonts w:eastAsia="Times New Roman"/>
              <w:i/>
              <w:iCs/>
            </w:rPr>
            <w:t>Alienation: Symptoms, Types, Causes, and More</w:t>
          </w:r>
          <w:r w:rsidR="006932B4">
            <w:rPr>
              <w:rFonts w:eastAsia="Times New Roman"/>
            </w:rPr>
            <w:t>, n.d.)</w:t>
          </w:r>
        </w:sdtContent>
      </w:sdt>
      <w:r w:rsidR="00977923" w:rsidRPr="00714CFB">
        <w:t xml:space="preserve">, culminaria no seu autoextermínio.  </w:t>
      </w:r>
    </w:p>
    <w:p w14:paraId="3542B24B" w14:textId="1EA57B56" w:rsidR="003511BD" w:rsidRPr="00714CFB" w:rsidRDefault="003511BD" w:rsidP="003511BD">
      <w:pPr>
        <w:jc w:val="both"/>
      </w:pPr>
      <w:r w:rsidRPr="00714CFB">
        <w:tab/>
        <w:t xml:space="preserve">Ora, coloque-se uma ênfase no termo “destruição”. Qual o seu antónimo? Para algo ser destruído, este terá, à partida, de existir previamente; terá, digamos, de ser criado. </w:t>
      </w:r>
      <w:r w:rsidR="00067613" w:rsidRPr="00714CFB">
        <w:t xml:space="preserve">Este conceito de “criação” já foi exibido anteriormente – lembre-se que o objetivo desta componente textual consistia em justificar o aparecimento de referências bíblicas do </w:t>
      </w:r>
      <w:r w:rsidR="00067613" w:rsidRPr="00714CFB">
        <w:rPr>
          <w:i/>
          <w:iCs/>
        </w:rPr>
        <w:t xml:space="preserve">Génesis </w:t>
      </w:r>
      <w:r w:rsidR="00067613" w:rsidRPr="00714CFB">
        <w:t xml:space="preserve">no prefácio do videojogo, e que nesse mesmo livro é descrita a Criação do Mundo. </w:t>
      </w:r>
    </w:p>
    <w:p w14:paraId="425A3FA9" w14:textId="07E54349" w:rsidR="00067613" w:rsidRPr="00714CFB" w:rsidRDefault="00067613" w:rsidP="003511BD">
      <w:pPr>
        <w:jc w:val="both"/>
      </w:pPr>
      <w:r w:rsidRPr="00714CFB">
        <w:tab/>
        <w:t xml:space="preserve">Volte-se novamente à tabela </w:t>
      </w:r>
      <w:r w:rsidRPr="00714CFB">
        <w:rPr>
          <w:color w:val="FF0000"/>
        </w:rPr>
        <w:t>X</w:t>
      </w:r>
      <w:r w:rsidRPr="00714CFB">
        <w:t xml:space="preserve"> – no sexto dia dá-se a criação do Homem</w:t>
      </w:r>
      <w:r w:rsidR="0028266A" w:rsidRPr="00714CFB">
        <w:t xml:space="preserve">. </w:t>
      </w:r>
      <w:r w:rsidRPr="00714CFB">
        <w:t xml:space="preserve">Pois bem, decidiu-se que na narrativa contemplada no dia 6 estivesse incluída a autodestruição do OLD MAN, criando assim um paralelismo </w:t>
      </w:r>
      <w:r w:rsidR="0028266A" w:rsidRPr="00714CFB">
        <w:t>entre Deus-Homem e um indício implícito do fim trágico do enredo</w:t>
      </w:r>
      <w:r w:rsidR="00321F85" w:rsidRPr="00714CFB">
        <w:t xml:space="preserve">; o jogador, ao avançar na história, é testemunha de que nesse dia é evidenciada uma tentativa de suicídio por parte do protagonista, no mesmo dia em que Deus o havia criado. </w:t>
      </w:r>
    </w:p>
    <w:p w14:paraId="68E9897E" w14:textId="7CC0AE9C" w:rsidR="00321F85" w:rsidRPr="00714CFB" w:rsidRDefault="00321F85" w:rsidP="00321F85">
      <w:pPr>
        <w:ind w:firstLine="720"/>
        <w:jc w:val="both"/>
      </w:pPr>
      <w:r w:rsidRPr="00714CFB">
        <w:lastRenderedPageBreak/>
        <w:t xml:space="preserve">Por fim, </w:t>
      </w:r>
      <w:r w:rsidR="00BE04FD" w:rsidRPr="00714CFB">
        <w:t>a alusão religiosa</w:t>
      </w:r>
      <w:r w:rsidRPr="00714CFB">
        <w:t xml:space="preserve"> também foi importante para fazer um último paralelismo – </w:t>
      </w:r>
      <w:r w:rsidR="00BE04FD" w:rsidRPr="00714CFB">
        <w:t xml:space="preserve">no epílogo, é descrito que Deus descansa, logo após o término misterioso do jogo no sétimo dia, no qual é dito por um sujeito não identificado que OLD MAN acabara de acordar; assim, </w:t>
      </w:r>
      <w:r w:rsidRPr="00714CFB">
        <w:t xml:space="preserve">tanto Deus como o OLD MAN se encontram a descansar no sétimo dia, após cada um ter concluído a sua “obra”. </w:t>
      </w:r>
    </w:p>
    <w:p w14:paraId="4B45D6EA" w14:textId="77777777" w:rsidR="00EE2493" w:rsidRPr="00714CFB" w:rsidRDefault="00EE2493" w:rsidP="00EE2493">
      <w:pPr>
        <w:jc w:val="both"/>
      </w:pPr>
    </w:p>
    <w:p w14:paraId="6D85C316" w14:textId="77777777" w:rsidR="00EE2493" w:rsidRPr="00714CFB" w:rsidRDefault="00EE2493" w:rsidP="00EE2493">
      <w:pPr>
        <w:jc w:val="both"/>
      </w:pPr>
    </w:p>
    <w:p w14:paraId="79F91C72" w14:textId="77777777" w:rsidR="00EE2493" w:rsidRPr="00714CFB" w:rsidRDefault="00EE2493" w:rsidP="00EE2493">
      <w:pPr>
        <w:jc w:val="both"/>
      </w:pPr>
    </w:p>
    <w:p w14:paraId="7DF1C209" w14:textId="77777777" w:rsidR="00EE2493" w:rsidRPr="00714CFB" w:rsidRDefault="00EE2493" w:rsidP="00EE2493">
      <w:pPr>
        <w:jc w:val="both"/>
      </w:pPr>
    </w:p>
    <w:p w14:paraId="2EA7AE7F" w14:textId="77777777" w:rsidR="00EE2493" w:rsidRPr="00714CFB" w:rsidRDefault="00EE2493" w:rsidP="00EE2493">
      <w:pPr>
        <w:jc w:val="both"/>
      </w:pPr>
    </w:p>
    <w:p w14:paraId="6B627C01" w14:textId="77777777" w:rsidR="00EE2493" w:rsidRPr="00714CFB" w:rsidRDefault="00EE2493" w:rsidP="00EE2493">
      <w:pPr>
        <w:jc w:val="both"/>
      </w:pPr>
    </w:p>
    <w:p w14:paraId="6C0AFAD1" w14:textId="77777777" w:rsidR="00EE2493" w:rsidRPr="00714CFB" w:rsidRDefault="00EE2493" w:rsidP="00EE2493">
      <w:pPr>
        <w:jc w:val="both"/>
      </w:pPr>
    </w:p>
    <w:p w14:paraId="0282436F" w14:textId="77777777" w:rsidR="00EE2493" w:rsidRPr="00714CFB" w:rsidRDefault="00EE2493" w:rsidP="00EE2493">
      <w:pPr>
        <w:jc w:val="both"/>
      </w:pPr>
    </w:p>
    <w:p w14:paraId="6ED615AA" w14:textId="77777777" w:rsidR="00EE2493" w:rsidRPr="00714CFB" w:rsidRDefault="00EE2493" w:rsidP="00EE2493">
      <w:pPr>
        <w:jc w:val="both"/>
      </w:pPr>
    </w:p>
    <w:p w14:paraId="69B9A391" w14:textId="77777777" w:rsidR="00EE2493" w:rsidRPr="00714CFB" w:rsidRDefault="00EE2493" w:rsidP="00EE2493">
      <w:pPr>
        <w:jc w:val="both"/>
      </w:pPr>
    </w:p>
    <w:p w14:paraId="499A4C44" w14:textId="77777777" w:rsidR="00EE2493" w:rsidRPr="00714CFB" w:rsidRDefault="00EE2493" w:rsidP="00EE2493">
      <w:pPr>
        <w:jc w:val="both"/>
      </w:pPr>
    </w:p>
    <w:p w14:paraId="470FCABA" w14:textId="77777777" w:rsidR="00EE2493" w:rsidRPr="00714CFB" w:rsidRDefault="00EE2493" w:rsidP="00EE2493">
      <w:pPr>
        <w:jc w:val="both"/>
      </w:pPr>
    </w:p>
    <w:p w14:paraId="2EBCF31E" w14:textId="77777777" w:rsidR="00EE2493" w:rsidRPr="00714CFB" w:rsidRDefault="00EE2493" w:rsidP="00EE2493">
      <w:pPr>
        <w:jc w:val="both"/>
      </w:pPr>
    </w:p>
    <w:p w14:paraId="01E34BDD" w14:textId="77777777" w:rsidR="00EE2493" w:rsidRPr="00714CFB" w:rsidRDefault="00EE2493" w:rsidP="00EE2493">
      <w:pPr>
        <w:jc w:val="both"/>
      </w:pPr>
    </w:p>
    <w:p w14:paraId="05370B33" w14:textId="77777777" w:rsidR="00EE2493" w:rsidRPr="00714CFB" w:rsidRDefault="00EE2493" w:rsidP="00EE2493">
      <w:pPr>
        <w:jc w:val="both"/>
      </w:pPr>
    </w:p>
    <w:p w14:paraId="69669990" w14:textId="77777777" w:rsidR="00EE2493" w:rsidRPr="00714CFB" w:rsidRDefault="00EE2493" w:rsidP="00EE2493">
      <w:pPr>
        <w:jc w:val="both"/>
      </w:pPr>
    </w:p>
    <w:p w14:paraId="3E11F6CF" w14:textId="77777777" w:rsidR="00EE2493" w:rsidRPr="00714CFB" w:rsidRDefault="00EE2493" w:rsidP="00EE2493">
      <w:pPr>
        <w:jc w:val="both"/>
      </w:pPr>
    </w:p>
    <w:p w14:paraId="06409544" w14:textId="77777777" w:rsidR="00EE2493" w:rsidRPr="00714CFB" w:rsidRDefault="00EE2493" w:rsidP="00EE2493">
      <w:pPr>
        <w:jc w:val="both"/>
      </w:pPr>
    </w:p>
    <w:p w14:paraId="18CA74B5" w14:textId="77777777" w:rsidR="00EE2493" w:rsidRPr="00714CFB" w:rsidRDefault="00EE2493" w:rsidP="00EE2493">
      <w:pPr>
        <w:jc w:val="both"/>
      </w:pPr>
    </w:p>
    <w:p w14:paraId="5CC8E07C" w14:textId="77777777" w:rsidR="00EE2493" w:rsidRPr="00714CFB" w:rsidRDefault="00EE2493" w:rsidP="00EE2493">
      <w:pPr>
        <w:jc w:val="both"/>
      </w:pPr>
    </w:p>
    <w:p w14:paraId="66E8ED6E" w14:textId="77777777" w:rsidR="00EE2493" w:rsidRPr="00714CFB" w:rsidRDefault="00EE2493" w:rsidP="00EE2493">
      <w:pPr>
        <w:jc w:val="both"/>
      </w:pPr>
    </w:p>
    <w:p w14:paraId="66A87C01" w14:textId="77777777" w:rsidR="00EE2493" w:rsidRPr="00714CFB" w:rsidRDefault="00EE2493" w:rsidP="00EE2493">
      <w:pPr>
        <w:jc w:val="both"/>
      </w:pPr>
    </w:p>
    <w:p w14:paraId="61CD9417" w14:textId="77777777" w:rsidR="00EE2493" w:rsidRPr="00714CFB" w:rsidRDefault="00EE2493" w:rsidP="00EE2493">
      <w:pPr>
        <w:jc w:val="both"/>
      </w:pPr>
    </w:p>
    <w:p w14:paraId="5BF471CB" w14:textId="77777777" w:rsidR="00EE2493" w:rsidRPr="00714CFB" w:rsidRDefault="00EE2493" w:rsidP="00EE2493">
      <w:pPr>
        <w:jc w:val="both"/>
      </w:pPr>
    </w:p>
    <w:p w14:paraId="63BD24C2" w14:textId="77777777" w:rsidR="00EE2493" w:rsidRPr="00714CFB" w:rsidRDefault="00EE2493" w:rsidP="00EE2493">
      <w:pPr>
        <w:jc w:val="both"/>
      </w:pPr>
    </w:p>
    <w:p w14:paraId="06EBB5FE" w14:textId="77777777" w:rsidR="00EE2493" w:rsidRPr="00714CFB" w:rsidRDefault="00EE2493" w:rsidP="00EE2493">
      <w:pPr>
        <w:jc w:val="both"/>
      </w:pPr>
    </w:p>
    <w:p w14:paraId="12C17AE7" w14:textId="4F3DE911" w:rsidR="00EE2493" w:rsidRPr="00714CFB" w:rsidRDefault="00EE2493" w:rsidP="00EE2493">
      <w:pPr>
        <w:jc w:val="both"/>
      </w:pPr>
      <w:r w:rsidRPr="00714CFB">
        <w:lastRenderedPageBreak/>
        <w:t>DIA I</w:t>
      </w:r>
    </w:p>
    <w:p w14:paraId="7B2E3859" w14:textId="20C2B515" w:rsidR="00EE2493" w:rsidRPr="00714CFB" w:rsidRDefault="001E6B02" w:rsidP="00EE2493">
      <w:pPr>
        <w:jc w:val="both"/>
      </w:pPr>
      <w:r w:rsidRPr="00714CFB">
        <w:tab/>
        <w:t xml:space="preserve">O primeiro dia de enredo apresenta, </w:t>
      </w:r>
      <w:r w:rsidR="006E57D0" w:rsidRPr="00714CFB">
        <w:t>desde logo a níveis visuais</w:t>
      </w:r>
      <w:r w:rsidRPr="00714CFB">
        <w:t xml:space="preserve">, o mundo de jogo e </w:t>
      </w:r>
      <w:r w:rsidR="006E57D0" w:rsidRPr="00714CFB">
        <w:t>um personagem jogável</w:t>
      </w:r>
      <w:r w:rsidRPr="00714CFB">
        <w:t xml:space="preserve">: o jogador encontra-se perante um espaço urbano semelhante a uma avenida e conhece um sénior, o OLD MAN. </w:t>
      </w:r>
      <w:r w:rsidR="00443628" w:rsidRPr="00714CFB">
        <w:t>Chegado ao local, um dos primeiros diálogos</w:t>
      </w:r>
      <w:r w:rsidR="00E7640D" w:rsidRPr="00714CFB">
        <w:rPr>
          <w:rStyle w:val="FootnoteReference"/>
        </w:rPr>
        <w:footnoteReference w:id="6"/>
      </w:r>
      <w:r w:rsidR="00443628" w:rsidRPr="00714CFB">
        <w:t xml:space="preserve"> do mesmo consiste no seguinte.</w:t>
      </w:r>
    </w:p>
    <w:p w14:paraId="6A570CE1" w14:textId="668AA37C" w:rsidR="00443628" w:rsidRPr="00714CFB" w:rsidRDefault="006E57D0" w:rsidP="006E57D0">
      <w:pPr>
        <w:jc w:val="center"/>
      </w:pPr>
      <w:r w:rsidRPr="00714CFB">
        <w:rPr>
          <w:noProof/>
        </w:rPr>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714CFB" w:rsidRDefault="006E57D0" w:rsidP="006E57D0">
      <w:pPr>
        <w:jc w:val="center"/>
      </w:pPr>
      <w:r w:rsidRPr="00714CFB">
        <w:t>Fig. – Um dos primeiros diálogos no qual aparece o protagonista OLD MAN</w:t>
      </w:r>
    </w:p>
    <w:p w14:paraId="0D984817" w14:textId="39721947" w:rsidR="006E57D0" w:rsidRPr="00714CFB" w:rsidRDefault="006E57D0" w:rsidP="003703F4">
      <w:pPr>
        <w:jc w:val="both"/>
      </w:pPr>
      <w:r w:rsidRPr="00714CFB">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Syd Field, designada por </w:t>
      </w:r>
      <w:r w:rsidRPr="00714CFB">
        <w:rPr>
          <w:i/>
          <w:iCs/>
        </w:rPr>
        <w:t>Apresentação</w:t>
      </w:r>
      <w:r w:rsidRPr="00714CFB">
        <w:t>: mundo, personagem principal e seu propósito.</w:t>
      </w:r>
    </w:p>
    <w:p w14:paraId="2DD758A3" w14:textId="141CA173" w:rsidR="00133C65" w:rsidRPr="00714CFB" w:rsidRDefault="003703F4" w:rsidP="003703F4">
      <w:pPr>
        <w:jc w:val="both"/>
      </w:pPr>
      <w:r w:rsidRPr="00714CFB">
        <w:tab/>
      </w:r>
      <w:r w:rsidR="00133C65" w:rsidRPr="00714CFB">
        <w:t>Após a exposição inicial, é dada a possibilidade ao jogador, na pele do OLD MAN, de explorar o virtual que lhe é ostentado: um esquema-resumo das opções disponíveis é mostrado abaixo.</w:t>
      </w:r>
    </w:p>
    <w:p w14:paraId="18383B59" w14:textId="77777777" w:rsidR="00133C65" w:rsidRPr="00714CFB" w:rsidRDefault="00133C65" w:rsidP="003703F4">
      <w:pPr>
        <w:jc w:val="both"/>
        <w:rPr>
          <w:color w:val="FF0000"/>
        </w:rPr>
      </w:pPr>
      <w:r w:rsidRPr="00714CFB">
        <w:rPr>
          <w:color w:val="FF0000"/>
        </w:rPr>
        <w:t>(ESQUEMA)</w:t>
      </w:r>
    </w:p>
    <w:p w14:paraId="185D5746" w14:textId="49213767" w:rsidR="008B7E7E" w:rsidRPr="00714CFB" w:rsidRDefault="008B7E7E" w:rsidP="003703F4">
      <w:pPr>
        <w:jc w:val="both"/>
      </w:pPr>
      <w:r w:rsidRPr="00714CFB">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714CFB" w:rsidRDefault="00133C65" w:rsidP="00133C65">
      <w:pPr>
        <w:pStyle w:val="ListParagraph"/>
        <w:numPr>
          <w:ilvl w:val="0"/>
          <w:numId w:val="3"/>
        </w:numPr>
        <w:jc w:val="both"/>
      </w:pPr>
      <w:r w:rsidRPr="00714CFB">
        <w:t>Inspeção do ambiente</w:t>
      </w:r>
    </w:p>
    <w:p w14:paraId="54D8E0D4" w14:textId="1F3603BA" w:rsidR="00264C7D" w:rsidRPr="00714CFB" w:rsidRDefault="00133C65" w:rsidP="00264C7D">
      <w:pPr>
        <w:ind w:left="720"/>
        <w:jc w:val="both"/>
      </w:pPr>
      <w:r w:rsidRPr="00714CFB">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714CFB">
        <w:t>está só</w:t>
      </w:r>
      <w:r w:rsidRPr="00714CFB">
        <w:t>.</w:t>
      </w:r>
    </w:p>
    <w:p w14:paraId="01180811" w14:textId="1091E4D9" w:rsidR="00065D32" w:rsidRPr="00714CFB" w:rsidRDefault="00065D32" w:rsidP="00065D32">
      <w:pPr>
        <w:pStyle w:val="ListParagraph"/>
        <w:numPr>
          <w:ilvl w:val="0"/>
          <w:numId w:val="4"/>
        </w:numPr>
        <w:jc w:val="both"/>
      </w:pPr>
      <w:r w:rsidRPr="00714CFB">
        <w:t>OLD MAN</w:t>
      </w:r>
    </w:p>
    <w:p w14:paraId="0390D191" w14:textId="7F5168F7" w:rsidR="00065D32" w:rsidRPr="00714CFB" w:rsidRDefault="00BF5B98" w:rsidP="00BF5B98">
      <w:pPr>
        <w:ind w:left="720" w:firstLine="720"/>
        <w:jc w:val="both"/>
      </w:pPr>
      <w:r w:rsidRPr="00714CFB">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714CFB">
        <w:t>promove uma</w:t>
      </w:r>
      <w:r w:rsidRPr="00714CFB">
        <w:t xml:space="preserve"> maior transportação</w:t>
      </w:r>
      <w:r w:rsidRPr="00714CFB">
        <w:rPr>
          <w:rStyle w:val="FootnoteReference"/>
        </w:rPr>
        <w:footnoteReference w:id="7"/>
      </w:r>
      <w:r w:rsidR="004B52E3" w:rsidRPr="00714CFB">
        <w:t>. Como? Ao reforçar o intuito do protagonista – atravessar para o lado contrário da avenida. Contudo, desta vez, uma nova informação é adicionada, como pode ser verificado a seguir.</w:t>
      </w:r>
    </w:p>
    <w:p w14:paraId="12FBD081" w14:textId="1C42D1DA" w:rsidR="004B52E3" w:rsidRPr="00714CFB" w:rsidRDefault="004B52E3" w:rsidP="004B52E3">
      <w:pPr>
        <w:ind w:left="720" w:firstLine="720"/>
        <w:jc w:val="center"/>
      </w:pPr>
      <w:r w:rsidRPr="00714CFB">
        <w:rPr>
          <w:noProof/>
        </w:rPr>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714CFB" w:rsidRDefault="004B52E3" w:rsidP="004B52E3">
      <w:pPr>
        <w:ind w:left="720" w:firstLine="720"/>
        <w:jc w:val="center"/>
      </w:pPr>
      <w:r w:rsidRPr="00714CFB">
        <w:t>Fig. – Resultado da inspeção para com OLD MAN</w:t>
      </w:r>
    </w:p>
    <w:p w14:paraId="72DAD051" w14:textId="766B8194" w:rsidR="004B52E3" w:rsidRPr="00714CFB" w:rsidRDefault="004B52E3" w:rsidP="004B52E3">
      <w:r w:rsidRPr="00714CFB">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714CFB" w:rsidRDefault="004B52E3" w:rsidP="004B52E3"/>
    <w:p w14:paraId="46528904" w14:textId="138F5358" w:rsidR="004B52E3" w:rsidRPr="00714CFB" w:rsidRDefault="004B52E3" w:rsidP="004B52E3">
      <w:pPr>
        <w:pStyle w:val="ListParagraph"/>
        <w:numPr>
          <w:ilvl w:val="0"/>
          <w:numId w:val="4"/>
        </w:numPr>
      </w:pPr>
      <w:r w:rsidRPr="00714CFB">
        <w:lastRenderedPageBreak/>
        <w:t>FLOWER SHOP</w:t>
      </w:r>
    </w:p>
    <w:p w14:paraId="65F212F8" w14:textId="64192242" w:rsidR="004B52E3" w:rsidRPr="00714CFB" w:rsidRDefault="004B52E3" w:rsidP="004B52E3">
      <w:pPr>
        <w:ind w:left="720" w:firstLine="720"/>
        <w:jc w:val="both"/>
      </w:pPr>
      <w:r w:rsidRPr="00714CFB">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r w:rsidRPr="00714CFB">
        <w:rPr>
          <w:i/>
          <w:iCs/>
        </w:rPr>
        <w:t xml:space="preserve">gameplay </w:t>
      </w:r>
      <w:r w:rsidRPr="00714CFB">
        <w:t xml:space="preserve">menos </w:t>
      </w:r>
      <w:r w:rsidRPr="00714CFB">
        <w:rPr>
          <w:i/>
          <w:iCs/>
        </w:rPr>
        <w:t>straightforward</w:t>
      </w:r>
      <w:r w:rsidR="002E2A0E" w:rsidRPr="00714CFB">
        <w:t xml:space="preserve"> ao </w:t>
      </w:r>
      <w:r w:rsidR="00047493" w:rsidRPr="00714CFB">
        <w:t>esta</w:t>
      </w:r>
      <w:r w:rsidR="002E2A0E" w:rsidRPr="00714CFB">
        <w:t>r</w:t>
      </w:r>
      <w:r w:rsidR="00047493" w:rsidRPr="00714CFB">
        <w:t xml:space="preserve"> perante um problema sem soluções óbvias, o que </w:t>
      </w:r>
      <w:r w:rsidR="002E2A0E" w:rsidRPr="00714CFB">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6932B4" w:rsidRPr="006932B4">
            <w:rPr>
              <w:color w:val="000000"/>
            </w:rPr>
            <w:t>(Freeman, 2004)</w:t>
          </w:r>
        </w:sdtContent>
      </w:sdt>
      <w:r w:rsidRPr="00714CFB">
        <w:t xml:space="preserve">), demonstrar de maneira muito ténue um certo mistério envolvendo o protagonista e as suas razões que o fazem agir. </w:t>
      </w:r>
    </w:p>
    <w:p w14:paraId="7C7C197A" w14:textId="77777777" w:rsidR="0011759C" w:rsidRPr="00714CFB" w:rsidRDefault="0011759C" w:rsidP="004B52E3">
      <w:pPr>
        <w:ind w:left="720" w:firstLine="720"/>
        <w:jc w:val="both"/>
      </w:pPr>
    </w:p>
    <w:p w14:paraId="1C85D5D7" w14:textId="3E6FF649" w:rsidR="0011759C" w:rsidRPr="00714CFB" w:rsidRDefault="0011759C" w:rsidP="0011759C">
      <w:pPr>
        <w:pStyle w:val="ListParagraph"/>
        <w:numPr>
          <w:ilvl w:val="0"/>
          <w:numId w:val="4"/>
        </w:numPr>
        <w:jc w:val="both"/>
      </w:pPr>
      <w:r w:rsidRPr="00714CFB">
        <w:t>COFFEE SHOP</w:t>
      </w:r>
    </w:p>
    <w:p w14:paraId="301C474E" w14:textId="0BE6A64E" w:rsidR="0011759C" w:rsidRPr="00714CFB" w:rsidRDefault="0011759C" w:rsidP="0011759C">
      <w:pPr>
        <w:ind w:left="720" w:firstLine="720"/>
        <w:jc w:val="both"/>
      </w:pPr>
      <w:r w:rsidRPr="00714CFB">
        <w:t xml:space="preserve">Outra oportunidade de inspeção é para com o café – que no primeiro dia não entrega nenhuma utilidade, o que irá mudar em futuros episódios. </w:t>
      </w:r>
    </w:p>
    <w:p w14:paraId="0F686752" w14:textId="77777777" w:rsidR="0011759C" w:rsidRPr="00714CFB" w:rsidRDefault="0011759C" w:rsidP="0011759C">
      <w:pPr>
        <w:ind w:left="720" w:firstLine="720"/>
        <w:jc w:val="both"/>
      </w:pPr>
    </w:p>
    <w:p w14:paraId="2EA5CB69" w14:textId="5EBCF427" w:rsidR="0011759C" w:rsidRPr="00714CFB" w:rsidRDefault="00DE790A" w:rsidP="00DE790A">
      <w:pPr>
        <w:pStyle w:val="ListParagraph"/>
        <w:numPr>
          <w:ilvl w:val="0"/>
          <w:numId w:val="4"/>
        </w:numPr>
        <w:jc w:val="both"/>
      </w:pPr>
      <w:r w:rsidRPr="00714CFB">
        <w:t>AVENUE</w:t>
      </w:r>
    </w:p>
    <w:p w14:paraId="29C58E3B" w14:textId="4E30CC3F" w:rsidR="00DE790A" w:rsidRPr="00714CFB" w:rsidRDefault="00DE790A" w:rsidP="00DE790A">
      <w:pPr>
        <w:ind w:left="720" w:firstLine="720"/>
        <w:jc w:val="both"/>
      </w:pPr>
      <w:r w:rsidRPr="00714CFB">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714CFB">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6932B4" w:rsidRPr="006932B4">
            <w:rPr>
              <w:color w:val="000000"/>
            </w:rPr>
            <w:t>(Schmidt, 2001)</w:t>
          </w:r>
        </w:sdtContent>
      </w:sdt>
      <w:r w:rsidRPr="00714CFB">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714CFB">
        <w:rPr>
          <w:color w:val="FF0000"/>
        </w:rPr>
        <w:t>promove a criação de empatia</w:t>
      </w:r>
      <w:r w:rsidRPr="00714CFB">
        <w:t xml:space="preserve">. </w:t>
      </w:r>
    </w:p>
    <w:p w14:paraId="19C77E68" w14:textId="65C5BF28" w:rsidR="00DE790A" w:rsidRPr="00714CFB" w:rsidRDefault="00C37120" w:rsidP="00DE790A">
      <w:pPr>
        <w:ind w:left="720" w:firstLine="720"/>
        <w:jc w:val="both"/>
      </w:pPr>
      <w:r w:rsidRPr="00714CFB">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714CFB">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714CFB">
        <w:t xml:space="preserve">humor deprimido </w:t>
      </w:r>
      <w:r w:rsidRPr="00714CFB">
        <w:t>ser</w:t>
      </w:r>
      <w:r w:rsidR="00DE790A" w:rsidRPr="00714CFB">
        <w:t xml:space="preserve"> um dos sintomas </w:t>
      </w:r>
      <w:r w:rsidRPr="00714CFB">
        <w:t xml:space="preserve">principais </w:t>
      </w:r>
      <w:r w:rsidR="00DE790A" w:rsidRPr="00714CFB">
        <w:t xml:space="preserve">associados à </w:t>
      </w:r>
      <w:r w:rsidR="00DE790A" w:rsidRPr="00714CFB">
        <w:rPr>
          <w:i/>
          <w:iCs/>
        </w:rPr>
        <w:t>Major Depressive Disorder</w:t>
      </w:r>
      <w:r w:rsidR="00D17E89" w:rsidRPr="00714CFB">
        <w:rPr>
          <w:rStyle w:val="FootnoteReference"/>
          <w:i/>
          <w:iCs/>
        </w:rPr>
        <w:footnoteReference w:id="8"/>
      </w:r>
      <w:r w:rsidR="00DE790A" w:rsidRPr="00714CFB">
        <w:t xml:space="preserve">, </w:t>
      </w:r>
      <w:r w:rsidRPr="00714CFB">
        <w:t>para além</w:t>
      </w:r>
      <w:r w:rsidR="00423530" w:rsidRPr="00714CFB">
        <w:t xml:space="preserve"> </w:t>
      </w:r>
      <w:r w:rsidRPr="00714CFB">
        <w:t>d</w:t>
      </w:r>
      <w:r w:rsidR="00423530" w:rsidRPr="00714CFB">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6932B4" w:rsidRPr="006932B4">
            <w:rPr>
              <w:color w:val="000000"/>
            </w:rPr>
            <w:t>(Fan et al., 2015)</w:t>
          </w:r>
        </w:sdtContent>
      </w:sdt>
      <w:r w:rsidRPr="00714CFB">
        <w:rPr>
          <w:color w:val="000000"/>
        </w:rPr>
        <w:t xml:space="preserve"> e a um estado de melancolia, aqui evidente</w:t>
      </w:r>
      <w:r w:rsidR="00423530" w:rsidRPr="00714CFB">
        <w:t>.</w:t>
      </w:r>
    </w:p>
    <w:p w14:paraId="319D96F7" w14:textId="6EA96405" w:rsidR="008D7A52" w:rsidRPr="00714CFB" w:rsidRDefault="008D7A52" w:rsidP="00DE790A">
      <w:pPr>
        <w:ind w:left="720" w:firstLine="720"/>
        <w:jc w:val="both"/>
      </w:pPr>
    </w:p>
    <w:p w14:paraId="182251C0" w14:textId="73943485" w:rsidR="008D7A52" w:rsidRPr="00714CFB" w:rsidRDefault="008D7A52" w:rsidP="008D7A52">
      <w:pPr>
        <w:pStyle w:val="ListParagraph"/>
        <w:numPr>
          <w:ilvl w:val="0"/>
          <w:numId w:val="4"/>
        </w:numPr>
        <w:jc w:val="both"/>
      </w:pPr>
      <w:r w:rsidRPr="00714CFB">
        <w:t>TREES</w:t>
      </w:r>
    </w:p>
    <w:p w14:paraId="2A61E77F" w14:textId="48C815E1" w:rsidR="008D7A52" w:rsidRPr="00714CFB" w:rsidRDefault="008D7A52" w:rsidP="00511178">
      <w:pPr>
        <w:ind w:left="720" w:firstLine="720"/>
        <w:jc w:val="both"/>
      </w:pPr>
      <w:r w:rsidRPr="00714CFB">
        <w:t xml:space="preserve">Outro movimento disponível para o jogador, reforça o lado letárgico do OLD MAN e esta constante lembrança de tempos longínquos já apresentada no ponto anterior, o que lhe confere uma personalidade baseada no arquétipo </w:t>
      </w:r>
      <w:r w:rsidRPr="00714CFB">
        <w:rPr>
          <w:i/>
          <w:iCs/>
        </w:rPr>
        <w:t xml:space="preserve">Lost Soul </w:t>
      </w:r>
      <w:r w:rsidR="00511178" w:rsidRPr="00714CFB">
        <w:t>–</w:t>
      </w:r>
      <w:r w:rsidRPr="00714CFB">
        <w:t xml:space="preserve"> </w:t>
      </w:r>
      <w:r w:rsidR="00511178" w:rsidRPr="00714CFB">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6932B4" w:rsidRPr="006932B4">
            <w:rPr>
              <w:color w:val="000000"/>
            </w:rPr>
            <w:t>(Schmidt, 2001)</w:t>
          </w:r>
        </w:sdtContent>
      </w:sdt>
      <w:r w:rsidR="00511178" w:rsidRPr="00714CFB">
        <w:t>.</w:t>
      </w:r>
    </w:p>
    <w:p w14:paraId="1208B966" w14:textId="73AAD647" w:rsidR="00464DD0" w:rsidRPr="00714CFB" w:rsidRDefault="00464DD0" w:rsidP="00511178">
      <w:pPr>
        <w:ind w:left="720" w:firstLine="720"/>
        <w:jc w:val="both"/>
      </w:pPr>
      <w:r w:rsidRPr="00714CFB">
        <w:t>Também se pode referir, aqui nesta cena envolvendo a inspeção do tronco de uma árvore por parte do protagonista, um certo lado irritável demonstrado pelo mesmo – rapidamente perde o controlo das suas emoções, evidenciando ainda mais o seu lado neur</w:t>
      </w:r>
      <w:r w:rsidR="004750CC" w:rsidRPr="00714CFB">
        <w:t>oticista</w:t>
      </w:r>
      <w:r w:rsidR="004750CC" w:rsidRPr="00714CFB">
        <w:rPr>
          <w:rStyle w:val="FootnoteReference"/>
        </w:rPr>
        <w:footnoteReference w:id="9"/>
      </w:r>
      <w:r w:rsidR="004750CC" w:rsidRPr="00714CFB">
        <w:t>.</w:t>
      </w:r>
      <w:r w:rsidR="00D91450" w:rsidRPr="00714CFB">
        <w:t xml:space="preserve"> Esta postura encolerizada pode estar associada à sua patologia depressiva: apesar de no DSM-5</w:t>
      </w:r>
      <w:r w:rsidR="00D91450" w:rsidRPr="00714CFB">
        <w:rPr>
          <w:rStyle w:val="FootnoteReference"/>
        </w:rPr>
        <w:footnoteReference w:id="10"/>
      </w:r>
      <w:r w:rsidR="00D91450" w:rsidRPr="00714CFB">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6932B4">
            <w:rPr>
              <w:rFonts w:eastAsia="Times New Roman"/>
            </w:rPr>
            <w:t>(Vidal-Ribas &amp; Stringaris, n.d.)</w:t>
          </w:r>
        </w:sdtContent>
      </w:sdt>
      <w:r w:rsidR="00506891" w:rsidRPr="00714CFB">
        <w:t>.</w:t>
      </w:r>
    </w:p>
    <w:p w14:paraId="7DF573A1" w14:textId="137490DA" w:rsidR="00506891" w:rsidRPr="00714CFB" w:rsidRDefault="00506891" w:rsidP="00511178">
      <w:pPr>
        <w:ind w:left="720" w:firstLine="720"/>
        <w:jc w:val="both"/>
      </w:pPr>
    </w:p>
    <w:p w14:paraId="1FA3FBDE" w14:textId="77777777" w:rsidR="005043AD" w:rsidRPr="00714CFB" w:rsidRDefault="00A50339" w:rsidP="005043AD">
      <w:pPr>
        <w:pStyle w:val="ListParagraph"/>
        <w:numPr>
          <w:ilvl w:val="0"/>
          <w:numId w:val="4"/>
        </w:numPr>
        <w:jc w:val="both"/>
      </w:pPr>
      <w:r w:rsidRPr="00714CFB">
        <w:t>BOLLARD</w:t>
      </w:r>
    </w:p>
    <w:p w14:paraId="6D242604" w14:textId="5C28ADE4" w:rsidR="00A50339" w:rsidRPr="00714CFB" w:rsidRDefault="00587908" w:rsidP="005043AD">
      <w:pPr>
        <w:ind w:left="720" w:firstLine="720"/>
        <w:jc w:val="both"/>
      </w:pPr>
      <w:r w:rsidRPr="00714CFB">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714CFB">
        <w:t>o tamanho de um meco com o de um boneco vermelho, representando um adulto (um dos que tem maior altura).</w:t>
      </w:r>
    </w:p>
    <w:p w14:paraId="05A9A966" w14:textId="77777777" w:rsidR="001E25DE" w:rsidRPr="00714CFB" w:rsidRDefault="001E25DE" w:rsidP="00A50339">
      <w:pPr>
        <w:jc w:val="both"/>
      </w:pPr>
    </w:p>
    <w:p w14:paraId="64F983BC" w14:textId="0D212127" w:rsidR="001E25DE" w:rsidRPr="00714CFB" w:rsidRDefault="00C50CF9" w:rsidP="00A50339">
      <w:pPr>
        <w:jc w:val="both"/>
      </w:pPr>
      <w:r w:rsidRPr="00714CFB">
        <w:rPr>
          <w:noProof/>
        </w:rPr>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714CFB" w:rsidRDefault="002C5407">
                                <w:pPr>
                                  <w:rPr>
                                    <w:sz w:val="16"/>
                                    <w:szCs w:val="16"/>
                                  </w:rPr>
                                </w:pPr>
                                <w:r w:rsidRPr="00714CFB">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714CFB" w:rsidRDefault="002C5407">
                          <w:pPr>
                            <w:rPr>
                              <w:sz w:val="16"/>
                              <w:szCs w:val="16"/>
                            </w:rPr>
                          </w:pPr>
                          <w:r w:rsidRPr="00714CFB">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714CFB" w:rsidRDefault="001E25DE" w:rsidP="00A50339">
      <w:pPr>
        <w:jc w:val="both"/>
      </w:pPr>
    </w:p>
    <w:p w14:paraId="2D5651B3" w14:textId="7E836EC4" w:rsidR="001E25DE" w:rsidRPr="00714CFB" w:rsidRDefault="001E25DE" w:rsidP="00A50339">
      <w:pPr>
        <w:jc w:val="both"/>
      </w:pPr>
    </w:p>
    <w:p w14:paraId="199DD844" w14:textId="54BAF765" w:rsidR="00B705DC" w:rsidRPr="00714CFB" w:rsidRDefault="00B705DC" w:rsidP="00B705DC">
      <w:pPr>
        <w:jc w:val="center"/>
      </w:pPr>
    </w:p>
    <w:p w14:paraId="575839E5" w14:textId="622E1EA2" w:rsidR="00B705DC" w:rsidRPr="00714CFB" w:rsidRDefault="00B705DC" w:rsidP="00B705DC">
      <w:pPr>
        <w:jc w:val="center"/>
      </w:pPr>
      <w:r w:rsidRPr="00714CFB">
        <w:t>Fig. 1, 2 &amp; 3 – Comparação de dimensões entre o modelo de uma personagem-adulta e um meco; observando um desnivelamento entre os mesmos, represent</w:t>
      </w:r>
      <w:r w:rsidR="002C5407" w:rsidRPr="00714CFB">
        <w:t>ado pelo intervalo Δh</w:t>
      </w:r>
      <w:r w:rsidR="00ED714C" w:rsidRPr="00714CFB">
        <w:rPr>
          <w:rStyle w:val="FootnoteReference"/>
        </w:rPr>
        <w:footnoteReference w:id="11"/>
      </w:r>
      <w:r w:rsidR="002C5407" w:rsidRPr="00714CFB">
        <w:t xml:space="preserve"> consoante a diferença entre a altura da personagem (linha vermelha) e do meco (linha verde), pode-se deduzir a proporção reduzida do mesmo para um comum humano numa faixa etária adulta.</w:t>
      </w:r>
    </w:p>
    <w:p w14:paraId="06CB13F4" w14:textId="77777777" w:rsidR="00640753" w:rsidRPr="00714CFB" w:rsidRDefault="00640753" w:rsidP="00640753"/>
    <w:p w14:paraId="6E7B8696" w14:textId="603D659C" w:rsidR="00640753" w:rsidRPr="00714CFB" w:rsidRDefault="00640753" w:rsidP="00640753">
      <w:pPr>
        <w:rPr>
          <w:color w:val="000000"/>
        </w:rPr>
      </w:pPr>
      <w:r w:rsidRPr="00714CFB">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714CFB">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6932B4">
            <w:rPr>
              <w:rFonts w:eastAsia="Times New Roman"/>
            </w:rPr>
            <w:t>(Heron &amp; Belford, 2014)</w:t>
          </w:r>
        </w:sdtContent>
      </w:sdt>
      <w:r w:rsidRPr="00714CFB">
        <w:t xml:space="preserve">. A verossimilhança é considerada um requisito para a criação de imersão num mundo de jogo, o que consequentemente </w:t>
      </w:r>
      <w:r w:rsidR="00EF7D3F" w:rsidRPr="00714CFB">
        <w:t>diligencia</w:t>
      </w:r>
      <w:r w:rsidRPr="00714CFB">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6932B4" w:rsidRPr="006932B4">
            <w:rPr>
              <w:color w:val="000000"/>
            </w:rPr>
            <w:t>(Grimshaw et al., 2011)</w:t>
          </w:r>
        </w:sdtContent>
      </w:sdt>
      <w:r w:rsidR="00EF7D3F" w:rsidRPr="00714CFB">
        <w:rPr>
          <w:color w:val="000000"/>
        </w:rPr>
        <w:t>.</w:t>
      </w:r>
    </w:p>
    <w:p w14:paraId="79C99335" w14:textId="1EB3D7A3" w:rsidR="00F26037" w:rsidRPr="00714CFB" w:rsidRDefault="00F26037" w:rsidP="00640753">
      <w:r w:rsidRPr="00714CFB">
        <w:rPr>
          <w:noProof/>
        </w:rPr>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1FCEA864" w:rsidR="00F26037" w:rsidRPr="00714CFB" w:rsidRDefault="00F26037" w:rsidP="00640753">
      <w:r w:rsidRPr="00714CFB">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6932B4">
            <w:rPr>
              <w:rFonts w:eastAsia="Times New Roman"/>
            </w:rPr>
            <w:t>(</w:t>
          </w:r>
          <w:r w:rsidR="006932B4">
            <w:rPr>
              <w:rFonts w:eastAsia="Times New Roman"/>
              <w:i/>
              <w:iCs/>
            </w:rPr>
            <w:t>Facebook</w:t>
          </w:r>
          <w:r w:rsidR="006932B4">
            <w:rPr>
              <w:rFonts w:eastAsia="Times New Roman"/>
            </w:rPr>
            <w:t xml:space="preserve">, n.d.; </w:t>
          </w:r>
          <w:r w:rsidR="006932B4">
            <w:rPr>
              <w:rFonts w:eastAsia="Times New Roman"/>
              <w:i/>
              <w:iCs/>
            </w:rPr>
            <w:t>“Vesúvios” Do Centro Da Cidade Provocam Quedas Aos Peões - OvarNews</w:t>
          </w:r>
          <w:r w:rsidR="006932B4">
            <w:rPr>
              <w:rFonts w:eastAsia="Times New Roman"/>
            </w:rPr>
            <w:t>, n.d.)</w:t>
          </w:r>
        </w:sdtContent>
      </w:sdt>
    </w:p>
    <w:p w14:paraId="697F9088" w14:textId="77777777" w:rsidR="00D21F5E" w:rsidRPr="00714CFB" w:rsidRDefault="00D21F5E" w:rsidP="00640753"/>
    <w:p w14:paraId="31DDA46D" w14:textId="7593B75F" w:rsidR="00361D8D" w:rsidRPr="00714CFB" w:rsidRDefault="006D4256" w:rsidP="006D4256">
      <w:pPr>
        <w:ind w:firstLine="720"/>
        <w:jc w:val="both"/>
      </w:pPr>
      <w:r w:rsidRPr="00714CFB">
        <w:lastRenderedPageBreak/>
        <w:t xml:space="preserve">Além disso, este episódio resultante da inspeção dos mecos faz com que o protagonista transmita um certo ar cómico e espontâneo – ao referir que, por usar dentadura postiça, não se arrisca a partir nenhum dente seu. O que tem qu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714CFB" w:rsidRDefault="00D21F5E" w:rsidP="00640753"/>
    <w:p w14:paraId="14E7044D" w14:textId="09771DB6" w:rsidR="00A50339" w:rsidRPr="00714CFB" w:rsidRDefault="00A50339" w:rsidP="00A50339">
      <w:pPr>
        <w:pStyle w:val="ListParagraph"/>
        <w:numPr>
          <w:ilvl w:val="0"/>
          <w:numId w:val="4"/>
        </w:numPr>
        <w:jc w:val="both"/>
      </w:pPr>
      <w:r w:rsidRPr="00714CFB">
        <w:t>TRAFFIC SIGN</w:t>
      </w:r>
    </w:p>
    <w:p w14:paraId="21454B85" w14:textId="7407CD49" w:rsidR="00D21F5E" w:rsidRPr="00714CFB" w:rsidRDefault="00D21F5E" w:rsidP="003A0DDB">
      <w:pPr>
        <w:ind w:left="720" w:firstLine="720"/>
        <w:jc w:val="both"/>
      </w:pPr>
      <w:r w:rsidRPr="00714CFB">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714CFB">
        <w:t xml:space="preserve"> (porque tal como a avenida sofreu alterações evolutivas, a sinalização foi atualizada – novamente alusão à modernização)</w:t>
      </w:r>
      <w:r w:rsidRPr="00714CFB">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714CFB" w:rsidRDefault="00A50339" w:rsidP="00A50339">
      <w:pPr>
        <w:pStyle w:val="ListParagraph"/>
      </w:pPr>
    </w:p>
    <w:p w14:paraId="603EA40D" w14:textId="3612747D" w:rsidR="003703F4" w:rsidRPr="00714CFB" w:rsidRDefault="00A50339" w:rsidP="006E57D0">
      <w:pPr>
        <w:pStyle w:val="ListParagraph"/>
        <w:numPr>
          <w:ilvl w:val="0"/>
          <w:numId w:val="4"/>
        </w:numPr>
        <w:jc w:val="both"/>
      </w:pPr>
      <w:r w:rsidRPr="00714CFB">
        <w:t>PERSON ON THE OTHER SIDE</w:t>
      </w:r>
    </w:p>
    <w:p w14:paraId="43DA8B6D" w14:textId="4AB9A626" w:rsidR="00EB1FD3" w:rsidRPr="00714CFB" w:rsidRDefault="00EB1FD3" w:rsidP="00EB1FD3">
      <w:pPr>
        <w:ind w:firstLine="720"/>
        <w:jc w:val="both"/>
      </w:pPr>
      <w:r w:rsidRPr="00714CFB">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714CFB">
        <w:t xml:space="preserve"> (isto é, mais próximas)</w:t>
      </w:r>
      <w:r w:rsidRPr="00714CFB">
        <w:t xml:space="preserve">, que lhe podem assistir. </w:t>
      </w:r>
    </w:p>
    <w:p w14:paraId="1378E467" w14:textId="77777777" w:rsidR="00812390" w:rsidRPr="00714CFB" w:rsidRDefault="00812390" w:rsidP="00EB1FD3">
      <w:pPr>
        <w:ind w:firstLine="720"/>
        <w:jc w:val="both"/>
      </w:pPr>
    </w:p>
    <w:p w14:paraId="46D52AD2" w14:textId="77777777" w:rsidR="00812390" w:rsidRPr="00714CFB" w:rsidRDefault="00812390" w:rsidP="00EB1FD3">
      <w:pPr>
        <w:ind w:firstLine="720"/>
        <w:jc w:val="both"/>
      </w:pPr>
    </w:p>
    <w:p w14:paraId="6335D675" w14:textId="77777777" w:rsidR="00812390" w:rsidRPr="00714CFB" w:rsidRDefault="00812390" w:rsidP="00EB1FD3">
      <w:pPr>
        <w:ind w:firstLine="720"/>
        <w:jc w:val="both"/>
      </w:pPr>
    </w:p>
    <w:p w14:paraId="49FD7315" w14:textId="77777777" w:rsidR="00812390" w:rsidRPr="00714CFB" w:rsidRDefault="00812390" w:rsidP="00EB1FD3">
      <w:pPr>
        <w:ind w:firstLine="720"/>
        <w:jc w:val="both"/>
      </w:pPr>
    </w:p>
    <w:p w14:paraId="54806650" w14:textId="77777777" w:rsidR="00812390" w:rsidRPr="00714CFB" w:rsidRDefault="00812390" w:rsidP="00EB1FD3">
      <w:pPr>
        <w:ind w:firstLine="720"/>
        <w:jc w:val="both"/>
      </w:pPr>
    </w:p>
    <w:p w14:paraId="526EEADE" w14:textId="77777777" w:rsidR="00812390" w:rsidRPr="00714CFB" w:rsidRDefault="00812390" w:rsidP="00EB1FD3">
      <w:pPr>
        <w:ind w:firstLine="720"/>
        <w:jc w:val="both"/>
      </w:pPr>
    </w:p>
    <w:p w14:paraId="0EB73D42" w14:textId="0D19C668" w:rsidR="00812390" w:rsidRPr="00714CFB" w:rsidRDefault="00812390" w:rsidP="00812390">
      <w:pPr>
        <w:pStyle w:val="ListParagraph"/>
        <w:numPr>
          <w:ilvl w:val="0"/>
          <w:numId w:val="3"/>
        </w:numPr>
        <w:jc w:val="both"/>
      </w:pPr>
      <w:r w:rsidRPr="00714CFB">
        <w:lastRenderedPageBreak/>
        <w:t>Interação com personagens</w:t>
      </w:r>
    </w:p>
    <w:p w14:paraId="396176B2" w14:textId="15516C9A" w:rsidR="00A7717B" w:rsidRPr="00714CFB" w:rsidRDefault="00A7717B" w:rsidP="00A7717B">
      <w:pPr>
        <w:pStyle w:val="ListParagraph"/>
        <w:numPr>
          <w:ilvl w:val="1"/>
          <w:numId w:val="3"/>
        </w:numPr>
        <w:jc w:val="both"/>
      </w:pPr>
      <w:r w:rsidRPr="00714CFB">
        <w:t>TRIPLETS</w:t>
      </w:r>
    </w:p>
    <w:p w14:paraId="74235E1C" w14:textId="454A86AC" w:rsidR="00A7717B" w:rsidRPr="00714CFB" w:rsidRDefault="00A7717B" w:rsidP="00A7717B">
      <w:pPr>
        <w:ind w:firstLine="720"/>
        <w:jc w:val="both"/>
      </w:pPr>
      <w:r w:rsidRPr="00714CFB">
        <w:t>A primeira interação protagonista-personagem pertinente para o avanço da trama, a aparição de trigémeos</w:t>
      </w:r>
      <w:r w:rsidR="001A3842" w:rsidRPr="00714CFB">
        <w:rPr>
          <w:rStyle w:val="FootnoteReference"/>
        </w:rPr>
        <w:footnoteReference w:id="12"/>
      </w:r>
      <w:r w:rsidRPr="00714CFB">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w:t>
      </w:r>
      <w:r w:rsidR="00C564E1" w:rsidRPr="00714CFB">
        <w:t xml:space="preserve"> – e de aprofundar a caracterização do protagonista</w:t>
      </w:r>
      <w:r w:rsidRPr="00714CFB">
        <w:t>.</w:t>
      </w:r>
    </w:p>
    <w:p w14:paraId="2C27020F" w14:textId="52FF0A90" w:rsidR="00A7717B" w:rsidRPr="00714CFB" w:rsidRDefault="00A7717B" w:rsidP="00A7717B">
      <w:pPr>
        <w:ind w:firstLine="720"/>
        <w:jc w:val="both"/>
      </w:pPr>
      <w:r w:rsidRPr="00714CFB">
        <w:t>Nos media digitais é recorrente a aparição de t</w:t>
      </w:r>
      <w:r w:rsidR="00327023" w:rsidRPr="00714CFB">
        <w:t>ripletos</w:t>
      </w:r>
      <w:r w:rsidRPr="00714CFB">
        <w:t xml:space="preserve"> – tem-se como exemplo o</w:t>
      </w:r>
      <w:r w:rsidR="00327023" w:rsidRPr="00714CFB">
        <w:t xml:space="preserve">s trigémeos </w:t>
      </w:r>
      <w:r w:rsidRPr="00714CFB">
        <w:t xml:space="preserve">Harris, Hubert e Hamish, irmãos de Merida, protagonista do filme </w:t>
      </w:r>
      <w:r w:rsidRPr="00714CFB">
        <w:rPr>
          <w:i/>
          <w:iCs/>
        </w:rPr>
        <w:t xml:space="preserve">Brave </w:t>
      </w:r>
      <w:r w:rsidRPr="00714CFB">
        <w:t xml:space="preserve">(2012), as adolescentes Alex, Clover e Sam da série de desenho animado francesa </w:t>
      </w:r>
      <w:r w:rsidRPr="00714CFB">
        <w:rPr>
          <w:i/>
          <w:iCs/>
        </w:rPr>
        <w:t xml:space="preserve">Totally Spies! </w:t>
      </w:r>
      <w:r w:rsidRPr="00714CFB">
        <w:t xml:space="preserve">(2001-2014) e os sobrinhos Huey, Dewey e Louie do pato Donald. Muitas vezes o que os distingue, para além da indumentária de cor diferenciada, é a sua personalidade. </w:t>
      </w:r>
      <w:r w:rsidR="00390A9D" w:rsidRPr="00714CFB">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714CFB">
        <w:t xml:space="preserve">padrão de </w:t>
      </w:r>
      <w:r w:rsidR="00390A9D" w:rsidRPr="00714CFB">
        <w:t xml:space="preserve">comportamento facilmente </w:t>
      </w:r>
      <w:r w:rsidR="007F1E5A" w:rsidRPr="00714CFB">
        <w:t>reconhecível</w:t>
      </w:r>
      <w:r w:rsidR="00390A9D" w:rsidRPr="00714CFB">
        <w:t xml:space="preserve"> pelo jogador,</w:t>
      </w:r>
      <w:r w:rsidR="007F1E5A" w:rsidRPr="00714CFB">
        <w:t xml:space="preserve"> </w:t>
      </w:r>
      <w:r w:rsidR="00390A9D" w:rsidRPr="00714CFB">
        <w:t>pode fomentar a empatia</w:t>
      </w:r>
      <w:r w:rsidR="007F1E5A" w:rsidRPr="00714CFB">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6932B4">
            <w:rPr>
              <w:rFonts w:eastAsia="Times New Roman"/>
            </w:rPr>
            <w:t>(</w:t>
          </w:r>
          <w:r w:rsidR="006932B4">
            <w:rPr>
              <w:rFonts w:eastAsia="Times New Roman"/>
              <w:i/>
              <w:iCs/>
            </w:rPr>
            <w:t>Archetype: Definition and 65+ Examples</w:t>
          </w:r>
          <w:r w:rsidR="006932B4">
            <w:rPr>
              <w:rFonts w:eastAsia="Times New Roman"/>
            </w:rPr>
            <w:t>, n.d.)</w:t>
          </w:r>
        </w:sdtContent>
      </w:sdt>
      <w:r w:rsidR="007F1E5A" w:rsidRPr="00714CFB">
        <w:t>.</w:t>
      </w:r>
      <w:r w:rsidR="001A3842" w:rsidRPr="00714CFB">
        <w:t xml:space="preserve"> Para isso, fez-se uma comparação entre os mesmos.</w:t>
      </w:r>
    </w:p>
    <w:p w14:paraId="17476E55" w14:textId="6C7D0F17" w:rsidR="00A7717B" w:rsidRPr="00714CFB" w:rsidRDefault="00A7717B" w:rsidP="00A7717B">
      <w:pPr>
        <w:ind w:firstLine="720"/>
        <w:jc w:val="center"/>
      </w:pPr>
      <w:r w:rsidRPr="00714CFB">
        <w:rPr>
          <w:noProof/>
        </w:rPr>
        <w:drawing>
          <wp:inline distT="0" distB="0" distL="0" distR="0" wp14:anchorId="640C72E8" wp14:editId="5EE4B89B">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7D9E6044" w:rsidR="00A7717B" w:rsidRPr="00714CFB" w:rsidRDefault="00A7717B" w:rsidP="00A7717B">
      <w:pPr>
        <w:ind w:firstLine="720"/>
        <w:jc w:val="center"/>
      </w:pPr>
      <w:r w:rsidRPr="00714CFB">
        <w:t xml:space="preserve">Fig. 1 – Trigémeos </w:t>
      </w:r>
      <w:r w:rsidR="00A47D29" w:rsidRPr="00714CFB">
        <w:t xml:space="preserve">Harris, Hubert e Hamish de </w:t>
      </w:r>
      <w:r w:rsidR="00A47D29" w:rsidRPr="00714CFB">
        <w:rPr>
          <w:i/>
          <w:iCs/>
        </w:rPr>
        <w:t xml:space="preserve">Brave </w:t>
      </w:r>
      <w:r w:rsidR="00A47D29" w:rsidRPr="00714CFB">
        <w:t>(2012); se bem que, neste caso em concreto, não há nada fisicamente que os dispare, Merida consegue identificá-los pelo seu caráter: o primogénito dos três, Harris, manifesta-se como o mais extrovertido e aventureiro; o do meio, Hubert, demonstra-se mais analítico e observador; e o último cadete</w:t>
      </w:r>
      <w:r w:rsidR="00A47D29" w:rsidRPr="00714CFB">
        <w:rPr>
          <w:rStyle w:val="FootnoteReference"/>
        </w:rPr>
        <w:footnoteReference w:id="13"/>
      </w:r>
      <w:r w:rsidR="009559CD" w:rsidRPr="00714CFB">
        <w:t xml:space="preserve">, Hamish,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6932B4">
            <w:rPr>
              <w:rFonts w:eastAsia="Times New Roman"/>
            </w:rPr>
            <w:t>(</w:t>
          </w:r>
          <w:r w:rsidR="006932B4">
            <w:rPr>
              <w:rFonts w:eastAsia="Times New Roman"/>
              <w:i/>
              <w:iCs/>
            </w:rPr>
            <w:t>Modern Merida</w:t>
          </w:r>
          <w:r w:rsidR="006932B4">
            <w:rPr>
              <w:rFonts w:eastAsia="Times New Roman"/>
            </w:rPr>
            <w:t>, n.d.)</w:t>
          </w:r>
        </w:sdtContent>
      </w:sdt>
      <w:r w:rsidR="009559CD" w:rsidRPr="00714CFB">
        <w:t>.</w:t>
      </w:r>
    </w:p>
    <w:p w14:paraId="5A787245" w14:textId="77777777" w:rsidR="00327023" w:rsidRPr="00714CFB" w:rsidRDefault="00327023" w:rsidP="00327023"/>
    <w:p w14:paraId="666EE857" w14:textId="2292972F" w:rsidR="00327023" w:rsidRPr="00714CFB" w:rsidRDefault="00327023" w:rsidP="00327023">
      <w:pPr>
        <w:jc w:val="center"/>
        <w:rPr>
          <w:i/>
          <w:iCs/>
        </w:rPr>
      </w:pPr>
      <w:r w:rsidRPr="00714CFB">
        <w:rPr>
          <w:i/>
          <w:iCs/>
          <w:noProof/>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714CFB">
        <w:rPr>
          <w:rFonts w:ascii="Arial" w:hAnsi="Arial" w:cs="Arial"/>
          <w:i/>
          <w:iCs/>
          <w:noProof/>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3EC8F566" w:rsidR="00812390" w:rsidRPr="00B90820" w:rsidRDefault="00327023" w:rsidP="00EB1FD3">
      <w:pPr>
        <w:ind w:firstLine="720"/>
        <w:jc w:val="both"/>
        <w:rPr>
          <w:lang w:val="pt-BR"/>
        </w:rPr>
      </w:pPr>
      <w:r w:rsidRPr="007431F0">
        <w:rPr>
          <w:lang w:val="en-US"/>
        </w:rPr>
        <w:t xml:space="preserve">Fig. 1 &amp; 2 – Trio principal em </w:t>
      </w:r>
      <w:r w:rsidRPr="007431F0">
        <w:rPr>
          <w:i/>
          <w:iCs/>
          <w:lang w:val="en-US"/>
        </w:rPr>
        <w:t>Totally Spies</w:t>
      </w:r>
      <w:r w:rsidR="00371B12" w:rsidRPr="007431F0">
        <w:rPr>
          <w:i/>
          <w:iCs/>
          <w:lang w:val="en-US"/>
        </w:rPr>
        <w:t>!</w:t>
      </w:r>
      <w:r w:rsidRPr="007431F0">
        <w:rPr>
          <w:i/>
          <w:iCs/>
          <w:lang w:val="en-US"/>
        </w:rPr>
        <w:t xml:space="preserve"> </w:t>
      </w:r>
      <w:r w:rsidRPr="007431F0">
        <w:rPr>
          <w:lang w:val="en-US"/>
        </w:rPr>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6932B4">
            <w:rPr>
              <w:rFonts w:eastAsia="Times New Roman"/>
            </w:rPr>
            <w:t>(</w:t>
          </w:r>
          <w:r w:rsidR="006932B4">
            <w:rPr>
              <w:rFonts w:eastAsia="Times New Roman"/>
              <w:i/>
              <w:iCs/>
            </w:rPr>
            <w:t>Totally Spies to Get a Season 7 Reboot on Cartoon Network - Polygon</w:t>
          </w:r>
          <w:r w:rsidR="006932B4">
            <w:rPr>
              <w:rFonts w:eastAsia="Times New Roman"/>
            </w:rPr>
            <w:t>, n.d.)</w:t>
          </w:r>
        </w:sdtContent>
      </w:sdt>
      <w:r w:rsidRPr="007431F0">
        <w:rPr>
          <w:lang w:val="en-US"/>
        </w:rPr>
        <w:t xml:space="preserve">e trigémeos da série animada </w:t>
      </w:r>
      <w:r w:rsidRPr="007431F0">
        <w:rPr>
          <w:i/>
          <w:iCs/>
          <w:lang w:val="en-US"/>
        </w:rPr>
        <w:t xml:space="preserve">DuckTales </w:t>
      </w:r>
      <w:r w:rsidRPr="007431F0">
        <w:rPr>
          <w:lang w:val="en-US"/>
        </w:rPr>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6932B4">
            <w:rPr>
              <w:rFonts w:eastAsia="Times New Roman"/>
            </w:rPr>
            <w:t>(</w:t>
          </w:r>
          <w:r w:rsidR="006932B4">
            <w:rPr>
              <w:rFonts w:eastAsia="Times New Roman"/>
              <w:i/>
              <w:iCs/>
            </w:rPr>
            <w:t>Huey, Dewey and Louie | The Disney Afternoon Wiki | Fandom</w:t>
          </w:r>
          <w:r w:rsidR="006932B4">
            <w:rPr>
              <w:rFonts w:eastAsia="Times New Roman"/>
            </w:rPr>
            <w:t>, n.d.)</w:t>
          </w:r>
        </w:sdtContent>
      </w:sdt>
      <w:r w:rsidR="001A3842" w:rsidRPr="00B90820">
        <w:rPr>
          <w:lang w:val="pt-BR"/>
        </w:rPr>
        <w:t>.</w:t>
      </w:r>
    </w:p>
    <w:p w14:paraId="00F7F490" w14:textId="77777777" w:rsidR="001A3842" w:rsidRPr="00B90820" w:rsidRDefault="001A3842" w:rsidP="00EB1FD3">
      <w:pPr>
        <w:ind w:firstLine="720"/>
        <w:jc w:val="both"/>
        <w:rPr>
          <w:lang w:val="pt-BR"/>
        </w:rPr>
      </w:pPr>
    </w:p>
    <w:p w14:paraId="6B856FD9" w14:textId="3C38F059" w:rsidR="001A3842" w:rsidRPr="00714CFB" w:rsidRDefault="001A3842" w:rsidP="00EB1FD3">
      <w:pPr>
        <w:ind w:firstLine="720"/>
        <w:jc w:val="both"/>
      </w:pPr>
      <w:r w:rsidRPr="00714CFB">
        <w:t>Abaixo é exibida uma tabela comparativa das particularidades de qualquer personagem por cada tripleto</w:t>
      </w:r>
      <w:r w:rsidR="00F91B37" w:rsidRPr="00714CFB">
        <w:t xml:space="preserve"> usado como inspiração, finalizando-a com os traços declarados para as personagens do jogo</w:t>
      </w:r>
      <w:r w:rsidRPr="00714CFB">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714CFB" w14:paraId="197B9E27" w14:textId="33AC2AEC" w:rsidTr="00633481">
        <w:tc>
          <w:tcPr>
            <w:tcW w:w="604" w:type="dxa"/>
            <w:vMerge w:val="restart"/>
            <w:vAlign w:val="center"/>
          </w:tcPr>
          <w:p w14:paraId="2A180EB6" w14:textId="77777777" w:rsidR="00287827" w:rsidRPr="00714CFB" w:rsidRDefault="00287827" w:rsidP="00633481">
            <w:pPr>
              <w:jc w:val="center"/>
              <w:rPr>
                <w:sz w:val="12"/>
                <w:szCs w:val="12"/>
              </w:rPr>
            </w:pPr>
          </w:p>
        </w:tc>
        <w:tc>
          <w:tcPr>
            <w:tcW w:w="2152" w:type="dxa"/>
            <w:gridSpan w:val="3"/>
            <w:vAlign w:val="center"/>
          </w:tcPr>
          <w:p w14:paraId="2A118323" w14:textId="5D9B6B05" w:rsidR="00287827" w:rsidRPr="00714CFB" w:rsidRDefault="00287827" w:rsidP="00633481">
            <w:pPr>
              <w:jc w:val="center"/>
              <w:rPr>
                <w:i/>
                <w:iCs/>
                <w:sz w:val="12"/>
                <w:szCs w:val="12"/>
              </w:rPr>
            </w:pPr>
            <w:r w:rsidRPr="00714CFB">
              <w:rPr>
                <w:i/>
                <w:iCs/>
                <w:sz w:val="12"/>
                <w:szCs w:val="12"/>
              </w:rPr>
              <w:t>Brave</w:t>
            </w:r>
          </w:p>
        </w:tc>
        <w:tc>
          <w:tcPr>
            <w:tcW w:w="2516" w:type="dxa"/>
            <w:gridSpan w:val="3"/>
            <w:vAlign w:val="center"/>
          </w:tcPr>
          <w:p w14:paraId="5B8543EC" w14:textId="314040E3" w:rsidR="00287827" w:rsidRPr="007431F0" w:rsidRDefault="00287827" w:rsidP="00633481">
            <w:pPr>
              <w:jc w:val="center"/>
              <w:rPr>
                <w:sz w:val="12"/>
                <w:szCs w:val="12"/>
                <w:lang w:val="en-US"/>
              </w:rPr>
            </w:pPr>
            <w:r w:rsidRPr="007431F0">
              <w:rPr>
                <w:i/>
                <w:iCs/>
                <w:sz w:val="12"/>
                <w:szCs w:val="12"/>
                <w:lang w:val="en-US"/>
              </w:rPr>
              <w:t xml:space="preserve">Totally Spies!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6932B4">
                  <w:rPr>
                    <w:rFonts w:eastAsia="Times New Roman"/>
                  </w:rPr>
                  <w:t>(</w:t>
                </w:r>
                <w:r w:rsidR="006932B4">
                  <w:rPr>
                    <w:rFonts w:eastAsia="Times New Roman"/>
                    <w:i/>
                    <w:iCs/>
                  </w:rPr>
                  <w:t>Totally Spies! - Wikipedia</w:t>
                </w:r>
                <w:r w:rsidR="006932B4">
                  <w:rPr>
                    <w:rFonts w:eastAsia="Times New Roman"/>
                  </w:rPr>
                  <w:t>, n.d.)</w:t>
                </w:r>
              </w:sdtContent>
            </w:sdt>
          </w:p>
        </w:tc>
        <w:tc>
          <w:tcPr>
            <w:tcW w:w="2490" w:type="dxa"/>
            <w:gridSpan w:val="3"/>
            <w:vAlign w:val="center"/>
          </w:tcPr>
          <w:p w14:paraId="45BA5C81" w14:textId="600F0812" w:rsidR="00287827" w:rsidRPr="007431F0" w:rsidRDefault="00287827" w:rsidP="00633481">
            <w:pPr>
              <w:jc w:val="center"/>
              <w:rPr>
                <w:i/>
                <w:iCs/>
                <w:sz w:val="12"/>
                <w:szCs w:val="12"/>
                <w:lang w:val="en-US"/>
              </w:rPr>
            </w:pPr>
            <w:r w:rsidRPr="007431F0">
              <w:rPr>
                <w:i/>
                <w:iCs/>
                <w:sz w:val="12"/>
                <w:szCs w:val="12"/>
                <w:lang w:val="en-US"/>
              </w:rPr>
              <w:t>DuckTales</w:t>
            </w:r>
            <w:r w:rsidR="00633481" w:rsidRPr="007431F0">
              <w:rPr>
                <w:i/>
                <w:iCs/>
                <w:sz w:val="12"/>
                <w:szCs w:val="12"/>
                <w:lang w:val="en-US"/>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6932B4">
                  <w:rPr>
                    <w:rFonts w:eastAsia="Times New Roman"/>
                  </w:rPr>
                  <w:t>(</w:t>
                </w:r>
                <w:r w:rsidR="006932B4">
                  <w:rPr>
                    <w:rFonts w:eastAsia="Times New Roman"/>
                    <w:i/>
                    <w:iCs/>
                  </w:rPr>
                  <w:t>Huey, Dewey, and Louie | Disney Wiki | Fandom</w:t>
                </w:r>
                <w:r w:rsidR="006932B4">
                  <w:rPr>
                    <w:rFonts w:eastAsia="Times New Roman"/>
                  </w:rPr>
                  <w:t>, n.d.)</w:t>
                </w:r>
              </w:sdtContent>
            </w:sdt>
          </w:p>
        </w:tc>
        <w:tc>
          <w:tcPr>
            <w:tcW w:w="1773" w:type="dxa"/>
            <w:gridSpan w:val="3"/>
            <w:vAlign w:val="center"/>
          </w:tcPr>
          <w:p w14:paraId="6EF76EEE" w14:textId="4D04BFCD" w:rsidR="00287827" w:rsidRPr="00714CFB" w:rsidRDefault="00287827" w:rsidP="00633481">
            <w:pPr>
              <w:jc w:val="center"/>
              <w:rPr>
                <w:sz w:val="12"/>
                <w:szCs w:val="12"/>
              </w:rPr>
            </w:pPr>
            <w:r w:rsidRPr="00714CFB">
              <w:rPr>
                <w:i/>
                <w:iCs/>
                <w:sz w:val="12"/>
                <w:szCs w:val="12"/>
              </w:rPr>
              <w:t xml:space="preserve">Onegai </w:t>
            </w:r>
            <w:r w:rsidRPr="00714CFB">
              <w:rPr>
                <w:sz w:val="12"/>
                <w:szCs w:val="12"/>
              </w:rPr>
              <w:t>(protótipo)</w:t>
            </w:r>
          </w:p>
        </w:tc>
      </w:tr>
      <w:tr w:rsidR="00287827" w:rsidRPr="00714CFB" w14:paraId="05B179CD" w14:textId="2567A071" w:rsidTr="00633481">
        <w:tc>
          <w:tcPr>
            <w:tcW w:w="604" w:type="dxa"/>
            <w:vMerge/>
            <w:vAlign w:val="center"/>
          </w:tcPr>
          <w:p w14:paraId="6321AF17" w14:textId="77777777" w:rsidR="00287827" w:rsidRPr="00714CFB" w:rsidRDefault="00287827" w:rsidP="00633481">
            <w:pPr>
              <w:jc w:val="center"/>
              <w:rPr>
                <w:sz w:val="12"/>
                <w:szCs w:val="12"/>
              </w:rPr>
            </w:pPr>
          </w:p>
        </w:tc>
        <w:tc>
          <w:tcPr>
            <w:tcW w:w="815" w:type="dxa"/>
            <w:vAlign w:val="center"/>
          </w:tcPr>
          <w:p w14:paraId="1E46F261" w14:textId="4872A1DD" w:rsidR="00287827" w:rsidRPr="00714CFB" w:rsidRDefault="00287827" w:rsidP="00633481">
            <w:pPr>
              <w:jc w:val="center"/>
              <w:rPr>
                <w:sz w:val="12"/>
                <w:szCs w:val="12"/>
              </w:rPr>
            </w:pPr>
            <w:r w:rsidRPr="00714CFB">
              <w:rPr>
                <w:sz w:val="12"/>
                <w:szCs w:val="12"/>
              </w:rPr>
              <w:t>Harris</w:t>
            </w:r>
          </w:p>
        </w:tc>
        <w:tc>
          <w:tcPr>
            <w:tcW w:w="734" w:type="dxa"/>
            <w:vAlign w:val="center"/>
          </w:tcPr>
          <w:p w14:paraId="22CD31BB" w14:textId="005BF98E" w:rsidR="00287827" w:rsidRPr="00714CFB" w:rsidRDefault="00287827" w:rsidP="00633481">
            <w:pPr>
              <w:jc w:val="center"/>
              <w:rPr>
                <w:sz w:val="12"/>
                <w:szCs w:val="12"/>
              </w:rPr>
            </w:pPr>
            <w:r w:rsidRPr="00714CFB">
              <w:rPr>
                <w:sz w:val="12"/>
                <w:szCs w:val="12"/>
              </w:rPr>
              <w:t>Hubert</w:t>
            </w:r>
          </w:p>
        </w:tc>
        <w:tc>
          <w:tcPr>
            <w:tcW w:w="603" w:type="dxa"/>
            <w:vAlign w:val="center"/>
          </w:tcPr>
          <w:p w14:paraId="34F99924" w14:textId="45590A51" w:rsidR="00287827" w:rsidRPr="00714CFB" w:rsidRDefault="00287827" w:rsidP="00633481">
            <w:pPr>
              <w:jc w:val="center"/>
              <w:rPr>
                <w:sz w:val="12"/>
                <w:szCs w:val="12"/>
              </w:rPr>
            </w:pPr>
            <w:r w:rsidRPr="00714CFB">
              <w:rPr>
                <w:sz w:val="12"/>
                <w:szCs w:val="12"/>
              </w:rPr>
              <w:t>Hamish</w:t>
            </w:r>
          </w:p>
        </w:tc>
        <w:tc>
          <w:tcPr>
            <w:tcW w:w="788" w:type="dxa"/>
            <w:vAlign w:val="center"/>
          </w:tcPr>
          <w:p w14:paraId="6674DB7C" w14:textId="7D2190B4" w:rsidR="00287827" w:rsidRPr="00714CFB" w:rsidRDefault="00287827" w:rsidP="00633481">
            <w:pPr>
              <w:jc w:val="center"/>
              <w:rPr>
                <w:sz w:val="12"/>
                <w:szCs w:val="12"/>
              </w:rPr>
            </w:pPr>
            <w:r w:rsidRPr="00714CFB">
              <w:rPr>
                <w:sz w:val="12"/>
                <w:szCs w:val="12"/>
              </w:rPr>
              <w:t>Sam</w:t>
            </w:r>
          </w:p>
        </w:tc>
        <w:tc>
          <w:tcPr>
            <w:tcW w:w="1026" w:type="dxa"/>
            <w:vAlign w:val="center"/>
          </w:tcPr>
          <w:p w14:paraId="2C1502FC" w14:textId="48BB87BE" w:rsidR="00287827" w:rsidRPr="00714CFB" w:rsidRDefault="00287827" w:rsidP="00633481">
            <w:pPr>
              <w:jc w:val="center"/>
              <w:rPr>
                <w:sz w:val="12"/>
                <w:szCs w:val="12"/>
              </w:rPr>
            </w:pPr>
            <w:r w:rsidRPr="00714CFB">
              <w:rPr>
                <w:sz w:val="12"/>
                <w:szCs w:val="12"/>
              </w:rPr>
              <w:t>Clover</w:t>
            </w:r>
          </w:p>
        </w:tc>
        <w:tc>
          <w:tcPr>
            <w:tcW w:w="702" w:type="dxa"/>
            <w:vAlign w:val="center"/>
          </w:tcPr>
          <w:p w14:paraId="3D203658" w14:textId="08FAEDF1" w:rsidR="00287827" w:rsidRPr="00714CFB" w:rsidRDefault="00287827" w:rsidP="00633481">
            <w:pPr>
              <w:jc w:val="center"/>
              <w:rPr>
                <w:sz w:val="12"/>
                <w:szCs w:val="12"/>
              </w:rPr>
            </w:pPr>
            <w:r w:rsidRPr="00714CFB">
              <w:rPr>
                <w:sz w:val="12"/>
                <w:szCs w:val="12"/>
              </w:rPr>
              <w:t>Alex</w:t>
            </w:r>
          </w:p>
        </w:tc>
        <w:tc>
          <w:tcPr>
            <w:tcW w:w="773" w:type="dxa"/>
            <w:vAlign w:val="center"/>
          </w:tcPr>
          <w:p w14:paraId="17D19BAC" w14:textId="51532E11" w:rsidR="00287827" w:rsidRPr="00714CFB" w:rsidRDefault="00287827" w:rsidP="00633481">
            <w:pPr>
              <w:jc w:val="center"/>
              <w:rPr>
                <w:sz w:val="12"/>
                <w:szCs w:val="12"/>
              </w:rPr>
            </w:pPr>
            <w:r w:rsidRPr="00714CFB">
              <w:rPr>
                <w:sz w:val="12"/>
                <w:szCs w:val="12"/>
              </w:rPr>
              <w:t>Huey</w:t>
            </w:r>
          </w:p>
        </w:tc>
        <w:tc>
          <w:tcPr>
            <w:tcW w:w="892" w:type="dxa"/>
            <w:vAlign w:val="center"/>
          </w:tcPr>
          <w:p w14:paraId="5F4DD6D2" w14:textId="50975403" w:rsidR="00287827" w:rsidRPr="00714CFB" w:rsidRDefault="00287827" w:rsidP="00633481">
            <w:pPr>
              <w:jc w:val="center"/>
              <w:rPr>
                <w:sz w:val="12"/>
                <w:szCs w:val="12"/>
              </w:rPr>
            </w:pPr>
            <w:r w:rsidRPr="00714CFB">
              <w:rPr>
                <w:sz w:val="12"/>
                <w:szCs w:val="12"/>
              </w:rPr>
              <w:t>Dewey</w:t>
            </w:r>
          </w:p>
        </w:tc>
        <w:tc>
          <w:tcPr>
            <w:tcW w:w="825" w:type="dxa"/>
            <w:vAlign w:val="center"/>
          </w:tcPr>
          <w:p w14:paraId="48371F1D" w14:textId="45CEF951" w:rsidR="00287827" w:rsidRPr="00714CFB" w:rsidRDefault="00287827" w:rsidP="00633481">
            <w:pPr>
              <w:jc w:val="center"/>
              <w:rPr>
                <w:sz w:val="12"/>
                <w:szCs w:val="12"/>
              </w:rPr>
            </w:pPr>
            <w:r w:rsidRPr="00714CFB">
              <w:rPr>
                <w:sz w:val="12"/>
                <w:szCs w:val="12"/>
              </w:rPr>
              <w:t>Louie</w:t>
            </w:r>
          </w:p>
        </w:tc>
        <w:tc>
          <w:tcPr>
            <w:tcW w:w="667" w:type="dxa"/>
            <w:vAlign w:val="center"/>
          </w:tcPr>
          <w:p w14:paraId="14B9B2C2" w14:textId="35FC4FBD" w:rsidR="00287827" w:rsidRPr="00714CFB" w:rsidRDefault="00287827" w:rsidP="00633481">
            <w:pPr>
              <w:jc w:val="center"/>
              <w:rPr>
                <w:sz w:val="12"/>
                <w:szCs w:val="12"/>
              </w:rPr>
            </w:pPr>
            <w:r w:rsidRPr="00714CFB">
              <w:rPr>
                <w:sz w:val="12"/>
                <w:szCs w:val="12"/>
              </w:rPr>
              <w:t>1</w:t>
            </w:r>
          </w:p>
        </w:tc>
        <w:tc>
          <w:tcPr>
            <w:tcW w:w="499" w:type="dxa"/>
            <w:vAlign w:val="center"/>
          </w:tcPr>
          <w:p w14:paraId="1458CDBB" w14:textId="2B8BDC34" w:rsidR="00287827" w:rsidRPr="00714CFB" w:rsidRDefault="00287827" w:rsidP="00633481">
            <w:pPr>
              <w:jc w:val="center"/>
              <w:rPr>
                <w:sz w:val="12"/>
                <w:szCs w:val="12"/>
              </w:rPr>
            </w:pPr>
            <w:r w:rsidRPr="00714CFB">
              <w:rPr>
                <w:sz w:val="12"/>
                <w:szCs w:val="12"/>
              </w:rPr>
              <w:t>2</w:t>
            </w:r>
          </w:p>
        </w:tc>
        <w:tc>
          <w:tcPr>
            <w:tcW w:w="607" w:type="dxa"/>
            <w:vAlign w:val="center"/>
          </w:tcPr>
          <w:p w14:paraId="1382CBD2" w14:textId="2F8B88DD" w:rsidR="00287827" w:rsidRPr="00714CFB" w:rsidRDefault="00287827" w:rsidP="00633481">
            <w:pPr>
              <w:jc w:val="center"/>
              <w:rPr>
                <w:sz w:val="12"/>
                <w:szCs w:val="12"/>
              </w:rPr>
            </w:pPr>
            <w:r w:rsidRPr="00714CFB">
              <w:rPr>
                <w:sz w:val="12"/>
                <w:szCs w:val="12"/>
              </w:rPr>
              <w:t>3</w:t>
            </w:r>
          </w:p>
        </w:tc>
      </w:tr>
      <w:tr w:rsidR="00287827" w:rsidRPr="00714CFB" w14:paraId="06DE3BBB" w14:textId="1BD1F6AE" w:rsidTr="00633481">
        <w:tc>
          <w:tcPr>
            <w:tcW w:w="604" w:type="dxa"/>
            <w:vAlign w:val="center"/>
          </w:tcPr>
          <w:p w14:paraId="049A4DEC" w14:textId="2D0B9B2F" w:rsidR="00371B12" w:rsidRPr="00714CFB" w:rsidRDefault="00371B12" w:rsidP="00633481">
            <w:pPr>
              <w:jc w:val="center"/>
              <w:rPr>
                <w:sz w:val="12"/>
                <w:szCs w:val="12"/>
              </w:rPr>
            </w:pPr>
            <w:r w:rsidRPr="00714CFB">
              <w:rPr>
                <w:sz w:val="12"/>
                <w:szCs w:val="12"/>
              </w:rPr>
              <w:t>COR</w:t>
            </w:r>
          </w:p>
        </w:tc>
        <w:tc>
          <w:tcPr>
            <w:tcW w:w="815" w:type="dxa"/>
            <w:vAlign w:val="center"/>
          </w:tcPr>
          <w:p w14:paraId="2EABFCCD" w14:textId="7B9B1AA7" w:rsidR="00371B12" w:rsidRPr="00714CFB" w:rsidRDefault="00371B12" w:rsidP="00633481">
            <w:pPr>
              <w:jc w:val="center"/>
              <w:rPr>
                <w:sz w:val="12"/>
                <w:szCs w:val="12"/>
              </w:rPr>
            </w:pPr>
            <w:r w:rsidRPr="00714CFB">
              <w:rPr>
                <w:sz w:val="12"/>
                <w:szCs w:val="12"/>
              </w:rPr>
              <w:t>Igual</w:t>
            </w:r>
          </w:p>
        </w:tc>
        <w:tc>
          <w:tcPr>
            <w:tcW w:w="734" w:type="dxa"/>
            <w:vAlign w:val="center"/>
          </w:tcPr>
          <w:p w14:paraId="170E0271" w14:textId="2BC63B2A" w:rsidR="00371B12" w:rsidRPr="00714CFB" w:rsidRDefault="00371B12" w:rsidP="00633481">
            <w:pPr>
              <w:jc w:val="center"/>
              <w:rPr>
                <w:sz w:val="12"/>
                <w:szCs w:val="12"/>
              </w:rPr>
            </w:pPr>
            <w:r w:rsidRPr="00714CFB">
              <w:rPr>
                <w:sz w:val="12"/>
                <w:szCs w:val="12"/>
              </w:rPr>
              <w:t>Igual</w:t>
            </w:r>
          </w:p>
        </w:tc>
        <w:tc>
          <w:tcPr>
            <w:tcW w:w="603" w:type="dxa"/>
            <w:vAlign w:val="center"/>
          </w:tcPr>
          <w:p w14:paraId="0F8064D9" w14:textId="345ED4CB" w:rsidR="00371B12" w:rsidRPr="00714CFB" w:rsidRDefault="00371B12" w:rsidP="00633481">
            <w:pPr>
              <w:jc w:val="center"/>
              <w:rPr>
                <w:sz w:val="12"/>
                <w:szCs w:val="12"/>
              </w:rPr>
            </w:pPr>
            <w:r w:rsidRPr="00714CFB">
              <w:rPr>
                <w:sz w:val="12"/>
                <w:szCs w:val="12"/>
              </w:rPr>
              <w:t>Igual</w:t>
            </w:r>
          </w:p>
        </w:tc>
        <w:tc>
          <w:tcPr>
            <w:tcW w:w="788" w:type="dxa"/>
            <w:vAlign w:val="center"/>
          </w:tcPr>
          <w:p w14:paraId="4BA98A5C" w14:textId="57BAAAD1" w:rsidR="00371B12" w:rsidRPr="00714CFB" w:rsidRDefault="00371B12" w:rsidP="00633481">
            <w:pPr>
              <w:jc w:val="center"/>
              <w:rPr>
                <w:sz w:val="12"/>
                <w:szCs w:val="12"/>
              </w:rPr>
            </w:pPr>
            <w:r w:rsidRPr="00714CFB">
              <w:rPr>
                <w:sz w:val="12"/>
                <w:szCs w:val="12"/>
              </w:rPr>
              <w:t>Verde</w:t>
            </w:r>
          </w:p>
        </w:tc>
        <w:tc>
          <w:tcPr>
            <w:tcW w:w="1026" w:type="dxa"/>
            <w:vAlign w:val="center"/>
          </w:tcPr>
          <w:p w14:paraId="422DC7BC" w14:textId="57D3FB67" w:rsidR="00371B12" w:rsidRPr="00714CFB" w:rsidRDefault="00371B12" w:rsidP="00633481">
            <w:pPr>
              <w:jc w:val="center"/>
              <w:rPr>
                <w:sz w:val="12"/>
                <w:szCs w:val="12"/>
              </w:rPr>
            </w:pPr>
            <w:r w:rsidRPr="00714CFB">
              <w:rPr>
                <w:sz w:val="12"/>
                <w:szCs w:val="12"/>
              </w:rPr>
              <w:t>Vermelho</w:t>
            </w:r>
          </w:p>
        </w:tc>
        <w:tc>
          <w:tcPr>
            <w:tcW w:w="702" w:type="dxa"/>
            <w:vAlign w:val="center"/>
          </w:tcPr>
          <w:p w14:paraId="715448BE" w14:textId="55FF9AF6" w:rsidR="00371B12" w:rsidRPr="00714CFB" w:rsidRDefault="00371B12" w:rsidP="00633481">
            <w:pPr>
              <w:jc w:val="center"/>
              <w:rPr>
                <w:sz w:val="12"/>
                <w:szCs w:val="12"/>
              </w:rPr>
            </w:pPr>
            <w:r w:rsidRPr="00714CFB">
              <w:rPr>
                <w:sz w:val="12"/>
                <w:szCs w:val="12"/>
              </w:rPr>
              <w:t>Amarelo</w:t>
            </w:r>
          </w:p>
        </w:tc>
        <w:tc>
          <w:tcPr>
            <w:tcW w:w="773" w:type="dxa"/>
            <w:vAlign w:val="center"/>
          </w:tcPr>
          <w:p w14:paraId="49778BDF" w14:textId="667D8151" w:rsidR="00371B12" w:rsidRPr="00714CFB" w:rsidRDefault="00287827" w:rsidP="00633481">
            <w:pPr>
              <w:jc w:val="center"/>
              <w:rPr>
                <w:sz w:val="12"/>
                <w:szCs w:val="12"/>
              </w:rPr>
            </w:pPr>
            <w:r w:rsidRPr="00714CFB">
              <w:rPr>
                <w:sz w:val="12"/>
                <w:szCs w:val="12"/>
              </w:rPr>
              <w:t>Vermelho</w:t>
            </w:r>
          </w:p>
        </w:tc>
        <w:tc>
          <w:tcPr>
            <w:tcW w:w="892" w:type="dxa"/>
            <w:vAlign w:val="center"/>
          </w:tcPr>
          <w:p w14:paraId="0A3DC4C1" w14:textId="05C336EE" w:rsidR="00371B12" w:rsidRPr="00714CFB" w:rsidRDefault="00287827" w:rsidP="00633481">
            <w:pPr>
              <w:jc w:val="center"/>
              <w:rPr>
                <w:sz w:val="12"/>
                <w:szCs w:val="12"/>
              </w:rPr>
            </w:pPr>
            <w:r w:rsidRPr="00714CFB">
              <w:rPr>
                <w:sz w:val="12"/>
                <w:szCs w:val="12"/>
              </w:rPr>
              <w:t>Azul</w:t>
            </w:r>
          </w:p>
        </w:tc>
        <w:tc>
          <w:tcPr>
            <w:tcW w:w="825" w:type="dxa"/>
            <w:vAlign w:val="center"/>
          </w:tcPr>
          <w:p w14:paraId="7EB1D250" w14:textId="796FF838" w:rsidR="00371B12" w:rsidRPr="00714CFB" w:rsidRDefault="00287827" w:rsidP="00633481">
            <w:pPr>
              <w:jc w:val="center"/>
              <w:rPr>
                <w:sz w:val="12"/>
                <w:szCs w:val="12"/>
              </w:rPr>
            </w:pPr>
            <w:r w:rsidRPr="00714CFB">
              <w:rPr>
                <w:sz w:val="12"/>
                <w:szCs w:val="12"/>
              </w:rPr>
              <w:t>Verde</w:t>
            </w:r>
          </w:p>
        </w:tc>
        <w:tc>
          <w:tcPr>
            <w:tcW w:w="667" w:type="dxa"/>
            <w:vAlign w:val="center"/>
          </w:tcPr>
          <w:p w14:paraId="58D5952F" w14:textId="76EC9A87" w:rsidR="00371B12" w:rsidRPr="00714CFB" w:rsidRDefault="00287827" w:rsidP="00633481">
            <w:pPr>
              <w:jc w:val="center"/>
              <w:rPr>
                <w:sz w:val="12"/>
                <w:szCs w:val="12"/>
              </w:rPr>
            </w:pPr>
            <w:r w:rsidRPr="00714CFB">
              <w:rPr>
                <w:sz w:val="12"/>
                <w:szCs w:val="12"/>
              </w:rPr>
              <w:t>Castanho</w:t>
            </w:r>
          </w:p>
        </w:tc>
        <w:tc>
          <w:tcPr>
            <w:tcW w:w="499" w:type="dxa"/>
            <w:vAlign w:val="center"/>
          </w:tcPr>
          <w:p w14:paraId="043F9BEA" w14:textId="18AB542C" w:rsidR="00371B12" w:rsidRPr="00714CFB" w:rsidRDefault="00287827" w:rsidP="00633481">
            <w:pPr>
              <w:jc w:val="center"/>
              <w:rPr>
                <w:sz w:val="12"/>
                <w:szCs w:val="12"/>
              </w:rPr>
            </w:pPr>
            <w:r w:rsidRPr="00714CFB">
              <w:rPr>
                <w:sz w:val="12"/>
                <w:szCs w:val="12"/>
              </w:rPr>
              <w:t>Verde</w:t>
            </w:r>
          </w:p>
        </w:tc>
        <w:tc>
          <w:tcPr>
            <w:tcW w:w="607" w:type="dxa"/>
            <w:vAlign w:val="center"/>
          </w:tcPr>
          <w:p w14:paraId="60F13E4F" w14:textId="6465E34D" w:rsidR="00371B12" w:rsidRPr="00714CFB" w:rsidRDefault="00287827" w:rsidP="00633481">
            <w:pPr>
              <w:jc w:val="center"/>
              <w:rPr>
                <w:sz w:val="12"/>
                <w:szCs w:val="12"/>
              </w:rPr>
            </w:pPr>
            <w:r w:rsidRPr="00714CFB">
              <w:rPr>
                <w:sz w:val="12"/>
                <w:szCs w:val="12"/>
              </w:rPr>
              <w:t>Azul</w:t>
            </w:r>
          </w:p>
        </w:tc>
      </w:tr>
      <w:tr w:rsidR="00287827" w:rsidRPr="00714CFB" w14:paraId="4DCA2759" w14:textId="21F05962" w:rsidTr="00633481">
        <w:tc>
          <w:tcPr>
            <w:tcW w:w="604" w:type="dxa"/>
            <w:vAlign w:val="center"/>
          </w:tcPr>
          <w:p w14:paraId="16A6215E" w14:textId="15E37550" w:rsidR="00371B12" w:rsidRPr="00714CFB" w:rsidRDefault="00371B12" w:rsidP="00633481">
            <w:pPr>
              <w:jc w:val="center"/>
              <w:rPr>
                <w:sz w:val="12"/>
                <w:szCs w:val="12"/>
              </w:rPr>
            </w:pPr>
            <w:r w:rsidRPr="00714CFB">
              <w:rPr>
                <w:sz w:val="12"/>
                <w:szCs w:val="12"/>
              </w:rPr>
              <w:t>AP. FÍSICA</w:t>
            </w:r>
          </w:p>
        </w:tc>
        <w:tc>
          <w:tcPr>
            <w:tcW w:w="815" w:type="dxa"/>
            <w:vAlign w:val="center"/>
          </w:tcPr>
          <w:p w14:paraId="7E5AE1F8" w14:textId="15C5E10D" w:rsidR="00371B12" w:rsidRPr="00714CFB" w:rsidRDefault="00371B12" w:rsidP="00633481">
            <w:pPr>
              <w:jc w:val="center"/>
              <w:rPr>
                <w:sz w:val="12"/>
                <w:szCs w:val="12"/>
              </w:rPr>
            </w:pPr>
            <w:r w:rsidRPr="00714CFB">
              <w:rPr>
                <w:sz w:val="12"/>
                <w:szCs w:val="12"/>
              </w:rPr>
              <w:t>Igual</w:t>
            </w:r>
          </w:p>
        </w:tc>
        <w:tc>
          <w:tcPr>
            <w:tcW w:w="734" w:type="dxa"/>
            <w:vAlign w:val="center"/>
          </w:tcPr>
          <w:p w14:paraId="7F9BEA97" w14:textId="62B333AC" w:rsidR="00371B12" w:rsidRPr="00714CFB" w:rsidRDefault="00371B12" w:rsidP="00633481">
            <w:pPr>
              <w:jc w:val="center"/>
              <w:rPr>
                <w:sz w:val="12"/>
                <w:szCs w:val="12"/>
              </w:rPr>
            </w:pPr>
            <w:r w:rsidRPr="00714CFB">
              <w:rPr>
                <w:sz w:val="12"/>
                <w:szCs w:val="12"/>
              </w:rPr>
              <w:t>Igual</w:t>
            </w:r>
          </w:p>
        </w:tc>
        <w:tc>
          <w:tcPr>
            <w:tcW w:w="603" w:type="dxa"/>
            <w:vAlign w:val="center"/>
          </w:tcPr>
          <w:p w14:paraId="1B839AAB" w14:textId="54EAF0D7" w:rsidR="00371B12" w:rsidRPr="00714CFB" w:rsidRDefault="00371B12" w:rsidP="00633481">
            <w:pPr>
              <w:jc w:val="center"/>
              <w:rPr>
                <w:sz w:val="12"/>
                <w:szCs w:val="12"/>
              </w:rPr>
            </w:pPr>
            <w:r w:rsidRPr="00714CFB">
              <w:rPr>
                <w:sz w:val="12"/>
                <w:szCs w:val="12"/>
              </w:rPr>
              <w:t>Igual</w:t>
            </w:r>
          </w:p>
        </w:tc>
        <w:tc>
          <w:tcPr>
            <w:tcW w:w="788" w:type="dxa"/>
            <w:vAlign w:val="center"/>
          </w:tcPr>
          <w:p w14:paraId="05D6873C" w14:textId="65053FBF" w:rsidR="00371B12" w:rsidRPr="00714CFB" w:rsidRDefault="00371B12" w:rsidP="00633481">
            <w:pPr>
              <w:jc w:val="center"/>
              <w:rPr>
                <w:sz w:val="12"/>
                <w:szCs w:val="12"/>
              </w:rPr>
            </w:pPr>
            <w:r w:rsidRPr="00714CFB">
              <w:rPr>
                <w:sz w:val="12"/>
                <w:szCs w:val="12"/>
              </w:rPr>
              <w:t>Magra, Caucasiana,</w:t>
            </w:r>
          </w:p>
          <w:p w14:paraId="22D156AF" w14:textId="441B4635" w:rsidR="00371B12" w:rsidRPr="00714CFB" w:rsidRDefault="00371B12" w:rsidP="00633481">
            <w:pPr>
              <w:jc w:val="center"/>
              <w:rPr>
                <w:sz w:val="12"/>
                <w:szCs w:val="12"/>
              </w:rPr>
            </w:pPr>
            <w:r w:rsidRPr="00714CFB">
              <w:rPr>
                <w:sz w:val="12"/>
                <w:szCs w:val="12"/>
              </w:rPr>
              <w:t>Cabelo alaranjado</w:t>
            </w:r>
          </w:p>
        </w:tc>
        <w:tc>
          <w:tcPr>
            <w:tcW w:w="1026" w:type="dxa"/>
            <w:vAlign w:val="center"/>
          </w:tcPr>
          <w:p w14:paraId="2D4AD4B7" w14:textId="77777777" w:rsidR="00371B12" w:rsidRPr="00714CFB" w:rsidRDefault="00371B12" w:rsidP="00633481">
            <w:pPr>
              <w:jc w:val="center"/>
              <w:rPr>
                <w:sz w:val="12"/>
                <w:szCs w:val="12"/>
              </w:rPr>
            </w:pPr>
            <w:r w:rsidRPr="00714CFB">
              <w:rPr>
                <w:sz w:val="12"/>
                <w:szCs w:val="12"/>
              </w:rPr>
              <w:t>Magra, Caucasiana,</w:t>
            </w:r>
          </w:p>
          <w:p w14:paraId="73046E95" w14:textId="77777777" w:rsidR="00371B12" w:rsidRPr="00714CFB" w:rsidRDefault="00371B12" w:rsidP="00633481">
            <w:pPr>
              <w:jc w:val="center"/>
              <w:rPr>
                <w:sz w:val="12"/>
                <w:szCs w:val="12"/>
              </w:rPr>
            </w:pPr>
            <w:r w:rsidRPr="00714CFB">
              <w:rPr>
                <w:sz w:val="12"/>
                <w:szCs w:val="12"/>
              </w:rPr>
              <w:t>Cabelo</w:t>
            </w:r>
          </w:p>
          <w:p w14:paraId="53F732C4" w14:textId="4DF5D0C2" w:rsidR="00371B12" w:rsidRPr="00714CFB" w:rsidRDefault="00371B12" w:rsidP="00633481">
            <w:pPr>
              <w:jc w:val="center"/>
              <w:rPr>
                <w:sz w:val="12"/>
                <w:szCs w:val="12"/>
              </w:rPr>
            </w:pPr>
            <w:r w:rsidRPr="00714CFB">
              <w:rPr>
                <w:sz w:val="12"/>
                <w:szCs w:val="12"/>
              </w:rPr>
              <w:t>loiro</w:t>
            </w:r>
          </w:p>
        </w:tc>
        <w:tc>
          <w:tcPr>
            <w:tcW w:w="702" w:type="dxa"/>
            <w:vAlign w:val="center"/>
          </w:tcPr>
          <w:p w14:paraId="58807C3E" w14:textId="77777777" w:rsidR="00371B12" w:rsidRPr="00714CFB" w:rsidRDefault="00371B12" w:rsidP="00633481">
            <w:pPr>
              <w:jc w:val="center"/>
              <w:rPr>
                <w:sz w:val="12"/>
                <w:szCs w:val="12"/>
              </w:rPr>
            </w:pPr>
            <w:r w:rsidRPr="00714CFB">
              <w:rPr>
                <w:sz w:val="12"/>
                <w:szCs w:val="12"/>
              </w:rPr>
              <w:t>Magra, Asiática,</w:t>
            </w:r>
          </w:p>
          <w:p w14:paraId="7F2EDDC6" w14:textId="77777777" w:rsidR="00371B12" w:rsidRPr="00714CFB" w:rsidRDefault="00371B12" w:rsidP="00633481">
            <w:pPr>
              <w:jc w:val="center"/>
              <w:rPr>
                <w:sz w:val="12"/>
                <w:szCs w:val="12"/>
              </w:rPr>
            </w:pPr>
            <w:r w:rsidRPr="00714CFB">
              <w:rPr>
                <w:sz w:val="12"/>
                <w:szCs w:val="12"/>
              </w:rPr>
              <w:t>Cabelo</w:t>
            </w:r>
          </w:p>
          <w:p w14:paraId="4D637613" w14:textId="76AE686F" w:rsidR="00371B12" w:rsidRPr="00714CFB" w:rsidRDefault="00371B12" w:rsidP="00633481">
            <w:pPr>
              <w:jc w:val="center"/>
              <w:rPr>
                <w:sz w:val="12"/>
                <w:szCs w:val="12"/>
              </w:rPr>
            </w:pPr>
            <w:r w:rsidRPr="00714CFB">
              <w:rPr>
                <w:sz w:val="12"/>
                <w:szCs w:val="12"/>
              </w:rPr>
              <w:t>negro</w:t>
            </w:r>
          </w:p>
        </w:tc>
        <w:tc>
          <w:tcPr>
            <w:tcW w:w="773" w:type="dxa"/>
            <w:vAlign w:val="center"/>
          </w:tcPr>
          <w:p w14:paraId="7BB58DD1" w14:textId="0ECF2B37" w:rsidR="00371B12" w:rsidRPr="00714CFB" w:rsidRDefault="00287827" w:rsidP="00633481">
            <w:pPr>
              <w:jc w:val="center"/>
              <w:rPr>
                <w:sz w:val="12"/>
                <w:szCs w:val="12"/>
              </w:rPr>
            </w:pPr>
            <w:r w:rsidRPr="00714CFB">
              <w:rPr>
                <w:sz w:val="12"/>
                <w:szCs w:val="12"/>
              </w:rPr>
              <w:t>Igual</w:t>
            </w:r>
          </w:p>
        </w:tc>
        <w:tc>
          <w:tcPr>
            <w:tcW w:w="892" w:type="dxa"/>
            <w:vAlign w:val="center"/>
          </w:tcPr>
          <w:p w14:paraId="7F0E7FBC" w14:textId="22C7199E" w:rsidR="00371B12" w:rsidRPr="00714CFB" w:rsidRDefault="00287827" w:rsidP="00633481">
            <w:pPr>
              <w:jc w:val="center"/>
              <w:rPr>
                <w:sz w:val="12"/>
                <w:szCs w:val="12"/>
              </w:rPr>
            </w:pPr>
            <w:r w:rsidRPr="00714CFB">
              <w:rPr>
                <w:sz w:val="12"/>
                <w:szCs w:val="12"/>
              </w:rPr>
              <w:t>Igual</w:t>
            </w:r>
          </w:p>
        </w:tc>
        <w:tc>
          <w:tcPr>
            <w:tcW w:w="825" w:type="dxa"/>
            <w:vAlign w:val="center"/>
          </w:tcPr>
          <w:p w14:paraId="6A475664" w14:textId="31C01E37" w:rsidR="00371B12" w:rsidRPr="00714CFB" w:rsidRDefault="00287827" w:rsidP="00633481">
            <w:pPr>
              <w:jc w:val="center"/>
              <w:rPr>
                <w:sz w:val="12"/>
                <w:szCs w:val="12"/>
              </w:rPr>
            </w:pPr>
            <w:r w:rsidRPr="00714CFB">
              <w:rPr>
                <w:sz w:val="12"/>
                <w:szCs w:val="12"/>
              </w:rPr>
              <w:t>Igual</w:t>
            </w:r>
          </w:p>
        </w:tc>
        <w:tc>
          <w:tcPr>
            <w:tcW w:w="667" w:type="dxa"/>
            <w:vAlign w:val="center"/>
          </w:tcPr>
          <w:p w14:paraId="7E455B91" w14:textId="7B956574" w:rsidR="00371B12" w:rsidRPr="00714CFB" w:rsidRDefault="00287827" w:rsidP="00633481">
            <w:pPr>
              <w:jc w:val="center"/>
              <w:rPr>
                <w:sz w:val="12"/>
                <w:szCs w:val="12"/>
              </w:rPr>
            </w:pPr>
            <w:r w:rsidRPr="00714CFB">
              <w:rPr>
                <w:sz w:val="12"/>
                <w:szCs w:val="12"/>
              </w:rPr>
              <w:t>Igual</w:t>
            </w:r>
          </w:p>
        </w:tc>
        <w:tc>
          <w:tcPr>
            <w:tcW w:w="499" w:type="dxa"/>
            <w:vAlign w:val="center"/>
          </w:tcPr>
          <w:p w14:paraId="030C9C7F" w14:textId="14BFBE0C" w:rsidR="00371B12" w:rsidRPr="00714CFB" w:rsidRDefault="00287827" w:rsidP="00633481">
            <w:pPr>
              <w:jc w:val="center"/>
              <w:rPr>
                <w:sz w:val="12"/>
                <w:szCs w:val="12"/>
              </w:rPr>
            </w:pPr>
            <w:r w:rsidRPr="00714CFB">
              <w:rPr>
                <w:sz w:val="12"/>
                <w:szCs w:val="12"/>
              </w:rPr>
              <w:t>Igual</w:t>
            </w:r>
          </w:p>
        </w:tc>
        <w:tc>
          <w:tcPr>
            <w:tcW w:w="607" w:type="dxa"/>
            <w:vAlign w:val="center"/>
          </w:tcPr>
          <w:p w14:paraId="1CA1C1AC" w14:textId="3B4B1F8F" w:rsidR="00371B12" w:rsidRPr="00714CFB" w:rsidRDefault="00287827" w:rsidP="00633481">
            <w:pPr>
              <w:jc w:val="center"/>
              <w:rPr>
                <w:sz w:val="12"/>
                <w:szCs w:val="12"/>
              </w:rPr>
            </w:pPr>
            <w:r w:rsidRPr="00714CFB">
              <w:rPr>
                <w:sz w:val="12"/>
                <w:szCs w:val="12"/>
              </w:rPr>
              <w:t>Igual</w:t>
            </w:r>
          </w:p>
        </w:tc>
      </w:tr>
      <w:tr w:rsidR="00287827" w:rsidRPr="00714CFB" w14:paraId="21694F88" w14:textId="048F9863" w:rsidTr="00633481">
        <w:trPr>
          <w:trHeight w:val="665"/>
        </w:trPr>
        <w:tc>
          <w:tcPr>
            <w:tcW w:w="604" w:type="dxa"/>
            <w:vAlign w:val="center"/>
          </w:tcPr>
          <w:p w14:paraId="5F54662F" w14:textId="171D1836" w:rsidR="00371B12" w:rsidRPr="00714CFB" w:rsidRDefault="00371B12" w:rsidP="00633481">
            <w:pPr>
              <w:jc w:val="center"/>
              <w:rPr>
                <w:sz w:val="12"/>
                <w:szCs w:val="12"/>
              </w:rPr>
            </w:pPr>
            <w:r w:rsidRPr="00714CFB">
              <w:rPr>
                <w:sz w:val="12"/>
                <w:szCs w:val="12"/>
              </w:rPr>
              <w:t>TRAÇOS</w:t>
            </w:r>
          </w:p>
        </w:tc>
        <w:tc>
          <w:tcPr>
            <w:tcW w:w="815" w:type="dxa"/>
            <w:vAlign w:val="center"/>
          </w:tcPr>
          <w:p w14:paraId="43E105A5" w14:textId="6C1540D6" w:rsidR="00371B12" w:rsidRPr="00714CFB" w:rsidRDefault="00371B12" w:rsidP="00633481">
            <w:pPr>
              <w:jc w:val="center"/>
              <w:rPr>
                <w:sz w:val="12"/>
                <w:szCs w:val="12"/>
              </w:rPr>
            </w:pPr>
            <w:r w:rsidRPr="00714CFB">
              <w:rPr>
                <w:sz w:val="12"/>
                <w:szCs w:val="12"/>
              </w:rPr>
              <w:t>Extroversão, Aventura</w:t>
            </w:r>
          </w:p>
        </w:tc>
        <w:tc>
          <w:tcPr>
            <w:tcW w:w="734" w:type="dxa"/>
            <w:vAlign w:val="center"/>
          </w:tcPr>
          <w:p w14:paraId="2AA26C5A" w14:textId="1532F92C" w:rsidR="00371B12" w:rsidRPr="00714CFB" w:rsidRDefault="00371B12" w:rsidP="00633481">
            <w:pPr>
              <w:jc w:val="center"/>
              <w:rPr>
                <w:sz w:val="12"/>
                <w:szCs w:val="12"/>
              </w:rPr>
            </w:pPr>
            <w:r w:rsidRPr="00714CFB">
              <w:rPr>
                <w:sz w:val="12"/>
                <w:szCs w:val="12"/>
              </w:rPr>
              <w:t>Empirismo</w:t>
            </w:r>
          </w:p>
        </w:tc>
        <w:tc>
          <w:tcPr>
            <w:tcW w:w="603" w:type="dxa"/>
            <w:vAlign w:val="center"/>
          </w:tcPr>
          <w:p w14:paraId="34237144" w14:textId="33E36C93" w:rsidR="00371B12" w:rsidRPr="00714CFB" w:rsidRDefault="00371B12" w:rsidP="00633481">
            <w:pPr>
              <w:jc w:val="center"/>
              <w:rPr>
                <w:b/>
                <w:bCs/>
                <w:sz w:val="12"/>
                <w:szCs w:val="12"/>
              </w:rPr>
            </w:pPr>
            <w:r w:rsidRPr="00714CFB">
              <w:rPr>
                <w:b/>
                <w:bCs/>
                <w:sz w:val="12"/>
                <w:szCs w:val="12"/>
              </w:rPr>
              <w:t>Emoção</w:t>
            </w:r>
          </w:p>
        </w:tc>
        <w:tc>
          <w:tcPr>
            <w:tcW w:w="788" w:type="dxa"/>
            <w:vAlign w:val="center"/>
          </w:tcPr>
          <w:p w14:paraId="4EBD1CDD" w14:textId="5A215AC4" w:rsidR="00371B12" w:rsidRPr="00714CFB" w:rsidRDefault="00287827" w:rsidP="00633481">
            <w:pPr>
              <w:jc w:val="center"/>
              <w:rPr>
                <w:sz w:val="12"/>
                <w:szCs w:val="12"/>
              </w:rPr>
            </w:pPr>
            <w:r w:rsidRPr="00714CFB">
              <w:rPr>
                <w:b/>
                <w:bCs/>
                <w:sz w:val="12"/>
                <w:szCs w:val="12"/>
              </w:rPr>
              <w:t>Inteligência</w:t>
            </w:r>
            <w:r w:rsidRPr="00714CFB">
              <w:rPr>
                <w:sz w:val="12"/>
                <w:szCs w:val="12"/>
              </w:rPr>
              <w:t xml:space="preserve">, </w:t>
            </w:r>
            <w:r w:rsidRPr="00714CFB">
              <w:rPr>
                <w:b/>
                <w:bCs/>
                <w:sz w:val="12"/>
                <w:szCs w:val="12"/>
              </w:rPr>
              <w:t>Lógica</w:t>
            </w:r>
            <w:r w:rsidRPr="00714CFB">
              <w:rPr>
                <w:sz w:val="12"/>
                <w:szCs w:val="12"/>
              </w:rPr>
              <w:t>, Maturidade</w:t>
            </w:r>
          </w:p>
        </w:tc>
        <w:tc>
          <w:tcPr>
            <w:tcW w:w="1026" w:type="dxa"/>
            <w:vAlign w:val="center"/>
          </w:tcPr>
          <w:p w14:paraId="5DD09BC6" w14:textId="156B6CB6" w:rsidR="00371B12" w:rsidRPr="00714CFB" w:rsidRDefault="00287827" w:rsidP="00633481">
            <w:pPr>
              <w:jc w:val="center"/>
              <w:rPr>
                <w:sz w:val="12"/>
                <w:szCs w:val="12"/>
              </w:rPr>
            </w:pPr>
            <w:r w:rsidRPr="00714CFB">
              <w:rPr>
                <w:b/>
                <w:bCs/>
                <w:sz w:val="12"/>
                <w:szCs w:val="12"/>
              </w:rPr>
              <w:t>Espontaneidade</w:t>
            </w:r>
            <w:r w:rsidRPr="00714CFB">
              <w:rPr>
                <w:sz w:val="12"/>
                <w:szCs w:val="12"/>
              </w:rPr>
              <w:t xml:space="preserve">, </w:t>
            </w:r>
            <w:r w:rsidRPr="00714CFB">
              <w:rPr>
                <w:b/>
                <w:bCs/>
                <w:sz w:val="12"/>
                <w:szCs w:val="12"/>
              </w:rPr>
              <w:t>Impulsividade</w:t>
            </w:r>
            <w:r w:rsidRPr="00714CFB">
              <w:rPr>
                <w:sz w:val="12"/>
                <w:szCs w:val="12"/>
              </w:rPr>
              <w:t>,</w:t>
            </w:r>
          </w:p>
          <w:p w14:paraId="480917FC" w14:textId="2CBB80E0" w:rsidR="00287827" w:rsidRPr="00714CFB" w:rsidRDefault="00287827" w:rsidP="00633481">
            <w:pPr>
              <w:jc w:val="center"/>
              <w:rPr>
                <w:sz w:val="12"/>
                <w:szCs w:val="12"/>
              </w:rPr>
            </w:pPr>
            <w:r w:rsidRPr="00714CFB">
              <w:rPr>
                <w:sz w:val="12"/>
                <w:szCs w:val="12"/>
              </w:rPr>
              <w:t>Aventura</w:t>
            </w:r>
          </w:p>
        </w:tc>
        <w:tc>
          <w:tcPr>
            <w:tcW w:w="702" w:type="dxa"/>
            <w:vAlign w:val="center"/>
          </w:tcPr>
          <w:p w14:paraId="50054184" w14:textId="77777777" w:rsidR="00371B12" w:rsidRPr="00714CFB" w:rsidRDefault="00287827" w:rsidP="00633481">
            <w:pPr>
              <w:jc w:val="center"/>
              <w:rPr>
                <w:sz w:val="12"/>
                <w:szCs w:val="12"/>
              </w:rPr>
            </w:pPr>
            <w:r w:rsidRPr="00714CFB">
              <w:rPr>
                <w:sz w:val="12"/>
                <w:szCs w:val="12"/>
              </w:rPr>
              <w:t>Modéstia,</w:t>
            </w:r>
          </w:p>
          <w:p w14:paraId="3B517046" w14:textId="77777777" w:rsidR="00287827" w:rsidRPr="00714CFB" w:rsidRDefault="00287827" w:rsidP="00633481">
            <w:pPr>
              <w:jc w:val="center"/>
              <w:rPr>
                <w:sz w:val="12"/>
                <w:szCs w:val="12"/>
              </w:rPr>
            </w:pPr>
            <w:r w:rsidRPr="00714CFB">
              <w:rPr>
                <w:sz w:val="12"/>
                <w:szCs w:val="12"/>
              </w:rPr>
              <w:t>Lealdade,</w:t>
            </w:r>
          </w:p>
          <w:p w14:paraId="1FEA0640" w14:textId="505A67BE" w:rsidR="00287827" w:rsidRPr="00714CFB" w:rsidRDefault="00287827" w:rsidP="00633481">
            <w:pPr>
              <w:jc w:val="center"/>
              <w:rPr>
                <w:b/>
                <w:bCs/>
                <w:sz w:val="12"/>
                <w:szCs w:val="12"/>
              </w:rPr>
            </w:pPr>
            <w:r w:rsidRPr="00714CFB">
              <w:rPr>
                <w:b/>
                <w:bCs/>
                <w:sz w:val="12"/>
                <w:szCs w:val="12"/>
              </w:rPr>
              <w:t>Emoção</w:t>
            </w:r>
          </w:p>
        </w:tc>
        <w:tc>
          <w:tcPr>
            <w:tcW w:w="773" w:type="dxa"/>
            <w:vAlign w:val="center"/>
          </w:tcPr>
          <w:p w14:paraId="6FFE87B5" w14:textId="161C3BF9" w:rsidR="00371B12" w:rsidRPr="00714CFB" w:rsidRDefault="00287827" w:rsidP="00633481">
            <w:pPr>
              <w:jc w:val="center"/>
              <w:rPr>
                <w:b/>
                <w:bCs/>
                <w:sz w:val="12"/>
                <w:szCs w:val="12"/>
              </w:rPr>
            </w:pPr>
            <w:r w:rsidRPr="00714CFB">
              <w:rPr>
                <w:b/>
                <w:bCs/>
                <w:sz w:val="12"/>
                <w:szCs w:val="12"/>
              </w:rPr>
              <w:t>Inteligência</w:t>
            </w:r>
          </w:p>
        </w:tc>
        <w:tc>
          <w:tcPr>
            <w:tcW w:w="892" w:type="dxa"/>
            <w:vAlign w:val="center"/>
          </w:tcPr>
          <w:p w14:paraId="2F5B0072" w14:textId="77777777" w:rsidR="00371B12" w:rsidRPr="00714CFB" w:rsidRDefault="00287827" w:rsidP="00633481">
            <w:pPr>
              <w:jc w:val="center"/>
              <w:rPr>
                <w:sz w:val="12"/>
                <w:szCs w:val="12"/>
              </w:rPr>
            </w:pPr>
            <w:r w:rsidRPr="00714CFB">
              <w:rPr>
                <w:sz w:val="12"/>
                <w:szCs w:val="12"/>
              </w:rPr>
              <w:t>Aventura,</w:t>
            </w:r>
          </w:p>
          <w:p w14:paraId="12A92F61" w14:textId="41E842AD" w:rsidR="00287827" w:rsidRPr="00714CFB" w:rsidRDefault="00287827" w:rsidP="00633481">
            <w:pPr>
              <w:jc w:val="center"/>
              <w:rPr>
                <w:b/>
                <w:bCs/>
                <w:sz w:val="12"/>
                <w:szCs w:val="12"/>
              </w:rPr>
            </w:pPr>
            <w:r w:rsidRPr="00714CFB">
              <w:rPr>
                <w:b/>
                <w:bCs/>
                <w:sz w:val="12"/>
                <w:szCs w:val="12"/>
              </w:rPr>
              <w:t>Impulsividade</w:t>
            </w:r>
          </w:p>
        </w:tc>
        <w:tc>
          <w:tcPr>
            <w:tcW w:w="825" w:type="dxa"/>
            <w:vAlign w:val="center"/>
          </w:tcPr>
          <w:p w14:paraId="4E088A6D" w14:textId="77777777" w:rsidR="00371B12" w:rsidRPr="00714CFB" w:rsidRDefault="00287827" w:rsidP="00633481">
            <w:pPr>
              <w:jc w:val="center"/>
              <w:rPr>
                <w:sz w:val="12"/>
                <w:szCs w:val="12"/>
              </w:rPr>
            </w:pPr>
            <w:r w:rsidRPr="00714CFB">
              <w:rPr>
                <w:sz w:val="12"/>
                <w:szCs w:val="12"/>
              </w:rPr>
              <w:t>Criatividade,</w:t>
            </w:r>
          </w:p>
          <w:p w14:paraId="7F8B6331" w14:textId="10DCAEAE" w:rsidR="00287827" w:rsidRPr="00714CFB" w:rsidRDefault="00287827" w:rsidP="00633481">
            <w:pPr>
              <w:jc w:val="center"/>
              <w:rPr>
                <w:sz w:val="12"/>
                <w:szCs w:val="12"/>
              </w:rPr>
            </w:pPr>
            <w:r w:rsidRPr="00714CFB">
              <w:rPr>
                <w:sz w:val="12"/>
                <w:szCs w:val="12"/>
              </w:rPr>
              <w:t>Preguiça</w:t>
            </w:r>
          </w:p>
        </w:tc>
        <w:tc>
          <w:tcPr>
            <w:tcW w:w="667" w:type="dxa"/>
            <w:vAlign w:val="center"/>
          </w:tcPr>
          <w:p w14:paraId="3A1DC0EA" w14:textId="77777777" w:rsidR="00287827" w:rsidRPr="00714CFB" w:rsidRDefault="00D37725" w:rsidP="00633481">
            <w:pPr>
              <w:jc w:val="center"/>
              <w:rPr>
                <w:sz w:val="12"/>
                <w:szCs w:val="12"/>
              </w:rPr>
            </w:pPr>
            <w:r w:rsidRPr="00714CFB">
              <w:rPr>
                <w:sz w:val="12"/>
                <w:szCs w:val="12"/>
              </w:rPr>
              <w:t>Lógica</w:t>
            </w:r>
            <w:r w:rsidR="007E4F15" w:rsidRPr="00714CFB">
              <w:rPr>
                <w:sz w:val="12"/>
                <w:szCs w:val="12"/>
              </w:rPr>
              <w:t>,</w:t>
            </w:r>
          </w:p>
          <w:p w14:paraId="59680CCD" w14:textId="56229679" w:rsidR="007E4F15" w:rsidRPr="00714CFB" w:rsidRDefault="007E4F15" w:rsidP="00633481">
            <w:pPr>
              <w:jc w:val="center"/>
              <w:rPr>
                <w:sz w:val="12"/>
                <w:szCs w:val="12"/>
              </w:rPr>
            </w:pPr>
            <w:r w:rsidRPr="00714CFB">
              <w:rPr>
                <w:sz w:val="12"/>
                <w:szCs w:val="12"/>
              </w:rPr>
              <w:t>Criatividade</w:t>
            </w:r>
          </w:p>
        </w:tc>
        <w:tc>
          <w:tcPr>
            <w:tcW w:w="499" w:type="dxa"/>
            <w:vAlign w:val="center"/>
          </w:tcPr>
          <w:p w14:paraId="5712A7CC" w14:textId="77777777" w:rsidR="00287827" w:rsidRPr="00714CFB" w:rsidRDefault="00287827" w:rsidP="00633481">
            <w:pPr>
              <w:jc w:val="center"/>
              <w:rPr>
                <w:sz w:val="12"/>
                <w:szCs w:val="12"/>
              </w:rPr>
            </w:pPr>
            <w:r w:rsidRPr="00714CFB">
              <w:rPr>
                <w:sz w:val="12"/>
                <w:szCs w:val="12"/>
              </w:rPr>
              <w:t>Espontaneidade,</w:t>
            </w:r>
          </w:p>
          <w:p w14:paraId="407076F3" w14:textId="7CDDE251" w:rsidR="00287827" w:rsidRPr="00714CFB" w:rsidRDefault="00D37725" w:rsidP="00633481">
            <w:pPr>
              <w:jc w:val="center"/>
              <w:rPr>
                <w:sz w:val="12"/>
                <w:szCs w:val="12"/>
              </w:rPr>
            </w:pPr>
            <w:r w:rsidRPr="00714CFB">
              <w:rPr>
                <w:sz w:val="12"/>
                <w:szCs w:val="12"/>
              </w:rPr>
              <w:t>Impulsividade</w:t>
            </w:r>
          </w:p>
        </w:tc>
        <w:tc>
          <w:tcPr>
            <w:tcW w:w="607" w:type="dxa"/>
            <w:vAlign w:val="center"/>
          </w:tcPr>
          <w:p w14:paraId="13D5CA96" w14:textId="200C4903" w:rsidR="00371B12" w:rsidRPr="00714CFB" w:rsidRDefault="00287827" w:rsidP="00633481">
            <w:pPr>
              <w:jc w:val="center"/>
              <w:rPr>
                <w:sz w:val="12"/>
                <w:szCs w:val="12"/>
              </w:rPr>
            </w:pPr>
            <w:r w:rsidRPr="00714CFB">
              <w:rPr>
                <w:sz w:val="12"/>
                <w:szCs w:val="12"/>
              </w:rPr>
              <w:t>Emoção</w:t>
            </w:r>
          </w:p>
        </w:tc>
      </w:tr>
    </w:tbl>
    <w:p w14:paraId="3514B244" w14:textId="77777777" w:rsidR="00F91B37" w:rsidRPr="00714CFB" w:rsidRDefault="00F91B37" w:rsidP="00EB1FD3">
      <w:pPr>
        <w:ind w:firstLine="720"/>
        <w:jc w:val="both"/>
        <w:rPr>
          <w:sz w:val="20"/>
          <w:szCs w:val="20"/>
        </w:rPr>
      </w:pPr>
    </w:p>
    <w:p w14:paraId="4B0D26FC" w14:textId="1C083186" w:rsidR="00F91B37" w:rsidRPr="00714CFB" w:rsidRDefault="00633481" w:rsidP="00EB1FD3">
      <w:pPr>
        <w:ind w:firstLine="720"/>
        <w:jc w:val="both"/>
      </w:pPr>
      <w:r w:rsidRPr="00714CFB">
        <w:t>Fazendo então a análise prévia das referências, aferiu-se o seguinte:</w:t>
      </w:r>
    </w:p>
    <w:p w14:paraId="713E5197" w14:textId="67402952" w:rsidR="00633481" w:rsidRPr="00714CFB" w:rsidRDefault="00633481" w:rsidP="00633481">
      <w:pPr>
        <w:pStyle w:val="ListParagraph"/>
        <w:numPr>
          <w:ilvl w:val="0"/>
          <w:numId w:val="5"/>
        </w:numPr>
        <w:jc w:val="both"/>
      </w:pPr>
      <w:r w:rsidRPr="00714CFB">
        <w:t>Admitindo a hipótese de serem trigémeos (isto é, serem semelhantes em aparência física), para uma melhor distinção entre eles é adequado o recurso a cores diferentes, nomeadamente para as suas indumentárias</w:t>
      </w:r>
      <w:r w:rsidR="00D37725" w:rsidRPr="00714CFB">
        <w:t>;</w:t>
      </w:r>
    </w:p>
    <w:p w14:paraId="566B1EE3" w14:textId="61DC9993" w:rsidR="007E4F15" w:rsidRPr="00714CFB" w:rsidRDefault="00D37725" w:rsidP="007E4F15">
      <w:pPr>
        <w:pStyle w:val="ListParagraph"/>
        <w:numPr>
          <w:ilvl w:val="0"/>
          <w:numId w:val="5"/>
        </w:numPr>
        <w:jc w:val="both"/>
      </w:pPr>
      <w:r w:rsidRPr="00714CFB">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714CFB" w:rsidRDefault="007E4F15" w:rsidP="007E4F15">
      <w:pPr>
        <w:pStyle w:val="ListParagraph"/>
        <w:ind w:left="1440"/>
        <w:jc w:val="both"/>
      </w:pPr>
    </w:p>
    <w:p w14:paraId="451F4A4C" w14:textId="2FF3D0D8" w:rsidR="007E4F15" w:rsidRPr="00714CFB" w:rsidRDefault="007E4F15" w:rsidP="007E4F15">
      <w:pPr>
        <w:ind w:firstLine="720"/>
        <w:jc w:val="both"/>
      </w:pPr>
      <w:r w:rsidRPr="00714CFB">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714CFB" w:rsidRDefault="007E4F15" w:rsidP="00D046DE">
      <w:pPr>
        <w:ind w:firstLine="720"/>
        <w:jc w:val="both"/>
      </w:pPr>
      <w:r w:rsidRPr="00714CFB">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714CFB">
        <w:t>impulsividade com</w:t>
      </w:r>
      <w:r w:rsidRPr="00714CFB">
        <w:t xml:space="preserve"> que renuncia abertura para diálogo com o velho, aliada a expressões faciais de desprezo, exibem o seu temperamento impetuoso, isto é, que não se preocupa com as consequências (como ferir as suscetibilidades</w:t>
      </w:r>
      <w:r w:rsidRPr="00714CFB">
        <w:rPr>
          <w:rStyle w:val="FootnoteReference"/>
        </w:rPr>
        <w:footnoteReference w:id="14"/>
      </w:r>
      <w:r w:rsidRPr="00714CFB">
        <w:t xml:space="preserve"> </w:t>
      </w:r>
      <w:r w:rsidR="00D046DE" w:rsidRPr="00714CFB">
        <w:t>do protagonista) e mostram um lado maldoso. Relativamente à espontaneidade, esta pode ser identificada quando o próprio reage sem pensar, ao engrandecer-se a ele e aos irmãos (ao relembrar que eles são “poderosos” e “capazes”)</w:t>
      </w:r>
      <w:r w:rsidR="00D046DE" w:rsidRPr="00714CFB">
        <w:rPr>
          <w:rStyle w:val="FootnoteReference"/>
        </w:rPr>
        <w:footnoteReference w:id="15"/>
      </w:r>
      <w:r w:rsidR="00D046DE" w:rsidRPr="00714CFB">
        <w:t>.</w:t>
      </w:r>
    </w:p>
    <w:p w14:paraId="252FB8CE" w14:textId="5D55B2F0" w:rsidR="00385526" w:rsidRPr="00714CFB" w:rsidRDefault="00385526" w:rsidP="00D046DE">
      <w:pPr>
        <w:ind w:firstLine="720"/>
        <w:jc w:val="both"/>
      </w:pPr>
      <w:r w:rsidRPr="00714CFB">
        <w:t xml:space="preserve">Ultimamente consta-se o TRIPLET 3 – que desde a sua primeira intervenção, transmite uma aura de </w:t>
      </w:r>
      <w:r w:rsidRPr="00714CFB">
        <w:rPr>
          <w:i/>
          <w:iCs/>
        </w:rPr>
        <w:t>weirdo</w:t>
      </w:r>
      <w:r w:rsidRPr="00714CFB">
        <w:rPr>
          <w:rStyle w:val="FootnoteReference"/>
          <w:i/>
          <w:iCs/>
        </w:rPr>
        <w:footnoteReference w:id="16"/>
      </w:r>
      <w:r w:rsidRPr="00714CFB">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714CFB">
        <w:t xml:space="preserve"> e posteriormente a sua referência eufórica ao conceito de assassino em série</w:t>
      </w:r>
      <w:r w:rsidRPr="00714CFB">
        <w:t xml:space="preserve">). </w:t>
      </w:r>
      <w:r w:rsidR="00CE2931" w:rsidRPr="00714CFB">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714CFB" w:rsidRDefault="00CE2931" w:rsidP="00D046DE">
      <w:pPr>
        <w:ind w:firstLine="720"/>
        <w:jc w:val="both"/>
      </w:pPr>
      <w:r w:rsidRPr="00714CFB">
        <w:t>Em suma, o comportamento perante o protagonista é resumido na tabela seguinte.</w:t>
      </w:r>
    </w:p>
    <w:p w14:paraId="10556CF1" w14:textId="77777777" w:rsidR="00CE2931" w:rsidRPr="00714CFB"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714CFB" w14:paraId="2F9357C9" w14:textId="77777777" w:rsidTr="003D6E2B">
        <w:tc>
          <w:tcPr>
            <w:tcW w:w="2337" w:type="dxa"/>
          </w:tcPr>
          <w:p w14:paraId="6B89B1AF" w14:textId="0CCD34D5" w:rsidR="003D6E2B" w:rsidRPr="00714CFB" w:rsidRDefault="003D6E2B" w:rsidP="003D6E2B">
            <w:pPr>
              <w:jc w:val="center"/>
              <w:rPr>
                <w:sz w:val="16"/>
                <w:szCs w:val="16"/>
              </w:rPr>
            </w:pPr>
            <w:r w:rsidRPr="00714CFB">
              <w:rPr>
                <w:sz w:val="16"/>
                <w:szCs w:val="16"/>
              </w:rPr>
              <w:t>TRIPLET</w:t>
            </w:r>
          </w:p>
        </w:tc>
        <w:tc>
          <w:tcPr>
            <w:tcW w:w="2337" w:type="dxa"/>
          </w:tcPr>
          <w:p w14:paraId="1C727818" w14:textId="3770980F" w:rsidR="003D6E2B" w:rsidRPr="00714CFB" w:rsidRDefault="003D6E2B" w:rsidP="003D6E2B">
            <w:pPr>
              <w:jc w:val="center"/>
              <w:rPr>
                <w:sz w:val="16"/>
                <w:szCs w:val="16"/>
              </w:rPr>
            </w:pPr>
            <w:r w:rsidRPr="00714CFB">
              <w:rPr>
                <w:sz w:val="16"/>
                <w:szCs w:val="16"/>
              </w:rPr>
              <w:t>1</w:t>
            </w:r>
          </w:p>
        </w:tc>
        <w:tc>
          <w:tcPr>
            <w:tcW w:w="2338" w:type="dxa"/>
          </w:tcPr>
          <w:p w14:paraId="6E75EB63" w14:textId="758658A1" w:rsidR="003D6E2B" w:rsidRPr="00714CFB" w:rsidRDefault="003D6E2B" w:rsidP="003D6E2B">
            <w:pPr>
              <w:jc w:val="center"/>
              <w:rPr>
                <w:sz w:val="16"/>
                <w:szCs w:val="16"/>
              </w:rPr>
            </w:pPr>
            <w:r w:rsidRPr="00714CFB">
              <w:rPr>
                <w:sz w:val="16"/>
                <w:szCs w:val="16"/>
              </w:rPr>
              <w:t>2</w:t>
            </w:r>
          </w:p>
        </w:tc>
        <w:tc>
          <w:tcPr>
            <w:tcW w:w="2338" w:type="dxa"/>
          </w:tcPr>
          <w:p w14:paraId="3CD4176C" w14:textId="3E0308E2" w:rsidR="003D6E2B" w:rsidRPr="00714CFB" w:rsidRDefault="003D6E2B" w:rsidP="003D6E2B">
            <w:pPr>
              <w:jc w:val="center"/>
              <w:rPr>
                <w:sz w:val="16"/>
                <w:szCs w:val="16"/>
              </w:rPr>
            </w:pPr>
            <w:r w:rsidRPr="00714CFB">
              <w:rPr>
                <w:sz w:val="16"/>
                <w:szCs w:val="16"/>
              </w:rPr>
              <w:t>3</w:t>
            </w:r>
          </w:p>
        </w:tc>
      </w:tr>
      <w:tr w:rsidR="003D6E2B" w:rsidRPr="00714CFB" w14:paraId="1CB4B1F1" w14:textId="77777777" w:rsidTr="003D6E2B">
        <w:tc>
          <w:tcPr>
            <w:tcW w:w="2337" w:type="dxa"/>
          </w:tcPr>
          <w:p w14:paraId="429B93C9" w14:textId="631BE625" w:rsidR="003D6E2B" w:rsidRPr="00714CFB" w:rsidRDefault="003D6E2B" w:rsidP="003D6E2B">
            <w:pPr>
              <w:jc w:val="center"/>
              <w:rPr>
                <w:sz w:val="16"/>
                <w:szCs w:val="16"/>
              </w:rPr>
            </w:pPr>
            <w:r w:rsidRPr="00714CFB">
              <w:rPr>
                <w:sz w:val="16"/>
                <w:szCs w:val="16"/>
              </w:rPr>
              <w:t>COMPORTAMENTO</w:t>
            </w:r>
          </w:p>
        </w:tc>
        <w:tc>
          <w:tcPr>
            <w:tcW w:w="2337" w:type="dxa"/>
          </w:tcPr>
          <w:p w14:paraId="658150B9" w14:textId="61348591" w:rsidR="003D6E2B" w:rsidRPr="00714CFB" w:rsidRDefault="003D6E2B" w:rsidP="003D6E2B">
            <w:pPr>
              <w:jc w:val="center"/>
              <w:rPr>
                <w:sz w:val="16"/>
                <w:szCs w:val="16"/>
              </w:rPr>
            </w:pPr>
            <w:r w:rsidRPr="00714CFB">
              <w:rPr>
                <w:sz w:val="16"/>
                <w:szCs w:val="16"/>
              </w:rPr>
              <w:t>Neutro</w:t>
            </w:r>
          </w:p>
        </w:tc>
        <w:tc>
          <w:tcPr>
            <w:tcW w:w="2338" w:type="dxa"/>
          </w:tcPr>
          <w:p w14:paraId="2D02A6B8" w14:textId="51C5A713" w:rsidR="003D6E2B" w:rsidRPr="00714CFB" w:rsidRDefault="003D6E2B" w:rsidP="003D6E2B">
            <w:pPr>
              <w:jc w:val="center"/>
              <w:rPr>
                <w:sz w:val="16"/>
                <w:szCs w:val="16"/>
              </w:rPr>
            </w:pPr>
            <w:r w:rsidRPr="00714CFB">
              <w:rPr>
                <w:sz w:val="16"/>
                <w:szCs w:val="16"/>
              </w:rPr>
              <w:t>Negativo</w:t>
            </w:r>
          </w:p>
        </w:tc>
        <w:tc>
          <w:tcPr>
            <w:tcW w:w="2338" w:type="dxa"/>
          </w:tcPr>
          <w:p w14:paraId="59C2AEB1" w14:textId="67A33536" w:rsidR="003D6E2B" w:rsidRPr="00714CFB" w:rsidRDefault="003D6E2B" w:rsidP="003D6E2B">
            <w:pPr>
              <w:jc w:val="center"/>
              <w:rPr>
                <w:sz w:val="16"/>
                <w:szCs w:val="16"/>
              </w:rPr>
            </w:pPr>
            <w:r w:rsidRPr="00714CFB">
              <w:rPr>
                <w:sz w:val="16"/>
                <w:szCs w:val="16"/>
              </w:rPr>
              <w:t>Positivo</w:t>
            </w:r>
          </w:p>
        </w:tc>
      </w:tr>
    </w:tbl>
    <w:p w14:paraId="1745D8EA" w14:textId="26290FF2" w:rsidR="00CE2931" w:rsidRPr="00714CFB" w:rsidRDefault="00CE2931" w:rsidP="00CE2931">
      <w:pPr>
        <w:jc w:val="both"/>
      </w:pPr>
      <w:r w:rsidRPr="00714CFB">
        <w:t xml:space="preserve"> </w:t>
      </w:r>
    </w:p>
    <w:p w14:paraId="00EEBE08" w14:textId="608D00C9" w:rsidR="003D6E2B" w:rsidRPr="00714CFB" w:rsidRDefault="003D6E2B" w:rsidP="00CE2931">
      <w:pPr>
        <w:jc w:val="both"/>
      </w:pPr>
      <w:r w:rsidRPr="00714CFB">
        <w:tab/>
        <w:t xml:space="preserve">Com o objetivo de terminar esta </w:t>
      </w:r>
      <w:r w:rsidR="0094516F" w:rsidRPr="00714CFB">
        <w:t>secção</w:t>
      </w:r>
      <w:r w:rsidRPr="00714CFB">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714CFB">
        <w:t>e</w:t>
      </w:r>
      <w:r w:rsidRPr="00714CFB">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714CFB">
        <w:t xml:space="preserve"> – demonstrando alguma consciência de caráter.</w:t>
      </w:r>
    </w:p>
    <w:p w14:paraId="45513EEF" w14:textId="77777777" w:rsidR="00B16C01" w:rsidRPr="00714CFB" w:rsidRDefault="00B16C01" w:rsidP="00CE2931">
      <w:pPr>
        <w:jc w:val="both"/>
      </w:pPr>
    </w:p>
    <w:p w14:paraId="5FC4EE3D" w14:textId="77777777" w:rsidR="00B16C01" w:rsidRPr="00714CFB" w:rsidRDefault="00B16C01" w:rsidP="00CE2931">
      <w:pPr>
        <w:jc w:val="both"/>
      </w:pPr>
    </w:p>
    <w:p w14:paraId="5D40F39A" w14:textId="77777777" w:rsidR="00B16C01" w:rsidRPr="00714CFB" w:rsidRDefault="00B16C01" w:rsidP="00CE2931">
      <w:pPr>
        <w:jc w:val="both"/>
      </w:pPr>
    </w:p>
    <w:p w14:paraId="465882D8" w14:textId="1A9BB61A" w:rsidR="00B16C01" w:rsidRPr="00714CFB" w:rsidRDefault="00C564E1" w:rsidP="00C564E1">
      <w:pPr>
        <w:pStyle w:val="ListParagraph"/>
        <w:numPr>
          <w:ilvl w:val="1"/>
          <w:numId w:val="3"/>
        </w:numPr>
        <w:jc w:val="both"/>
      </w:pPr>
      <w:r w:rsidRPr="00714CFB">
        <w:t>OLD LADY</w:t>
      </w:r>
    </w:p>
    <w:p w14:paraId="0A674D69" w14:textId="6C6132B1" w:rsidR="00C564E1" w:rsidRPr="00714CFB" w:rsidRDefault="00C564E1" w:rsidP="004416C2">
      <w:pPr>
        <w:ind w:firstLine="720"/>
        <w:jc w:val="both"/>
      </w:pPr>
      <w:r w:rsidRPr="00714CFB">
        <w:t xml:space="preserve">Outra das conversações disponíveis no primeiro dia, </w:t>
      </w:r>
      <w:r w:rsidR="004416C2" w:rsidRPr="00714CFB">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714CFB" w:rsidRDefault="004416C2" w:rsidP="004416C2">
      <w:pPr>
        <w:ind w:firstLine="720"/>
        <w:jc w:val="both"/>
      </w:pPr>
      <w:r w:rsidRPr="00714CFB">
        <w:t xml:space="preserve">Continuado o diálogo, é revelado ao jogador que a velha possui um interesse carnal para com o protagonista, salientando um comportamento promíscuo e impulsivo – destacado pela ânsia urgente em conhecer o velho e, </w:t>
      </w:r>
      <w:r w:rsidR="005D7B02" w:rsidRPr="00714CFB">
        <w:t>subentende-se</w:t>
      </w:r>
      <w:r w:rsidRPr="00714CFB">
        <w:t>, pelo desejo de relação sexual com ele. Esta postura que realça esta ânsia e comportamento sexual compulsivo, aliada à promiscuidade</w:t>
      </w:r>
      <w:r w:rsidRPr="00714CFB">
        <w:rPr>
          <w:rStyle w:val="FootnoteReference"/>
        </w:rPr>
        <w:footnoteReference w:id="17"/>
      </w:r>
      <w:r w:rsidRPr="00714CFB">
        <w:t xml:space="preserve">, leva a identificar a personagem como ninfomaníaca.  </w:t>
      </w:r>
      <w:r w:rsidR="00694207" w:rsidRPr="00714CFB">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0B0B4D45" w:rsidR="00214D37" w:rsidRPr="00714CFB" w:rsidRDefault="00720ABF" w:rsidP="004416C2">
      <w:pPr>
        <w:ind w:firstLine="720"/>
        <w:jc w:val="both"/>
      </w:pPr>
      <w:r w:rsidRPr="00714CFB">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714CFB">
        <w:rPr>
          <w:rStyle w:val="FootnoteReference"/>
        </w:rPr>
        <w:footnoteReference w:id="18"/>
      </w:r>
      <w:r w:rsidRPr="00714CFB">
        <w:t xml:space="preserve"> com a qual ele “começou algo” e com a mesma o irá “terminar”, deixando implicitamente no ar a teoria de que ele </w:t>
      </w:r>
      <w:r w:rsidR="00047493" w:rsidRPr="00714CFB">
        <w:t>está envolvido num</w:t>
      </w:r>
      <w:r w:rsidRPr="00714CFB">
        <w:t xml:space="preserve"> relacionamento amoroso</w:t>
      </w:r>
      <w:r w:rsidR="00047493" w:rsidRPr="00714CFB">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714CFB">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6932B4" w:rsidRPr="006932B4">
            <w:rPr>
              <w:color w:val="000000"/>
            </w:rPr>
            <w:t>(Freeman, 2004)</w:t>
          </w:r>
        </w:sdtContent>
      </w:sdt>
      <w:r w:rsidR="00214D37" w:rsidRPr="00714CFB">
        <w:t xml:space="preserve">. </w:t>
      </w:r>
    </w:p>
    <w:p w14:paraId="1C636356" w14:textId="1764A764" w:rsidR="00F152DF" w:rsidRPr="00714CFB" w:rsidRDefault="00F152DF" w:rsidP="004416C2">
      <w:pPr>
        <w:ind w:firstLine="720"/>
        <w:jc w:val="both"/>
      </w:pPr>
      <w:r w:rsidRPr="00714CFB">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r w:rsidRPr="00714CFB">
        <w:rPr>
          <w:i/>
          <w:iCs/>
        </w:rPr>
        <w:t>femme fatale</w:t>
      </w:r>
      <w:r w:rsidRPr="00714CFB">
        <w:rPr>
          <w:rStyle w:val="FootnoteReference"/>
          <w:i/>
          <w:iCs/>
        </w:rPr>
        <w:footnoteReference w:id="19"/>
      </w:r>
      <w:r w:rsidRPr="00714CFB">
        <w:t>, para além de, e de acordo com a psicologia junguiana, tratar-</w:t>
      </w:r>
      <w:r w:rsidRPr="00714CFB">
        <w:lastRenderedPageBreak/>
        <w:t xml:space="preserve">se do arquétipo </w:t>
      </w:r>
      <w:r w:rsidRPr="00714CFB">
        <w:rPr>
          <w:i/>
          <w:iCs/>
        </w:rPr>
        <w:t>anima</w:t>
      </w:r>
      <w:r w:rsidRPr="00714CFB">
        <w:t xml:space="preserve"> – a contraparte feminina do homem que alude ao desejo sexual</w:t>
      </w:r>
      <w:r w:rsidR="00146A05" w:rsidRPr="00714CFB">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6932B4" w:rsidRPr="006932B4">
            <w:rPr>
              <w:color w:val="000000"/>
            </w:rPr>
            <w:t>(Tillman, 2019)</w:t>
          </w:r>
        </w:sdtContent>
      </w:sdt>
      <w:r w:rsidRPr="00714CFB">
        <w:t xml:space="preserve">. </w:t>
      </w:r>
      <w:r w:rsidR="00FB4F79" w:rsidRPr="00714CFB">
        <w:t>Consoante esta informação, seg</w:t>
      </w:r>
      <w:r w:rsidR="005A7483" w:rsidRPr="00714CFB">
        <w:t>ue</w:t>
      </w:r>
      <w:r w:rsidR="00FB4F79" w:rsidRPr="00714CFB">
        <w:t xml:space="preserve">m-se alguns exemplos sugestivos para a conceptualização da OLD LADY previamente descrita: </w:t>
      </w:r>
      <w:r w:rsidR="00CD2ACA" w:rsidRPr="00714CFB">
        <w:t xml:space="preserve">personagens idosas que remetem para a ideia de </w:t>
      </w:r>
      <w:r w:rsidR="005A7483" w:rsidRPr="00714CFB">
        <w:t>perigo</w:t>
      </w:r>
      <w:r w:rsidR="00CD2ACA" w:rsidRPr="00714CFB">
        <w:t xml:space="preserve"> e </w:t>
      </w:r>
      <w:r w:rsidR="00CD2ACA" w:rsidRPr="00714CFB">
        <w:rPr>
          <w:i/>
          <w:iCs/>
        </w:rPr>
        <w:t>femme fatales</w:t>
      </w:r>
      <w:r w:rsidR="00CD2ACA" w:rsidRPr="00714CFB">
        <w:t>.</w:t>
      </w:r>
    </w:p>
    <w:p w14:paraId="6EA2D9A8" w14:textId="114E3A4B" w:rsidR="00CD2ACA" w:rsidRPr="00714CFB" w:rsidRDefault="00CD2ACA" w:rsidP="004416C2">
      <w:pPr>
        <w:ind w:firstLine="720"/>
        <w:jc w:val="both"/>
      </w:pPr>
      <w:r w:rsidRPr="00714CFB">
        <w:rPr>
          <w:noProof/>
        </w:rPr>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714CFB">
        <w:rPr>
          <w:noProof/>
        </w:rPr>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55D0FBB8" w:rsidR="00CD2ACA" w:rsidRPr="00714CFB" w:rsidRDefault="00CD2ACA" w:rsidP="004416C2">
      <w:pPr>
        <w:ind w:firstLine="720"/>
        <w:jc w:val="both"/>
      </w:pPr>
      <w:r w:rsidRPr="00714CFB">
        <w:t>Fig. 1, 2 &amp; 3 – Bathilda Bagshot</w:t>
      </w:r>
      <w:r w:rsidR="00195344" w:rsidRPr="00714CFB">
        <w:t xml:space="preserve">, personagem que surge em </w:t>
      </w:r>
      <w:r w:rsidR="00195344" w:rsidRPr="00714CFB">
        <w:rPr>
          <w:i/>
          <w:iCs/>
        </w:rPr>
        <w:t xml:space="preserve">Harry Potter and the Deathly Hallows – Part 1 </w:t>
      </w:r>
      <w:r w:rsidR="00195344" w:rsidRPr="00714CFB">
        <w:t>(2010); esta senhora, de aparência frágil</w:t>
      </w:r>
      <w:r w:rsidR="00B963F7" w:rsidRPr="00714CFB">
        <w:t xml:space="preserve"> e inofensiva, está</w:t>
      </w:r>
      <w:r w:rsidR="00195344" w:rsidRPr="00714CFB">
        <w:t xml:space="preserve"> na verdade possuída por magia negra</w:t>
      </w:r>
      <w:r w:rsidR="00B963F7" w:rsidRPr="00714CFB">
        <w:t xml:space="preserve"> e</w:t>
      </w:r>
      <w:r w:rsidR="00195344" w:rsidRPr="00714CFB">
        <w:t xml:space="preserve"> atrai o protagonista para sua casa</w:t>
      </w:r>
      <w:r w:rsidR="00B963F7" w:rsidRPr="00714CFB">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6932B4">
            <w:rPr>
              <w:rFonts w:eastAsia="Times New Roman"/>
            </w:rPr>
            <w:t>(</w:t>
          </w:r>
          <w:r w:rsidR="006932B4">
            <w:rPr>
              <w:rFonts w:eastAsia="Times New Roman"/>
              <w:i/>
              <w:iCs/>
            </w:rPr>
            <w:t>Bathilda Bagshot | Harry Potter Wiki | Fandom</w:t>
          </w:r>
          <w:r w:rsidR="006932B4">
            <w:rPr>
              <w:rFonts w:eastAsia="Times New Roman"/>
            </w:rPr>
            <w:t>, n.d.)</w:t>
          </w:r>
        </w:sdtContent>
      </w:sdt>
      <w:r w:rsidR="00B963F7" w:rsidRPr="00714CFB">
        <w:t xml:space="preserve">– figura idosa que constitui um perigo para a meta </w:t>
      </w:r>
      <w:r w:rsidR="00B54918" w:rsidRPr="00714CFB">
        <w:t>do personagem principal</w:t>
      </w:r>
      <w:r w:rsidR="00B963F7" w:rsidRPr="00714CFB">
        <w:t>.</w:t>
      </w:r>
    </w:p>
    <w:p w14:paraId="5CB321B9" w14:textId="636A8B04" w:rsidR="00C621D8" w:rsidRPr="00714CFB" w:rsidRDefault="00786301" w:rsidP="004416C2">
      <w:pPr>
        <w:ind w:firstLine="720"/>
        <w:jc w:val="both"/>
      </w:pPr>
      <w:r w:rsidRPr="00714CFB">
        <w:rPr>
          <w:noProof/>
        </w:rPr>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714CFB">
        <w:rPr>
          <w:noProof/>
        </w:rPr>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714CFB">
        <w:rPr>
          <w:noProof/>
        </w:rPr>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3CABD074" w:rsidR="00C621D8" w:rsidRPr="00B90820" w:rsidRDefault="00C621D8" w:rsidP="004416C2">
      <w:pPr>
        <w:ind w:firstLine="720"/>
        <w:jc w:val="both"/>
        <w:rPr>
          <w:i/>
          <w:iCs/>
          <w:lang w:val="en-US"/>
        </w:rPr>
      </w:pPr>
      <w:r w:rsidRPr="00714CFB">
        <w:t xml:space="preserve">Fig. – </w:t>
      </w:r>
      <w:r w:rsidR="00B90C82" w:rsidRPr="00714CFB">
        <w:t xml:space="preserve">Fantasma </w:t>
      </w:r>
      <w:r w:rsidRPr="00714CFB">
        <w:t>Lorraine Massey, antagonista</w:t>
      </w:r>
      <w:r w:rsidR="00C96E0C" w:rsidRPr="00714CFB">
        <w:rPr>
          <w:rStyle w:val="FootnoteReference"/>
        </w:rPr>
        <w:footnoteReference w:id="20"/>
      </w:r>
      <w:r w:rsidRPr="00714CFB">
        <w:t xml:space="preserve"> póstuma</w:t>
      </w:r>
      <w:r w:rsidR="00B90C82" w:rsidRPr="00714CFB">
        <w:t xml:space="preserve"> </w:t>
      </w:r>
      <w:r w:rsidRPr="00714CFB">
        <w:t xml:space="preserve">de </w:t>
      </w:r>
      <w:r w:rsidRPr="00714CFB">
        <w:rPr>
          <w:i/>
          <w:iCs/>
        </w:rPr>
        <w:t xml:space="preserve">The Shining </w:t>
      </w:r>
      <w:r w:rsidRPr="00714CFB">
        <w:t>(1980)</w:t>
      </w:r>
      <w:r w:rsidR="00B90C82" w:rsidRPr="00714CFB">
        <w:t xml:space="preserve">, seduz o protagonista apresentando-se </w:t>
      </w:r>
      <w:r w:rsidR="00B54918" w:rsidRPr="00714CFB">
        <w:t xml:space="preserve">como uma jovem </w:t>
      </w:r>
      <w:r w:rsidR="00B90C82" w:rsidRPr="00714CFB">
        <w:t xml:space="preserve">nua </w:t>
      </w:r>
      <w:r w:rsidR="00B54918" w:rsidRPr="00714CFB">
        <w:t xml:space="preserve">e esbelta </w:t>
      </w:r>
      <w:r w:rsidR="00B90C82" w:rsidRPr="00714CFB">
        <w:t xml:space="preserve">e começando a beijá-lo; acaba por, posteriormente, revelar-se um cadáver de uma idosa que, evidenciando uma nudez grotesca, o persegue. </w:t>
      </w:r>
      <w:r w:rsidR="005A7483" w:rsidRPr="00714CFB">
        <w:t xml:space="preserve">Este exemplo acaba por </w:t>
      </w:r>
      <w:r w:rsidR="00DC6C4F" w:rsidRPr="00714CFB">
        <w:t xml:space="preserve">aliar tanto o conceito de </w:t>
      </w:r>
      <w:r w:rsidR="00DC6C4F" w:rsidRPr="00714CFB">
        <w:rPr>
          <w:i/>
          <w:iCs/>
        </w:rPr>
        <w:t xml:space="preserve">femme fatale </w:t>
      </w:r>
      <w:r w:rsidR="00DC6C4F" w:rsidRPr="00714CFB">
        <w:t xml:space="preserve">como o de “idosa perigosa”. </w:t>
      </w:r>
      <w:r w:rsidR="00B54918" w:rsidRPr="007431F0">
        <w:rPr>
          <w:lang w:val="en-US"/>
        </w:rPr>
        <w:t xml:space="preserve">Esta personagem pode ser interpretada como o poder sedutor que habita no mal e, ao envolver-se com a </w:t>
      </w:r>
      <w:r w:rsidR="00B54918" w:rsidRPr="007431F0">
        <w:rPr>
          <w:lang w:val="en-US"/>
        </w:rPr>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6932B4">
            <w:rPr>
              <w:rFonts w:eastAsia="Times New Roman"/>
            </w:rPr>
            <w:t>(</w:t>
          </w:r>
          <w:r w:rsidR="006932B4">
            <w:rPr>
              <w:rFonts w:eastAsia="Times New Roman"/>
              <w:i/>
              <w:iCs/>
            </w:rPr>
            <w:t>In “The Shining,” Who Is the Woman in Room 237 | Read | The Take</w:t>
          </w:r>
          <w:r w:rsidR="006932B4">
            <w:rPr>
              <w:rFonts w:eastAsia="Times New Roman"/>
            </w:rPr>
            <w:t>, n.d.)</w:t>
          </w:r>
        </w:sdtContent>
      </w:sdt>
      <w:r w:rsidR="00B54918" w:rsidRPr="007431F0">
        <w:rPr>
          <w:lang w:val="en-US"/>
        </w:rPr>
        <w:t>– a sedução aliada ao mal, encarnada na figura de uma sénior</w:t>
      </w:r>
      <w:r w:rsidR="00786301" w:rsidRPr="007431F0">
        <w:rPr>
          <w:lang w:val="en-US"/>
        </w:rPr>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6932B4">
            <w:rPr>
              <w:rFonts w:eastAsia="Times New Roman"/>
            </w:rPr>
            <w:t>(</w:t>
          </w:r>
          <w:r w:rsidR="006932B4">
            <w:rPr>
              <w:rFonts w:eastAsia="Times New Roman"/>
              <w:i/>
              <w:iCs/>
            </w:rPr>
            <w:t>All Work and No Play Makes Sigmund a Dull Boy: Freud’s “The Uncanny” and Stanley Kubrick’s The Shining – Marty28blogs</w:t>
          </w:r>
          <w:r w:rsidR="006932B4">
            <w:rPr>
              <w:rFonts w:eastAsia="Times New Roman"/>
            </w:rPr>
            <w:t xml:space="preserve">, n.d.; </w:t>
          </w:r>
          <w:r w:rsidR="006932B4">
            <w:rPr>
              <w:rFonts w:eastAsia="Times New Roman"/>
              <w:i/>
              <w:iCs/>
            </w:rPr>
            <w:t>Conceptual Horror Experiment “The Shining: Forwards and Backwards” Screens in Orlando on Friday | Things to Do | Orlando | Orlando Weekly</w:t>
          </w:r>
          <w:r w:rsidR="006932B4">
            <w:rPr>
              <w:rFonts w:eastAsia="Times New Roman"/>
            </w:rPr>
            <w:t xml:space="preserve">, n.d.; </w:t>
          </w:r>
          <w:r w:rsidR="006932B4">
            <w:rPr>
              <w:rFonts w:eastAsia="Times New Roman"/>
              <w:i/>
              <w:iCs/>
            </w:rPr>
            <w:t>Doctor Sleep What The Shinings Old Lady In The Bath Means - Pokemonwe.Com</w:t>
          </w:r>
          <w:r w:rsidR="006932B4">
            <w:rPr>
              <w:rFonts w:eastAsia="Times New Roman"/>
            </w:rPr>
            <w:t>, n.d.)</w:t>
          </w:r>
        </w:sdtContent>
      </w:sdt>
      <w:r w:rsidR="00B54918" w:rsidRPr="00B90820">
        <w:rPr>
          <w:lang w:val="en-US"/>
        </w:rPr>
        <w:t xml:space="preserve">. </w:t>
      </w:r>
    </w:p>
    <w:p w14:paraId="6448C3EE" w14:textId="77777777" w:rsidR="00B963F7" w:rsidRPr="00B90820" w:rsidRDefault="00B963F7" w:rsidP="004416C2">
      <w:pPr>
        <w:ind w:firstLine="720"/>
        <w:jc w:val="both"/>
        <w:rPr>
          <w:lang w:val="en-US"/>
        </w:rPr>
      </w:pPr>
    </w:p>
    <w:p w14:paraId="7C84114E" w14:textId="58A83E90" w:rsidR="00774FC2" w:rsidRPr="00714CFB" w:rsidRDefault="00774FC2" w:rsidP="004416C2">
      <w:pPr>
        <w:ind w:firstLine="720"/>
        <w:jc w:val="both"/>
      </w:pPr>
      <w:r w:rsidRPr="00714CFB">
        <w:rPr>
          <w:noProof/>
        </w:rPr>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714CFB">
        <w:rPr>
          <w:noProof/>
        </w:rPr>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1B005E45" w:rsidR="00CD2ACA" w:rsidRPr="00714CFB" w:rsidRDefault="00774FC2" w:rsidP="004416C2">
      <w:pPr>
        <w:ind w:firstLine="720"/>
        <w:jc w:val="both"/>
      </w:pPr>
      <w:r w:rsidRPr="00714CFB">
        <w:t xml:space="preserve">Fig. 1 &amp; 2 – A Rainha Má de </w:t>
      </w:r>
      <w:r w:rsidRPr="00714CFB">
        <w:rPr>
          <w:i/>
          <w:iCs/>
        </w:rPr>
        <w:t xml:space="preserve">Snow White and the Seven Dwarfs </w:t>
      </w:r>
      <w:r w:rsidRPr="00714CFB">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6932B4">
            <w:rPr>
              <w:rFonts w:eastAsia="Times New Roman"/>
            </w:rPr>
            <w:t>(</w:t>
          </w:r>
          <w:r w:rsidR="006932B4">
            <w:rPr>
              <w:rFonts w:eastAsia="Times New Roman"/>
              <w:i/>
              <w:iCs/>
            </w:rPr>
            <w:t>Snow White and the Seven Dwarfs (1937, David Hand) — Essays and Criticism for the Film Enthusiast | Kinetoscope Film Journal</w:t>
          </w:r>
          <w:r w:rsidR="006932B4">
            <w:rPr>
              <w:rFonts w:eastAsia="Times New Roman"/>
            </w:rPr>
            <w:t xml:space="preserve">, n.d.; </w:t>
          </w:r>
          <w:r w:rsidR="006932B4">
            <w:rPr>
              <w:rFonts w:eastAsia="Times New Roman"/>
              <w:i/>
              <w:iCs/>
            </w:rPr>
            <w:t>Snow White and the Seven Dwarfs Old Hag and Snow White Production | Lot #95161 | Heritage Auctions</w:t>
          </w:r>
          <w:r w:rsidR="006932B4">
            <w:rPr>
              <w:rFonts w:eastAsia="Times New Roman"/>
            </w:rPr>
            <w:t>, n.d.)</w:t>
          </w:r>
        </w:sdtContent>
      </w:sdt>
      <w:r w:rsidRPr="00714CFB">
        <w:t>.</w:t>
      </w:r>
    </w:p>
    <w:p w14:paraId="265984D9" w14:textId="77777777" w:rsidR="007F5940" w:rsidRPr="00714CFB" w:rsidRDefault="007F5940" w:rsidP="004416C2">
      <w:pPr>
        <w:ind w:firstLine="720"/>
        <w:jc w:val="both"/>
      </w:pPr>
    </w:p>
    <w:p w14:paraId="3F05BB8E" w14:textId="77777777" w:rsidR="007F5940" w:rsidRPr="00714CFB" w:rsidRDefault="007F5940" w:rsidP="007F5940">
      <w:pPr>
        <w:jc w:val="center"/>
      </w:pPr>
      <w:r w:rsidRPr="00714CFB">
        <w:rPr>
          <w:noProof/>
        </w:rPr>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714CFB">
        <w:rPr>
          <w:noProof/>
        </w:rPr>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736259B3" w:rsidR="007F5940" w:rsidRPr="00714CFB" w:rsidRDefault="007F5940" w:rsidP="00E073C2">
      <w:pPr>
        <w:jc w:val="center"/>
      </w:pPr>
      <w:r w:rsidRPr="00714CFB">
        <w:t xml:space="preserve">Fig 1 &amp; 2 - Em </w:t>
      </w:r>
      <w:r w:rsidRPr="00714CFB">
        <w:rPr>
          <w:i/>
          <w:iCs/>
        </w:rPr>
        <w:t xml:space="preserve">Worst Roommate Ever </w:t>
      </w:r>
      <w:r w:rsidRPr="00714CFB">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6932B4">
            <w:rPr>
              <w:rFonts w:eastAsia="Times New Roman"/>
            </w:rPr>
            <w:t>(</w:t>
          </w:r>
          <w:r w:rsidR="006932B4">
            <w:rPr>
              <w:rFonts w:eastAsia="Times New Roman"/>
              <w:i/>
              <w:iCs/>
            </w:rPr>
            <w:t>A Pior Companhia | Site Oficial Da Netflix</w:t>
          </w:r>
          <w:r w:rsidR="006932B4">
            <w:rPr>
              <w:rFonts w:eastAsia="Times New Roman"/>
            </w:rPr>
            <w:t>, n.d.)</w:t>
          </w:r>
        </w:sdtContent>
      </w:sdt>
      <w:r w:rsidRPr="00714CFB">
        <w:t xml:space="preserve">, é contada a história de Dorothea Puente, uma assassina em série norte-americana. Dona de uma hospedaria em Sacramento, Califórnia, ocupava-se de múltiplos idosos e </w:t>
      </w:r>
      <w:r w:rsidRPr="00714CFB">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6932B4">
            <w:rPr>
              <w:rFonts w:eastAsia="Times New Roman"/>
            </w:rPr>
            <w:t>(</w:t>
          </w:r>
          <w:r w:rsidR="006932B4">
            <w:rPr>
              <w:rFonts w:eastAsia="Times New Roman"/>
              <w:i/>
              <w:iCs/>
            </w:rPr>
            <w:t>Dorothea Puente - Wikipedia</w:t>
          </w:r>
          <w:r w:rsidR="006932B4">
            <w:rPr>
              <w:rFonts w:eastAsia="Times New Roman"/>
            </w:rPr>
            <w:t>, n.d.)</w:t>
          </w:r>
        </w:sdtContent>
      </w:sdt>
      <w:r w:rsidRPr="00714CFB">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6932B4">
            <w:rPr>
              <w:rFonts w:eastAsia="Times New Roman"/>
            </w:rPr>
            <w:t>(</w:t>
          </w:r>
          <w:r w:rsidR="006932B4">
            <w:rPr>
              <w:rFonts w:eastAsia="Times New Roman"/>
              <w:i/>
              <w:iCs/>
            </w:rPr>
            <w:t>Dorothea Puente Seemed like a Kindly Landlady. She Was a Serial Killer.</w:t>
          </w:r>
          <w:r w:rsidR="006932B4">
            <w:rPr>
              <w:rFonts w:eastAsia="Times New Roman"/>
            </w:rPr>
            <w:t>, n.d.)</w:t>
          </w:r>
        </w:sdtContent>
      </w:sdt>
      <w:r w:rsidRPr="00714CFB">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6932B4">
            <w:rPr>
              <w:rFonts w:eastAsia="Times New Roman"/>
            </w:rPr>
            <w:t>(</w:t>
          </w:r>
          <w:r w:rsidR="006932B4">
            <w:rPr>
              <w:rFonts w:eastAsia="Times New Roman"/>
              <w:i/>
              <w:iCs/>
            </w:rPr>
            <w:t>This ‘Sweet Little Granny’ Was Actually a Psychotic Serial Killer</w:t>
          </w:r>
          <w:r w:rsidR="006932B4">
            <w:rPr>
              <w:rFonts w:eastAsia="Times New Roman"/>
            </w:rPr>
            <w:t>, n.d.)</w:t>
          </w:r>
        </w:sdtContent>
      </w:sdt>
      <w:r w:rsidRPr="00714CFB">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6932B4">
            <w:rPr>
              <w:rFonts w:eastAsia="Times New Roman"/>
            </w:rPr>
            <w:t>(</w:t>
          </w:r>
          <w:r w:rsidR="006932B4">
            <w:rPr>
              <w:rFonts w:eastAsia="Times New Roman"/>
              <w:i/>
              <w:iCs/>
            </w:rPr>
            <w:t>Dead Landlord: Reveal 12 Terrible Facts about California Grandma Puente under Her Kind Appearance - INEWS</w:t>
          </w:r>
          <w:r w:rsidR="006932B4">
            <w:rPr>
              <w:rFonts w:eastAsia="Times New Roman"/>
            </w:rPr>
            <w:t xml:space="preserve">, n.d.; </w:t>
          </w:r>
          <w:r w:rsidR="006932B4">
            <w:rPr>
              <w:rFonts w:eastAsia="Times New Roman"/>
              <w:i/>
              <w:iCs/>
            </w:rPr>
            <w:t>Dorothea Puente - Hella Capital Crime (</w:t>
          </w:r>
          <w:r w:rsidR="006932B4">
            <w:rPr>
              <w:rFonts w:ascii="MS Gothic" w:eastAsia="MS Gothic" w:hAnsi="MS Gothic" w:cs="MS Gothic" w:hint="eastAsia"/>
              <w:i/>
              <w:iCs/>
            </w:rPr>
            <w:t>播客</w:t>
          </w:r>
          <w:r w:rsidR="006932B4">
            <w:rPr>
              <w:rFonts w:eastAsia="Times New Roman"/>
              <w:i/>
              <w:iCs/>
            </w:rPr>
            <w:t>) | Listen Notes</w:t>
          </w:r>
          <w:r w:rsidR="006932B4">
            <w:rPr>
              <w:rFonts w:eastAsia="Times New Roman"/>
            </w:rPr>
            <w:t>, n.d.)</w:t>
          </w:r>
        </w:sdtContent>
      </w:sdt>
      <w:r w:rsidRPr="00714CFB">
        <w:t>.</w:t>
      </w:r>
    </w:p>
    <w:p w14:paraId="60111EAE" w14:textId="77777777" w:rsidR="007F5940" w:rsidRPr="00714CFB" w:rsidRDefault="007F5940" w:rsidP="004416C2">
      <w:pPr>
        <w:ind w:firstLine="720"/>
        <w:jc w:val="both"/>
      </w:pPr>
    </w:p>
    <w:p w14:paraId="33789A11" w14:textId="77777777" w:rsidR="007F5940" w:rsidRPr="00714CFB" w:rsidRDefault="007F5940" w:rsidP="004416C2">
      <w:pPr>
        <w:ind w:firstLine="720"/>
        <w:jc w:val="both"/>
      </w:pPr>
    </w:p>
    <w:p w14:paraId="2CD3643E" w14:textId="1C1183A0" w:rsidR="005F3777" w:rsidRPr="00714CFB" w:rsidRDefault="005F3777" w:rsidP="005F3777">
      <w:pPr>
        <w:ind w:firstLine="720"/>
        <w:jc w:val="center"/>
      </w:pPr>
      <w:r w:rsidRPr="00714CFB">
        <w:rPr>
          <w:noProof/>
        </w:rPr>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714CFB">
        <w:rPr>
          <w:noProof/>
        </w:rPr>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272D3B21" w:rsidR="00B560F9" w:rsidRPr="00714CFB" w:rsidRDefault="00B560F9" w:rsidP="004416C2">
      <w:pPr>
        <w:ind w:firstLine="720"/>
        <w:jc w:val="both"/>
      </w:pPr>
      <w:r w:rsidRPr="00714CFB">
        <w:t xml:space="preserve">Fig. – Marie Besnard, protagonista do telefilme franco-belga </w:t>
      </w:r>
      <w:r w:rsidRPr="00714CFB">
        <w:rPr>
          <w:i/>
          <w:iCs/>
        </w:rPr>
        <w:t xml:space="preserve">Marie Besnard, l'empoisonneuse </w:t>
      </w:r>
      <w:r w:rsidRPr="00714CFB">
        <w:t>(2006)</w:t>
      </w:r>
      <w:r w:rsidR="005F3777" w:rsidRPr="00714CFB">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6932B4">
            <w:rPr>
              <w:rFonts w:eastAsia="Times New Roman"/>
            </w:rPr>
            <w:t>(</w:t>
          </w:r>
          <w:r w:rsidR="006932B4">
            <w:rPr>
              <w:rFonts w:eastAsia="Times New Roman"/>
              <w:i/>
              <w:iCs/>
            </w:rPr>
            <w:t>Marie Besnard, l’empoisonneuse : Une Mini-Série Avec Muriel Robin - Rtbf.Be</w:t>
          </w:r>
          <w:r w:rsidR="006932B4">
            <w:rPr>
              <w:rFonts w:eastAsia="Times New Roman"/>
            </w:rPr>
            <w:t>, n.d.)</w:t>
          </w:r>
        </w:sdtContent>
      </w:sdt>
      <w:r w:rsidR="005F3777" w:rsidRPr="00714CFB">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6932B4">
            <w:rPr>
              <w:rFonts w:eastAsia="Times New Roman"/>
            </w:rPr>
            <w:t>(</w:t>
          </w:r>
          <w:r w:rsidR="006932B4">
            <w:rPr>
              <w:rFonts w:eastAsia="Times New Roman"/>
              <w:i/>
              <w:iCs/>
            </w:rPr>
            <w:t>Image of French Poisoner Woman Marie Besnard (1896-1980) in Train Which Carries</w:t>
          </w:r>
          <w:r w:rsidR="006932B4">
            <w:rPr>
              <w:rFonts w:eastAsia="Times New Roman"/>
            </w:rPr>
            <w:t>, n.d.)</w:t>
          </w:r>
        </w:sdtContent>
      </w:sdt>
      <w:r w:rsidR="005F3777" w:rsidRPr="00714CFB">
        <w:t>;</w:t>
      </w:r>
      <w:r w:rsidRPr="00714CFB">
        <w:t xml:space="preserve"> relata a história real da mulher com o mesmo nome, acusada aos 52 anos de envenenar mortalmente o seu marido e </w:t>
      </w:r>
      <w:r w:rsidR="00E63E9E" w:rsidRPr="00714CFB">
        <w:t>doze</w:t>
      </w:r>
      <w:r w:rsidRPr="00714CFB">
        <w:t xml:space="preserve"> </w:t>
      </w:r>
      <w:r w:rsidR="00E63E9E" w:rsidRPr="00714CFB">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6932B4">
            <w:rPr>
              <w:rFonts w:eastAsia="Times New Roman"/>
            </w:rPr>
            <w:t>(</w:t>
          </w:r>
          <w:r w:rsidR="006932B4">
            <w:rPr>
              <w:rFonts w:eastAsia="Times New Roman"/>
              <w:i/>
              <w:iCs/>
            </w:rPr>
            <w:t>Il y a 60 Ans, l’acquittement de Marie Besnard Accusée d’empoisonnements - L’Express</w:t>
          </w:r>
          <w:r w:rsidR="006932B4">
            <w:rPr>
              <w:rFonts w:eastAsia="Times New Roman"/>
            </w:rPr>
            <w:t xml:space="preserve">, n.d.; </w:t>
          </w:r>
          <w:r w:rsidR="006932B4">
            <w:rPr>
              <w:rFonts w:eastAsia="Times New Roman"/>
              <w:i/>
              <w:iCs/>
            </w:rPr>
            <w:t>Marie Besnard | Murderpedia, the Encyclopedia of Murderers</w:t>
          </w:r>
          <w:r w:rsidR="006932B4">
            <w:rPr>
              <w:rFonts w:eastAsia="Times New Roman"/>
            </w:rPr>
            <w:t>, n.d.)</w:t>
          </w:r>
        </w:sdtContent>
      </w:sdt>
      <w:r w:rsidR="00E63E9E" w:rsidRPr="00714CFB">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6932B4">
            <w:rPr>
              <w:rFonts w:eastAsia="Times New Roman"/>
            </w:rPr>
            <w:t>(</w:t>
          </w:r>
          <w:r w:rsidR="006932B4">
            <w:rPr>
              <w:rFonts w:eastAsia="Times New Roman"/>
              <w:i/>
              <w:iCs/>
            </w:rPr>
            <w:t>Marie Besnard, l’empoisonneuse... - Série TV 2006 - AlloCiné</w:t>
          </w:r>
          <w:r w:rsidR="006932B4">
            <w:rPr>
              <w:rFonts w:eastAsia="Times New Roman"/>
            </w:rPr>
            <w:t>, n.d.)</w:t>
          </w:r>
        </w:sdtContent>
      </w:sdt>
      <w:r w:rsidR="00EE12B1" w:rsidRPr="00714CFB">
        <w:t xml:space="preserve"> e de, ainda hoje, continuar a ser um dos casos mais enigmáticos na história legal francesa</w:t>
      </w:r>
      <w:r w:rsidR="00B57187" w:rsidRPr="00714CFB">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6932B4">
            <w:rPr>
              <w:rFonts w:eastAsia="Times New Roman"/>
            </w:rPr>
            <w:t>(</w:t>
          </w:r>
          <w:r w:rsidR="006932B4">
            <w:rPr>
              <w:rFonts w:eastAsia="Times New Roman"/>
              <w:i/>
              <w:iCs/>
            </w:rPr>
            <w:t>Marie Besnard - Wikipedia</w:t>
          </w:r>
          <w:r w:rsidR="006932B4">
            <w:rPr>
              <w:rFonts w:eastAsia="Times New Roman"/>
            </w:rPr>
            <w:t>, n.d.)</w:t>
          </w:r>
        </w:sdtContent>
      </w:sdt>
      <w:r w:rsidR="00E63E9E" w:rsidRPr="00714CFB">
        <w:t xml:space="preserve">. </w:t>
      </w:r>
      <w:r w:rsidR="00EE12B1" w:rsidRPr="00714CFB">
        <w:t>Parecendo inofensiva e amável, jornalistas, ao sentirem empatia para com a mesma, apelidaram-na de “Boa Senhora de Loudon”</w:t>
      </w:r>
      <w:r w:rsidR="00B57187" w:rsidRPr="00714CFB">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6932B4">
            <w:rPr>
              <w:rFonts w:eastAsia="Times New Roman"/>
            </w:rPr>
            <w:t>(</w:t>
          </w:r>
          <w:r w:rsidR="006932B4">
            <w:rPr>
              <w:rFonts w:eastAsia="Times New Roman"/>
              <w:i/>
              <w:iCs/>
            </w:rPr>
            <w:t>Marie Besnard – the Good Lady of Loudun | Killers Without Conscience</w:t>
          </w:r>
          <w:r w:rsidR="006932B4">
            <w:rPr>
              <w:rFonts w:eastAsia="Times New Roman"/>
            </w:rPr>
            <w:t xml:space="preserve">, n.d.; </w:t>
          </w:r>
          <w:r w:rsidR="006932B4">
            <w:rPr>
              <w:rFonts w:eastAsia="Times New Roman"/>
              <w:i/>
              <w:iCs/>
            </w:rPr>
            <w:t>Marie Besnard: The Undertaker’s Best Friend Crime Magazine</w:t>
          </w:r>
          <w:r w:rsidR="006932B4">
            <w:rPr>
              <w:rFonts w:eastAsia="Times New Roman"/>
            </w:rPr>
            <w:t>, n.d.)</w:t>
          </w:r>
        </w:sdtContent>
      </w:sdt>
      <w:r w:rsidR="00EE12B1" w:rsidRPr="00714CFB">
        <w:t xml:space="preserve">, para além de Richard Cobb, historiador britânico autor da obra de 1969 </w:t>
      </w:r>
      <w:r w:rsidR="00EE12B1" w:rsidRPr="00714CFB">
        <w:rPr>
          <w:i/>
          <w:iCs/>
        </w:rPr>
        <w:t>A Second Identity: Essays on France and French history</w:t>
      </w:r>
      <w:r w:rsidR="00EE12B1" w:rsidRPr="00714CFB">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6932B4" w:rsidRPr="006932B4">
            <w:rPr>
              <w:color w:val="000000"/>
            </w:rPr>
            <w:t>(Bury, 1976)</w:t>
          </w:r>
        </w:sdtContent>
      </w:sdt>
      <w:r w:rsidR="00664254" w:rsidRPr="00714CFB">
        <w:rPr>
          <w:color w:val="000000"/>
        </w:rPr>
        <w:t xml:space="preserve"> </w:t>
      </w:r>
      <w:r w:rsidR="00EE12B1" w:rsidRPr="00714CFB">
        <w:t xml:space="preserve">– mulher madura (com certa idade) misteriosa e perigosa, que parece à partida inofensiva. </w:t>
      </w:r>
    </w:p>
    <w:p w14:paraId="0FD67E07" w14:textId="77777777" w:rsidR="007F5940" w:rsidRPr="00714CFB" w:rsidRDefault="007F5940" w:rsidP="004416C2">
      <w:pPr>
        <w:ind w:firstLine="720"/>
        <w:jc w:val="both"/>
      </w:pPr>
    </w:p>
    <w:p w14:paraId="0C2FC1F0" w14:textId="77777777" w:rsidR="008F1D6F" w:rsidRPr="00714CFB" w:rsidRDefault="008F1D6F" w:rsidP="004416C2">
      <w:pPr>
        <w:ind w:firstLine="720"/>
        <w:jc w:val="both"/>
      </w:pPr>
    </w:p>
    <w:p w14:paraId="072B3503" w14:textId="10FE8725" w:rsidR="008F1D6F" w:rsidRPr="00714CFB" w:rsidRDefault="008F1D6F" w:rsidP="004416C2">
      <w:pPr>
        <w:ind w:firstLine="720"/>
        <w:jc w:val="both"/>
      </w:pPr>
      <w:r w:rsidRPr="00714CFB">
        <w:rPr>
          <w:noProof/>
        </w:rPr>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70AEBD92" w:rsidR="00010DCD" w:rsidRPr="00714CFB" w:rsidRDefault="008F1D6F" w:rsidP="004416C2">
      <w:pPr>
        <w:ind w:firstLine="720"/>
        <w:jc w:val="both"/>
      </w:pPr>
      <w:r w:rsidRPr="00714CFB">
        <w:t xml:space="preserve">Fig. 1 &amp; 2 - </w:t>
      </w:r>
      <w:r w:rsidR="00010DCD" w:rsidRPr="00714CFB">
        <w:t xml:space="preserve">Alex Forrest, antagonista principal do filme </w:t>
      </w:r>
      <w:r w:rsidR="00010DCD" w:rsidRPr="00714CFB">
        <w:rPr>
          <w:i/>
          <w:iCs/>
        </w:rPr>
        <w:t>Fatal Attraction</w:t>
      </w:r>
      <w:r w:rsidR="00010DCD" w:rsidRPr="00714CFB">
        <w:t xml:space="preserve"> (1987); retratada como uma </w:t>
      </w:r>
      <w:r w:rsidR="00010DCD" w:rsidRPr="00714CFB">
        <w:rPr>
          <w:i/>
          <w:iCs/>
        </w:rPr>
        <w:t xml:space="preserve">femme fatal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6932B4">
            <w:rPr>
              <w:rFonts w:eastAsia="Times New Roman"/>
            </w:rPr>
            <w:t>(</w:t>
          </w:r>
          <w:r w:rsidR="006932B4">
            <w:rPr>
              <w:rFonts w:eastAsia="Times New Roman"/>
              <w:i/>
              <w:iCs/>
            </w:rPr>
            <w:t>Case Study 2: Fatal Attraction (1987) – The Femme Fatale and the Distortion of Female Criminality</w:t>
          </w:r>
          <w:r w:rsidR="006932B4">
            <w:rPr>
              <w:rFonts w:eastAsia="Times New Roman"/>
            </w:rPr>
            <w:t>, n.d.)</w:t>
          </w:r>
        </w:sdtContent>
      </w:sdt>
      <w:r w:rsidR="00010DCD" w:rsidRPr="00714CFB">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6932B4">
            <w:rPr>
              <w:rFonts w:eastAsia="Times New Roman"/>
            </w:rPr>
            <w:t>(</w:t>
          </w:r>
          <w:r w:rsidR="006932B4">
            <w:rPr>
              <w:rFonts w:eastAsia="Times New Roman"/>
              <w:i/>
              <w:iCs/>
            </w:rPr>
            <w:t>Alex Forrest - News - IMDb</w:t>
          </w:r>
          <w:r w:rsidR="006932B4">
            <w:rPr>
              <w:rFonts w:eastAsia="Times New Roman"/>
            </w:rPr>
            <w:t>, n.d.)</w:t>
          </w:r>
        </w:sdtContent>
      </w:sdt>
      <w:r w:rsidR="00010DCD" w:rsidRPr="00714CFB">
        <w:t>, torna-se obsessiva para com Daniel, o protagonista casado com quem vive uma relação extraconjugal, revelando-se instável e manipuladora e adotando comportamentos violentos e perigosos</w:t>
      </w:r>
      <w:r w:rsidR="00FE7CA8" w:rsidRPr="00714CFB">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6932B4">
            <w:rPr>
              <w:rFonts w:eastAsia="Times New Roman"/>
            </w:rPr>
            <w:t>(</w:t>
          </w:r>
          <w:r w:rsidR="006932B4">
            <w:rPr>
              <w:rFonts w:eastAsia="Times New Roman"/>
              <w:i/>
              <w:iCs/>
            </w:rPr>
            <w:t>The Laws of Fatal Attraction: The Sanctity of Family vs. the Female Villain – Girls Do Film</w:t>
          </w:r>
          <w:r w:rsidR="006932B4">
            <w:rPr>
              <w:rFonts w:eastAsia="Times New Roman"/>
            </w:rPr>
            <w:t>, n.d.)</w:t>
          </w:r>
        </w:sdtContent>
      </w:sdt>
      <w:r w:rsidRPr="00714CFB">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6932B4">
            <w:rPr>
              <w:rFonts w:eastAsia="Times New Roman"/>
            </w:rPr>
            <w:t>(</w:t>
          </w:r>
          <w:r w:rsidR="006932B4">
            <w:rPr>
              <w:rFonts w:eastAsia="Times New Roman"/>
              <w:i/>
              <w:iCs/>
            </w:rPr>
            <w:t>11 Facts About “Fatal Attraction” | Mental Floss</w:t>
          </w:r>
          <w:r w:rsidR="006932B4">
            <w:rPr>
              <w:rFonts w:eastAsia="Times New Roman"/>
            </w:rPr>
            <w:t xml:space="preserve">, n.d.; </w:t>
          </w:r>
          <w:r w:rsidR="006932B4">
            <w:rPr>
              <w:rFonts w:eastAsia="Times New Roman"/>
              <w:i/>
              <w:iCs/>
            </w:rPr>
            <w:t>Fatal Attraction Turns 35 This Year - Telegraph India</w:t>
          </w:r>
          <w:r w:rsidR="006932B4">
            <w:rPr>
              <w:rFonts w:eastAsia="Times New Roman"/>
            </w:rPr>
            <w:t>, n.d.)</w:t>
          </w:r>
        </w:sdtContent>
      </w:sdt>
    </w:p>
    <w:p w14:paraId="47C06323" w14:textId="77777777" w:rsidR="00010DCD" w:rsidRPr="00714CFB" w:rsidRDefault="00010DCD" w:rsidP="004416C2">
      <w:pPr>
        <w:ind w:firstLine="720"/>
        <w:jc w:val="both"/>
      </w:pPr>
    </w:p>
    <w:p w14:paraId="28C641DC" w14:textId="0D6134DD" w:rsidR="006724EC" w:rsidRPr="00714CFB" w:rsidRDefault="00F15028" w:rsidP="00F15028">
      <w:pPr>
        <w:ind w:firstLine="720"/>
        <w:jc w:val="center"/>
      </w:pPr>
      <w:r w:rsidRPr="00714CFB">
        <w:rPr>
          <w:noProof/>
        </w:rPr>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714CFB">
        <w:rPr>
          <w:noProof/>
        </w:rPr>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596C2275" w:rsidR="006724EC" w:rsidRPr="00714CFB" w:rsidRDefault="006724EC" w:rsidP="004416C2">
      <w:pPr>
        <w:ind w:firstLine="720"/>
        <w:jc w:val="both"/>
      </w:pPr>
      <w:r w:rsidRPr="00714CFB">
        <w:t>Fig. 1 &amp; 2 – Alcina Dimitrescu, também conhecida por Lady Dimitrescu</w:t>
      </w:r>
      <w:r w:rsidR="00246A54" w:rsidRPr="00714CFB">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6932B4" w:rsidRPr="006932B4">
            <w:rPr>
              <w:rStyle w:val="PlaceholderText"/>
              <w:color w:val="000000"/>
            </w:rPr>
            <w:t>Click or tap here to enter text.</w:t>
          </w:r>
        </w:sdtContent>
      </w:sdt>
      <w:r w:rsidR="00246A54" w:rsidRPr="00714CFB">
        <w:t xml:space="preserve">do jogo </w:t>
      </w:r>
      <w:r w:rsidR="00246A54" w:rsidRPr="00714CFB">
        <w:rPr>
          <w:i/>
          <w:iCs/>
        </w:rPr>
        <w:t xml:space="preserve">survivor horror Resident Evil: Village </w:t>
      </w:r>
      <w:r w:rsidR="00246A54" w:rsidRPr="00714CFB">
        <w:t xml:space="preserve">(2021); apresentada como uma vampira fidalga de estatura elevada, aliada ao seu corpo perfeito, provocante, volumoso e bem distribuído, persegue o protagonista Ethan Winters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6932B4">
            <w:rPr>
              <w:rFonts w:eastAsia="Times New Roman"/>
            </w:rPr>
            <w:t>(</w:t>
          </w:r>
          <w:r w:rsidR="006932B4">
            <w:rPr>
              <w:rFonts w:eastAsia="Times New Roman"/>
              <w:i/>
              <w:iCs/>
            </w:rPr>
            <w:t>Alcina Dimitrescu | Resident Evil Wiki | Fandom</w:t>
          </w:r>
          <w:r w:rsidR="006932B4">
            <w:rPr>
              <w:rFonts w:eastAsia="Times New Roman"/>
            </w:rPr>
            <w:t>, n.d.)</w:t>
          </w:r>
        </w:sdtContent>
      </w:sdt>
      <w:r w:rsidR="00246A54" w:rsidRPr="00714CFB">
        <w:t xml:space="preserve">. Foi conceptualizada com o intuito em tornar-se numa </w:t>
      </w:r>
      <w:r w:rsidR="00246A54" w:rsidRPr="00714CFB">
        <w:rPr>
          <w:i/>
          <w:iCs/>
        </w:rPr>
        <w:t xml:space="preserve">femme fatale </w:t>
      </w:r>
      <w:r w:rsidR="00246A54" w:rsidRPr="00714CFB">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6932B4">
            <w:rPr>
              <w:rFonts w:eastAsia="Times New Roman"/>
            </w:rPr>
            <w:t>(</w:t>
          </w:r>
          <w:r w:rsidR="006932B4">
            <w:rPr>
              <w:rFonts w:eastAsia="Times New Roman"/>
              <w:i/>
              <w:iCs/>
            </w:rPr>
            <w:t>Lady Dimitrescu - Wikipedia</w:t>
          </w:r>
          <w:r w:rsidR="006932B4">
            <w:rPr>
              <w:rFonts w:eastAsia="Times New Roman"/>
            </w:rPr>
            <w:t>, n.d.)</w:t>
          </w:r>
        </w:sdtContent>
      </w:sdt>
      <w:r w:rsidR="00246A54" w:rsidRPr="00714CFB">
        <w:t xml:space="preserve">.  </w:t>
      </w:r>
      <w:r w:rsidR="00F15028" w:rsidRPr="00714CFB">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714CFB" w:rsidRDefault="006724EC" w:rsidP="004416C2">
      <w:pPr>
        <w:ind w:firstLine="720"/>
        <w:jc w:val="both"/>
      </w:pPr>
    </w:p>
    <w:p w14:paraId="4BBEC605" w14:textId="77777777" w:rsidR="006724EC" w:rsidRPr="00714CFB" w:rsidRDefault="006724EC" w:rsidP="004416C2">
      <w:pPr>
        <w:ind w:firstLine="720"/>
        <w:jc w:val="both"/>
      </w:pPr>
    </w:p>
    <w:p w14:paraId="18438154" w14:textId="31132D5F" w:rsidR="00720ABF" w:rsidRPr="00714CFB" w:rsidRDefault="00047493" w:rsidP="004416C2">
      <w:pPr>
        <w:ind w:firstLine="720"/>
        <w:jc w:val="both"/>
      </w:pPr>
      <w:r w:rsidRPr="00714CFB">
        <w:lastRenderedPageBreak/>
        <w:t>Esta conotação do término de uma ação com alguém que</w:t>
      </w:r>
      <w:r w:rsidR="00214D37" w:rsidRPr="00714CFB">
        <w:t>, por pressuposição, não está presente, por parte do protagonista volta a expor suavemente uma faceta pingarelha</w:t>
      </w:r>
      <w:r w:rsidR="00DB1354" w:rsidRPr="00714CFB">
        <w:rPr>
          <w:rStyle w:val="FootnoteReference"/>
        </w:rPr>
        <w:footnoteReference w:id="21"/>
      </w:r>
      <w:r w:rsidR="00214D37" w:rsidRPr="00714CFB">
        <w:t xml:space="preserve"> </w:t>
      </w:r>
      <w:r w:rsidR="00F152DF" w:rsidRPr="00714CFB">
        <w:t xml:space="preserve">e melancólica, o que pode decifrar um princípio de vontade interna em querer terminar com a própria vida. </w:t>
      </w:r>
    </w:p>
    <w:p w14:paraId="138C9DFD" w14:textId="77777777" w:rsidR="00A2480D" w:rsidRPr="00714CFB" w:rsidRDefault="00A2480D" w:rsidP="004416C2">
      <w:pPr>
        <w:ind w:firstLine="720"/>
        <w:jc w:val="both"/>
      </w:pPr>
    </w:p>
    <w:p w14:paraId="4FC8EB59" w14:textId="42F59724" w:rsidR="00A2480D" w:rsidRPr="00714CFB" w:rsidRDefault="00A2480D" w:rsidP="00A2480D">
      <w:pPr>
        <w:pStyle w:val="ListParagraph"/>
        <w:numPr>
          <w:ilvl w:val="1"/>
          <w:numId w:val="3"/>
        </w:numPr>
        <w:jc w:val="both"/>
      </w:pPr>
      <w:r w:rsidRPr="00714CFB">
        <w:t>TEEN</w:t>
      </w:r>
    </w:p>
    <w:p w14:paraId="1E61E587" w14:textId="77777777" w:rsidR="00A2480D" w:rsidRPr="00714CFB" w:rsidRDefault="00A2480D" w:rsidP="00A2480D">
      <w:pPr>
        <w:ind w:firstLine="720"/>
        <w:jc w:val="both"/>
      </w:pPr>
      <w:r w:rsidRPr="00714CFB">
        <w:t>O adolescente é também um dos NPCs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714CFB" w:rsidRDefault="00A2480D" w:rsidP="00A2480D">
      <w:pPr>
        <w:ind w:firstLine="720"/>
        <w:jc w:val="both"/>
      </w:pPr>
      <w:r w:rsidRPr="00714CFB">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714CFB">
        <w:t>o</w:t>
      </w:r>
      <w:r w:rsidRPr="00714CFB">
        <w:t xml:space="preserve"> adolescente pode ser descrito como pertencente </w:t>
      </w:r>
      <w:r w:rsidR="00A113DA" w:rsidRPr="00714CFB">
        <w:t xml:space="preserve">simultaneamente aos arquétipos de </w:t>
      </w:r>
      <w:r w:rsidR="00A113DA" w:rsidRPr="00714CFB">
        <w:rPr>
          <w:i/>
          <w:iCs/>
        </w:rPr>
        <w:t xml:space="preserve">Rebel </w:t>
      </w:r>
      <w:r w:rsidR="00A113DA" w:rsidRPr="00714CFB">
        <w:t xml:space="preserve">e </w:t>
      </w:r>
      <w:r w:rsidR="00A113DA" w:rsidRPr="00714CFB">
        <w:rPr>
          <w:i/>
          <w:iCs/>
        </w:rPr>
        <w:t>Troubled Teen</w:t>
      </w:r>
      <w:r w:rsidR="00A113DA" w:rsidRPr="00714CFB">
        <w:t>:</w:t>
      </w:r>
    </w:p>
    <w:p w14:paraId="68D63F14" w14:textId="4106B41D" w:rsidR="00A2480D" w:rsidRPr="00714CFB" w:rsidRDefault="00A113DA" w:rsidP="00A2480D">
      <w:pPr>
        <w:ind w:firstLine="720"/>
        <w:jc w:val="both"/>
      </w:pPr>
      <w:r w:rsidRPr="00714CFB">
        <w:t xml:space="preserve"> - </w:t>
      </w:r>
      <w:r w:rsidRPr="00714CFB">
        <w:rPr>
          <w:i/>
          <w:iCs/>
        </w:rPr>
        <w:t>Rebel</w:t>
      </w:r>
      <w:r w:rsidRPr="00714CFB">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6932B4">
            <w:rPr>
              <w:rFonts w:eastAsia="Times New Roman"/>
            </w:rPr>
            <w:t>(Mark &amp; S. Pearson, 2001)</w:t>
          </w:r>
        </w:sdtContent>
      </w:sdt>
      <w:r w:rsidRPr="00714CFB">
        <w:t>;</w:t>
      </w:r>
    </w:p>
    <w:p w14:paraId="41E84226" w14:textId="129D80D9" w:rsidR="00A113DA" w:rsidRPr="00714CFB" w:rsidRDefault="00A113DA" w:rsidP="00A2480D">
      <w:pPr>
        <w:ind w:firstLine="720"/>
        <w:jc w:val="both"/>
      </w:pPr>
      <w:r w:rsidRPr="00714CFB">
        <w:t xml:space="preserve">- </w:t>
      </w:r>
      <w:r w:rsidRPr="00714CFB">
        <w:rPr>
          <w:i/>
          <w:iCs/>
        </w:rPr>
        <w:t xml:space="preserve">Troubled Teen </w:t>
      </w:r>
      <w:r w:rsidR="00F00A10" w:rsidRPr="00714CFB">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714CFB">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714CFB" w:rsidRDefault="00DD321C" w:rsidP="00A2480D">
      <w:pPr>
        <w:ind w:firstLine="720"/>
        <w:jc w:val="both"/>
      </w:pPr>
      <w:r w:rsidRPr="00714CFB">
        <w:t xml:space="preserve">Relativamente ao aspeto físico, a sua aparência foi levemente inspirada na personagem Ming do videojogo </w:t>
      </w:r>
      <w:r w:rsidRPr="00714CFB">
        <w:rPr>
          <w:i/>
          <w:iCs/>
        </w:rPr>
        <w:t xml:space="preserve">Sleeping Dogs </w:t>
      </w:r>
      <w:r w:rsidRPr="00714CFB">
        <w:t xml:space="preserve">(2012) </w:t>
      </w:r>
      <w:r w:rsidR="00A30EA6" w:rsidRPr="00714CFB">
        <w:t>–</w:t>
      </w:r>
      <w:r w:rsidRPr="00714CFB">
        <w:t xml:space="preserve"> </w:t>
      </w:r>
      <w:r w:rsidR="005B01FF" w:rsidRPr="00714CFB">
        <w:t xml:space="preserve">pertencente à </w:t>
      </w:r>
      <w:r w:rsidR="00A30EA6" w:rsidRPr="00714CFB">
        <w:t>etnia mongoloide setentrional</w:t>
      </w:r>
      <w:r w:rsidR="00A30EA6" w:rsidRPr="00714CFB">
        <w:rPr>
          <w:rStyle w:val="FootnoteReference"/>
        </w:rPr>
        <w:footnoteReference w:id="22"/>
      </w:r>
      <w:r w:rsidR="005B01FF" w:rsidRPr="00714CFB">
        <w:t xml:space="preserve"> na qual se destaca a ausência de cabelo e semblante carregado.</w:t>
      </w:r>
    </w:p>
    <w:p w14:paraId="253B1ABA" w14:textId="2DA6FE92" w:rsidR="005B01FF" w:rsidRPr="00714CFB" w:rsidRDefault="005B01FF" w:rsidP="00A2480D">
      <w:pPr>
        <w:ind w:firstLine="720"/>
        <w:jc w:val="both"/>
      </w:pPr>
      <w:r w:rsidRPr="00714CFB">
        <w:rPr>
          <w:noProof/>
        </w:rPr>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714CFB">
        <w:rPr>
          <w:noProof/>
        </w:rPr>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3CC753E0" w:rsidR="005B01FF" w:rsidRPr="00714CFB" w:rsidRDefault="005B01FF" w:rsidP="00A2480D">
      <w:pPr>
        <w:ind w:firstLine="720"/>
        <w:jc w:val="both"/>
      </w:pPr>
      <w:r w:rsidRPr="00714CFB">
        <w:t xml:space="preserve">Fig. 1 &amp; 2 – Ming, </w:t>
      </w:r>
      <w:r w:rsidR="00053875" w:rsidRPr="00714CFB">
        <w:t xml:space="preserve">personagem secundário em </w:t>
      </w:r>
      <w:r w:rsidR="00053875" w:rsidRPr="00714CFB">
        <w:rPr>
          <w:i/>
          <w:iCs/>
        </w:rPr>
        <w:t>Sleeping Dogs</w:t>
      </w:r>
      <w:r w:rsidR="00053875" w:rsidRPr="00714CFB">
        <w:t xml:space="preserve"> (2012), membro de um gangue e traficante de cetamina</w:t>
      </w:r>
      <w:r w:rsidR="00053875" w:rsidRPr="00714CFB">
        <w:rPr>
          <w:rStyle w:val="FootnoteReference"/>
        </w:rPr>
        <w:footnoteReference w:id="23"/>
      </w:r>
      <w:r w:rsidR="00053875" w:rsidRPr="00714CFB">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6932B4">
            <w:rPr>
              <w:rFonts w:eastAsia="Times New Roman"/>
            </w:rPr>
            <w:t>(</w:t>
          </w:r>
          <w:r w:rsidR="006932B4">
            <w:rPr>
              <w:rFonts w:eastAsia="Times New Roman"/>
              <w:i/>
              <w:iCs/>
            </w:rPr>
            <w:t>Ming | Sleeping Dogs Wiki | Fandom</w:t>
          </w:r>
          <w:r w:rsidR="006932B4">
            <w:rPr>
              <w:rFonts w:eastAsia="Times New Roman"/>
            </w:rPr>
            <w:t>, n.d.)</w:t>
          </w:r>
        </w:sdtContent>
      </w:sdt>
      <w:r w:rsidR="00053875" w:rsidRPr="00714CFB">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6932B4">
            <w:rPr>
              <w:rFonts w:eastAsia="Times New Roman"/>
            </w:rPr>
            <w:t>(</w:t>
          </w:r>
          <w:r w:rsidR="006932B4">
            <w:rPr>
              <w:rFonts w:eastAsia="Times New Roman"/>
              <w:i/>
              <w:iCs/>
            </w:rPr>
            <w:t>(52) Sleeping Dogs- Ming’s Death (Cutscene) - YouTube</w:t>
          </w:r>
          <w:r w:rsidR="006932B4">
            <w:rPr>
              <w:rFonts w:eastAsia="Times New Roman"/>
            </w:rPr>
            <w:t xml:space="preserve">, n.d.; </w:t>
          </w:r>
          <w:r w:rsidR="006932B4">
            <w:rPr>
              <w:rFonts w:eastAsia="Times New Roman"/>
              <w:i/>
              <w:iCs/>
            </w:rPr>
            <w:t>Loads of Sleeping Dog Screens and Concept Art</w:t>
          </w:r>
          <w:r w:rsidR="006932B4">
            <w:rPr>
              <w:rFonts w:eastAsia="Times New Roman"/>
            </w:rPr>
            <w:t>, n.d.)</w:t>
          </w:r>
        </w:sdtContent>
      </w:sdt>
      <w:r w:rsidR="00792A6E" w:rsidRPr="00714CFB">
        <w:t>; ambos possuem um comportamento indisciplinado.</w:t>
      </w:r>
    </w:p>
    <w:p w14:paraId="6A4ADA06" w14:textId="77777777" w:rsidR="00E02776" w:rsidRPr="00714CFB" w:rsidRDefault="00E02776" w:rsidP="00A2480D">
      <w:pPr>
        <w:ind w:firstLine="720"/>
        <w:jc w:val="both"/>
      </w:pPr>
    </w:p>
    <w:p w14:paraId="1A2B172D" w14:textId="77777777" w:rsidR="00D75C16" w:rsidRPr="00714CFB" w:rsidRDefault="00E02776" w:rsidP="00A2480D">
      <w:pPr>
        <w:ind w:firstLine="720"/>
        <w:jc w:val="both"/>
      </w:pPr>
      <w:r w:rsidRPr="00714CFB">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FA7D596" w:rsidR="00E02776" w:rsidRPr="00714CFB" w:rsidRDefault="00E02776" w:rsidP="00A2480D">
      <w:pPr>
        <w:ind w:firstLine="720"/>
        <w:jc w:val="both"/>
      </w:pPr>
      <w:r w:rsidRPr="00714CFB">
        <w:t xml:space="preserve">E ainda teve como objetivo fazer referência à incapacidade </w:t>
      </w:r>
      <w:r w:rsidR="00D75C16" w:rsidRPr="00714CFB">
        <w:t>de o</w:t>
      </w:r>
      <w:r w:rsidRPr="00714CFB">
        <w:t xml:space="preserve"> Homem comum dar apoio </w:t>
      </w:r>
      <w:r w:rsidR="00D75C16" w:rsidRPr="00714CFB">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6932B4">
            <w:rPr>
              <w:rFonts w:eastAsia="Times New Roman"/>
            </w:rPr>
            <w:t>(</w:t>
          </w:r>
          <w:r w:rsidR="006932B4">
            <w:rPr>
              <w:rFonts w:eastAsia="Times New Roman"/>
              <w:i/>
              <w:iCs/>
            </w:rPr>
            <w:t>Helping Someone with Depression - HelpGuide.Org</w:t>
          </w:r>
          <w:r w:rsidR="006932B4">
            <w:rPr>
              <w:rFonts w:eastAsia="Times New Roman"/>
            </w:rPr>
            <w:t>, n.d.)</w:t>
          </w:r>
        </w:sdtContent>
      </w:sdt>
      <w:r w:rsidR="000F06E3" w:rsidRPr="00714CFB">
        <w:t xml:space="preserve"> </w:t>
      </w:r>
      <w:r w:rsidR="00D75C16" w:rsidRPr="00714CFB">
        <w:t>e artigos sobre como lidar com a falta de apoio</w:t>
      </w:r>
      <w:r w:rsidR="000F06E3" w:rsidRPr="00714CFB">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6932B4">
            <w:rPr>
              <w:rFonts w:eastAsia="Times New Roman"/>
            </w:rPr>
            <w:t>(</w:t>
          </w:r>
          <w:r w:rsidR="006932B4">
            <w:rPr>
              <w:rFonts w:eastAsia="Times New Roman"/>
              <w:i/>
              <w:iCs/>
            </w:rPr>
            <w:t>What to Do When You Feel You Have No Support From Family</w:t>
          </w:r>
          <w:r w:rsidR="006932B4">
            <w:rPr>
              <w:rFonts w:eastAsia="Times New Roman"/>
            </w:rPr>
            <w:t>, n.d.)</w:t>
          </w:r>
        </w:sdtContent>
      </w:sdt>
      <w:r w:rsidR="000F06E3" w:rsidRPr="00714CFB">
        <w:t xml:space="preserve"> – para reparar nesta deficiência. </w:t>
      </w:r>
    </w:p>
    <w:p w14:paraId="3DE10C92" w14:textId="10D21BFA" w:rsidR="000F06E3" w:rsidRPr="00714CFB" w:rsidRDefault="000F06E3" w:rsidP="00335CFE">
      <w:pPr>
        <w:ind w:firstLine="720"/>
        <w:jc w:val="both"/>
      </w:pPr>
      <w:r w:rsidRPr="00714CFB">
        <w:t xml:space="preserve">Sabendo que o jogo elaborado foi concebido pela perspetiva pessoal do desenvolvedor relativamente à doença – dado o mesmo ter sido diagnosticado com depressão – admite-se a hipótese </w:t>
      </w:r>
      <w:r w:rsidR="00316725" w:rsidRPr="00714CFB">
        <w:t>de o</w:t>
      </w:r>
      <w:r w:rsidRPr="00714CFB">
        <w:t xml:space="preserve"> mesmo não adotar uma postura neutra quanto este assunto; de facto, acima foi expressa a sua posição que condena a falta de compreensão e apoio</w:t>
      </w:r>
      <w:r w:rsidR="00316725" w:rsidRPr="00714CFB">
        <w:t xml:space="preserve">. Assim, e apesar dos preconceitos não deverem ser aceites </w:t>
      </w:r>
      <w:r w:rsidR="00316725" w:rsidRPr="00714CFB">
        <w:rPr>
          <w:i/>
          <w:iCs/>
        </w:rPr>
        <w:t>per si</w:t>
      </w:r>
      <w:r w:rsidR="00316725" w:rsidRPr="00714CFB">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6932B4" w:rsidRPr="006932B4">
            <w:rPr>
              <w:color w:val="000000"/>
            </w:rPr>
            <w:t>(Sampat, 2017)</w:t>
          </w:r>
        </w:sdtContent>
      </w:sdt>
      <w:r w:rsidR="00316725" w:rsidRPr="00714CFB">
        <w:t xml:space="preserve">. Neste caso, o objetivo foi de, implicitamente, julgar a atitude de quem </w:t>
      </w:r>
      <w:r w:rsidR="00335CFE" w:rsidRPr="00714CFB">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714CFB">
        <w:t xml:space="preserve">de </w:t>
      </w:r>
      <w:r w:rsidR="000548B1" w:rsidRPr="00714CFB">
        <w:t>ser alvo de mudança</w:t>
      </w:r>
      <w:r w:rsidR="00335CFE" w:rsidRPr="00714CFB">
        <w:t>.</w:t>
      </w:r>
    </w:p>
    <w:p w14:paraId="6FF40E72" w14:textId="77777777" w:rsidR="0044152A" w:rsidRPr="00714CFB" w:rsidRDefault="0044152A" w:rsidP="0044152A">
      <w:pPr>
        <w:jc w:val="both"/>
      </w:pPr>
    </w:p>
    <w:p w14:paraId="73DA3612" w14:textId="4512C53B" w:rsidR="0044152A" w:rsidRPr="00714CFB" w:rsidRDefault="00300DB7" w:rsidP="00300DB7">
      <w:pPr>
        <w:pStyle w:val="ListParagraph"/>
        <w:numPr>
          <w:ilvl w:val="1"/>
          <w:numId w:val="3"/>
        </w:numPr>
        <w:jc w:val="both"/>
      </w:pPr>
      <w:r w:rsidRPr="00714CFB">
        <w:t>LASS</w:t>
      </w:r>
    </w:p>
    <w:p w14:paraId="3BF0AEAA" w14:textId="1130722C" w:rsidR="00300DB7" w:rsidRPr="00714CFB" w:rsidRDefault="00300DB7" w:rsidP="00FA0A53">
      <w:pPr>
        <w:ind w:firstLine="720"/>
        <w:jc w:val="both"/>
      </w:pPr>
      <w:r w:rsidRPr="00714CFB">
        <w:t xml:space="preserve">O jogador pode escolher interagir com uma jovem misteriosa, </w:t>
      </w:r>
      <w:r w:rsidR="00FA0A53" w:rsidRPr="00714CFB">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31AB3388" w:rsidR="00FA0A53" w:rsidRPr="00714CFB" w:rsidRDefault="00FA0A53" w:rsidP="00FA0A53">
      <w:pPr>
        <w:ind w:firstLine="720"/>
        <w:jc w:val="both"/>
      </w:pPr>
      <w:r w:rsidRPr="00714CFB">
        <w:t xml:space="preserve">O OLD MAN acaba por tentar dialogar com a moça em espanhol, algo que parece descabido e idiota – porquê espanhol e não outro idioma qualquer? </w:t>
      </w:r>
      <w:r w:rsidR="00283C47" w:rsidRPr="00714CFB">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714CFB">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6932B4">
            <w:rPr>
              <w:rFonts w:eastAsia="Times New Roman"/>
            </w:rPr>
            <w:t>(</w:t>
          </w:r>
          <w:r w:rsidR="006932B4">
            <w:rPr>
              <w:rFonts w:eastAsia="Times New Roman"/>
              <w:i/>
              <w:iCs/>
            </w:rPr>
            <w:t>10 Childlike Traits Adults Should Keep - This Is Adult Life</w:t>
          </w:r>
          <w:r w:rsidR="006932B4">
            <w:rPr>
              <w:rFonts w:eastAsia="Times New Roman"/>
            </w:rPr>
            <w:t>, n.d.)</w:t>
          </w:r>
        </w:sdtContent>
      </w:sdt>
      <w:r w:rsidR="00283C47" w:rsidRPr="00714CFB">
        <w:t>, tentando fazê-lo a todo o custo</w:t>
      </w:r>
      <w:r w:rsidR="00D05D4D" w:rsidRPr="00714CFB">
        <w:t xml:space="preserve"> através de, nomeadamente, comportamentos disparatados</w:t>
      </w:r>
      <w:r w:rsidR="00283C47" w:rsidRPr="00714CFB">
        <w:t xml:space="preserve">. </w:t>
      </w:r>
    </w:p>
    <w:p w14:paraId="4FD136E8" w14:textId="28B8EAC8" w:rsidR="007028EC" w:rsidRPr="00714CFB" w:rsidRDefault="007028EC" w:rsidP="00FA0A53">
      <w:pPr>
        <w:ind w:firstLine="720"/>
        <w:jc w:val="both"/>
      </w:pPr>
      <w:r w:rsidRPr="00714CFB">
        <w:t>A intenção de usar um personagem silencioso</w:t>
      </w:r>
      <w:r w:rsidR="00D83FA6" w:rsidRPr="00714CFB">
        <w:t xml:space="preserve"> </w:t>
      </w:r>
      <w:r w:rsidRPr="00714CFB">
        <w:t>vem</w:t>
      </w:r>
      <w:r w:rsidR="00D83FA6" w:rsidRPr="00714CFB">
        <w:t xml:space="preserve"> do videojogo </w:t>
      </w:r>
      <w:r w:rsidRPr="00714CFB">
        <w:rPr>
          <w:i/>
          <w:iCs/>
        </w:rPr>
        <w:t xml:space="preserve">Vampyr </w:t>
      </w:r>
      <w:r w:rsidRPr="00714CFB">
        <w:t>(2018), que traz uma personagem secundária de nome Camellia</w:t>
      </w:r>
      <w:r w:rsidR="00B8500B" w:rsidRPr="00714CFB">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6932B4" w:rsidRPr="006932B4">
            <w:rPr>
              <w:color w:val="000000"/>
            </w:rPr>
            <w:t>(Freeman, 2004)</w:t>
          </w:r>
        </w:sdtContent>
      </w:sdt>
      <w:r w:rsidR="00B8500B" w:rsidRPr="00714CFB">
        <w:rPr>
          <w:color w:val="000000"/>
        </w:rPr>
        <w:t>.</w:t>
      </w:r>
    </w:p>
    <w:p w14:paraId="7712E182" w14:textId="1AF3D3B4" w:rsidR="007028EC" w:rsidRPr="00714CFB" w:rsidRDefault="00B8500B" w:rsidP="00FA0A53">
      <w:pPr>
        <w:ind w:firstLine="720"/>
        <w:jc w:val="both"/>
      </w:pPr>
      <w:r w:rsidRPr="00714CFB">
        <w:rPr>
          <w:noProof/>
        </w:rPr>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714CFB">
        <w:rPr>
          <w:noProof/>
        </w:rPr>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07E36199" w:rsidR="005C6B97" w:rsidRPr="00714CFB" w:rsidRDefault="007028EC" w:rsidP="00FA0A53">
      <w:pPr>
        <w:ind w:firstLine="720"/>
        <w:jc w:val="both"/>
      </w:pPr>
      <w:r w:rsidRPr="00714CFB">
        <w:t xml:space="preserve">Fig. 1 &amp; 2 – Camellia, </w:t>
      </w:r>
      <w:r w:rsidR="00B47401" w:rsidRPr="00714CFB">
        <w:t xml:space="preserve">jardineira </w:t>
      </w:r>
      <w:r w:rsidRPr="00714CFB">
        <w:t xml:space="preserve">muda de </w:t>
      </w:r>
      <w:r w:rsidRPr="00714CFB">
        <w:rPr>
          <w:i/>
          <w:iCs/>
        </w:rPr>
        <w:t xml:space="preserve">Vampyr </w:t>
      </w:r>
      <w:r w:rsidRPr="00714CFB">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6932B4">
            <w:rPr>
              <w:rFonts w:eastAsia="Times New Roman"/>
            </w:rPr>
            <w:t>(</w:t>
          </w:r>
          <w:r w:rsidR="006932B4">
            <w:rPr>
              <w:rFonts w:eastAsia="Times New Roman"/>
              <w:i/>
              <w:iCs/>
            </w:rPr>
            <w:t>Camellia - Vampyr Walkthrough - Neoseeker</w:t>
          </w:r>
          <w:r w:rsidR="006932B4">
            <w:rPr>
              <w:rFonts w:eastAsia="Times New Roman"/>
            </w:rPr>
            <w:t>, n.d.)</w:t>
          </w:r>
        </w:sdtContent>
      </w:sdt>
      <w:r w:rsidR="0078165C" w:rsidRPr="00714CFB">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6932B4">
            <w:rPr>
              <w:rFonts w:eastAsia="Times New Roman"/>
            </w:rPr>
            <w:t>(</w:t>
          </w:r>
          <w:r w:rsidR="006932B4">
            <w:rPr>
              <w:rFonts w:eastAsia="Times New Roman"/>
              <w:i/>
              <w:iCs/>
            </w:rPr>
            <w:t>Citizen | Remember Me Wiki | Fandom</w:t>
          </w:r>
          <w:r w:rsidR="006932B4">
            <w:rPr>
              <w:rFonts w:eastAsia="Times New Roman"/>
            </w:rPr>
            <w:t xml:space="preserve">, n.d.; </w:t>
          </w:r>
          <w:r w:rsidR="006932B4">
            <w:rPr>
              <w:rFonts w:eastAsia="Times New Roman"/>
              <w:i/>
              <w:iCs/>
            </w:rPr>
            <w:t>Let’s Play: Vampyr [German/HD] #017: Stumme Camellia - YouTube</w:t>
          </w:r>
          <w:r w:rsidR="006932B4">
            <w:rPr>
              <w:rFonts w:eastAsia="Times New Roman"/>
            </w:rPr>
            <w:t>, n.d.)</w:t>
          </w:r>
        </w:sdtContent>
      </w:sdt>
      <w:r w:rsidR="0078165C" w:rsidRPr="00714CFB">
        <w:t>.</w:t>
      </w:r>
    </w:p>
    <w:p w14:paraId="264AA0ED" w14:textId="77777777" w:rsidR="00AB2DA3" w:rsidRPr="00714CFB" w:rsidRDefault="00AB2DA3" w:rsidP="00FA0A53">
      <w:pPr>
        <w:ind w:firstLine="720"/>
        <w:jc w:val="both"/>
      </w:pPr>
    </w:p>
    <w:p w14:paraId="3056E83C" w14:textId="77777777" w:rsidR="00AB2DA3" w:rsidRPr="00714CFB" w:rsidRDefault="00AB2DA3" w:rsidP="00FA0A53">
      <w:pPr>
        <w:ind w:firstLine="720"/>
        <w:jc w:val="both"/>
      </w:pPr>
    </w:p>
    <w:p w14:paraId="630CFE35" w14:textId="3E611710" w:rsidR="00AB2DA3" w:rsidRPr="00714CFB" w:rsidRDefault="00AB2DA3" w:rsidP="00AB2DA3">
      <w:pPr>
        <w:pStyle w:val="ListParagraph"/>
        <w:numPr>
          <w:ilvl w:val="1"/>
          <w:numId w:val="3"/>
        </w:numPr>
        <w:jc w:val="both"/>
      </w:pPr>
      <w:r w:rsidRPr="00714CFB">
        <w:t>POLICEMAN</w:t>
      </w:r>
    </w:p>
    <w:p w14:paraId="024E80B8" w14:textId="0A5D9845" w:rsidR="00AB2DA3" w:rsidRPr="00714CFB" w:rsidRDefault="00BC1EB6" w:rsidP="00BC1EB6">
      <w:pPr>
        <w:ind w:firstLine="720"/>
        <w:jc w:val="both"/>
      </w:pPr>
      <w:r w:rsidRPr="00714CFB">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714CFB" w:rsidRDefault="00BC1EB6" w:rsidP="00BC1EB6">
      <w:pPr>
        <w:ind w:firstLine="720"/>
        <w:jc w:val="both"/>
      </w:pPr>
      <w:r w:rsidRPr="00714CFB">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714CFB" w:rsidRDefault="00BC1EB6" w:rsidP="00BC1EB6">
      <w:pPr>
        <w:ind w:firstLine="720"/>
        <w:jc w:val="both"/>
      </w:pPr>
      <w:r w:rsidRPr="00714CFB">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714CFB" w:rsidRDefault="00BC1EB6" w:rsidP="00BC1EB6">
      <w:pPr>
        <w:ind w:left="720" w:firstLine="720"/>
        <w:jc w:val="both"/>
      </w:pPr>
      <w:r w:rsidRPr="00714CFB">
        <w:t>1)</w:t>
      </w:r>
      <w:r w:rsidRPr="00714CFB">
        <w:tab/>
        <w:t>Um cidadão comum é abordado por um polícia de uniforme;</w:t>
      </w:r>
    </w:p>
    <w:p w14:paraId="5AB1EED0" w14:textId="43DC20B2" w:rsidR="00BC1EB6" w:rsidRPr="00714CFB" w:rsidRDefault="00BC1EB6" w:rsidP="00BC1EB6">
      <w:pPr>
        <w:ind w:left="720" w:firstLine="720"/>
        <w:jc w:val="both"/>
      </w:pPr>
      <w:r w:rsidRPr="00714CFB">
        <w:t>2)</w:t>
      </w:r>
      <w:r w:rsidRPr="00714CFB">
        <w:tab/>
        <w:t>Um cidadão comum é abordado por um polícia à paisana (sem, inicialmente, ter consciência disso).</w:t>
      </w:r>
    </w:p>
    <w:p w14:paraId="047E35E4" w14:textId="77777777" w:rsidR="00BC1EB6" w:rsidRPr="00714CFB" w:rsidRDefault="00BC1EB6" w:rsidP="00BC1EB6">
      <w:pPr>
        <w:jc w:val="both"/>
      </w:pPr>
    </w:p>
    <w:p w14:paraId="2C99E40C" w14:textId="08CED96E" w:rsidR="00BC1EB6" w:rsidRPr="00714CFB" w:rsidRDefault="00BC1EB6" w:rsidP="00BC1EB6">
      <w:pPr>
        <w:jc w:val="both"/>
      </w:pPr>
      <w:r w:rsidRPr="00714CFB">
        <w:t>Na situação 1</w:t>
      </w:r>
      <w:r w:rsidR="008B4390" w:rsidRPr="00714CFB">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6932B4">
            <w:rPr>
              <w:rFonts w:eastAsia="Times New Roman"/>
            </w:rPr>
            <w:t>(</w:t>
          </w:r>
          <w:r w:rsidR="006932B4">
            <w:rPr>
              <w:rFonts w:eastAsia="Times New Roman"/>
              <w:i/>
              <w:iCs/>
            </w:rPr>
            <w:t>What’s It like to Be an Undercover Cop?</w:t>
          </w:r>
          <w:r w:rsidR="006932B4">
            <w:rPr>
              <w:rFonts w:eastAsia="Times New Roman"/>
            </w:rPr>
            <w:t>, n.d.)</w:t>
          </w:r>
        </w:sdtContent>
      </w:sdt>
      <w:r w:rsidR="00B50FC1" w:rsidRPr="00714CFB">
        <w:t xml:space="preserve"> </w:t>
      </w:r>
      <w:r w:rsidR="008B4390" w:rsidRPr="00714CFB">
        <w:t>– e, por isso, comportar-se-á de modo mais previsível: retacado e cuidadoso, com receio de represálias, já que a vestimenta serve, também, para efeitos de intimidação</w:t>
      </w:r>
      <w:r w:rsidR="00B50FC1" w:rsidRPr="00714CFB">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6932B4">
            <w:rPr>
              <w:rFonts w:eastAsia="Times New Roman"/>
            </w:rPr>
            <w:t>(</w:t>
          </w:r>
          <w:r w:rsidR="006932B4">
            <w:rPr>
              <w:rFonts w:eastAsia="Times New Roman"/>
              <w:i/>
              <w:iCs/>
            </w:rPr>
            <w:t>What Is Police Harassment? | Abramson &amp; Denenberg, P.C.</w:t>
          </w:r>
          <w:r w:rsidR="006932B4">
            <w:rPr>
              <w:rFonts w:eastAsia="Times New Roman"/>
            </w:rPr>
            <w:t>, n.d.)</w:t>
          </w:r>
        </w:sdtContent>
      </w:sdt>
      <w:r w:rsidR="008B4390" w:rsidRPr="00714CFB">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714CFB" w:rsidRDefault="008B4390" w:rsidP="008B4390">
      <w:pPr>
        <w:jc w:val="both"/>
      </w:pPr>
      <w:r w:rsidRPr="00714CFB">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714CFB" w:rsidRDefault="00E27F66" w:rsidP="008B4390">
      <w:pPr>
        <w:jc w:val="both"/>
      </w:pPr>
      <w:r w:rsidRPr="00714CFB">
        <w:tab/>
        <w:t xml:space="preserve">Ora, mantendo esta igualdade, nem que seja a nível imediatista, dá-se a entender que “todos têm o seu lugar na vida quotidiana” – permitindo, à primeira vista, a partilha de todos os intervenientes da trama com o arquétipo </w:t>
      </w:r>
      <w:r w:rsidRPr="00714CFB">
        <w:rPr>
          <w:i/>
          <w:iCs/>
        </w:rPr>
        <w:t>Everyman</w:t>
      </w:r>
      <w:r w:rsidRPr="00714CFB">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714CFB" w:rsidRDefault="00E27F66" w:rsidP="008B4390">
      <w:pPr>
        <w:jc w:val="both"/>
      </w:pPr>
      <w:r w:rsidRPr="00714CFB">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714CFB">
        <w:lastRenderedPageBreak/>
        <w:t xml:space="preserve">certa forma desiludido relativamente à descoberta: ele próprio recorre à ironia para mostrar o seu desagrado. </w:t>
      </w:r>
    </w:p>
    <w:p w14:paraId="6D371919" w14:textId="530EE46A" w:rsidR="00E27F66" w:rsidRPr="00714CFB" w:rsidRDefault="00E27F66" w:rsidP="008B4390">
      <w:pPr>
        <w:jc w:val="both"/>
      </w:pPr>
      <w:r w:rsidRPr="00714CFB">
        <w:tab/>
        <w:t xml:space="preserve">Em termos da personalidade do POLICEMAN, esta não foi um grande foco – </w:t>
      </w:r>
      <w:r w:rsidR="005F7B90" w:rsidRPr="00714CFB">
        <w:t xml:space="preserve">contudo, </w:t>
      </w:r>
      <w:r w:rsidRPr="00714CFB">
        <w:t>é legítimo admiti-lo como alguém com alguma gabarrice</w:t>
      </w:r>
      <w:r w:rsidRPr="00714CFB">
        <w:rPr>
          <w:rStyle w:val="FootnoteReference"/>
        </w:rPr>
        <w:footnoteReference w:id="24"/>
      </w:r>
      <w:r w:rsidR="005F7B90" w:rsidRPr="00714CFB">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714CFB" w:rsidRDefault="005F7B90" w:rsidP="005F7B90">
      <w:pPr>
        <w:jc w:val="both"/>
      </w:pPr>
      <w:r w:rsidRPr="00714CFB">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onegai”.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714CFB" w:rsidRDefault="00B74D4C" w:rsidP="005F7B90">
      <w:pPr>
        <w:jc w:val="both"/>
      </w:pPr>
      <w:r w:rsidRPr="00714CFB">
        <w:tab/>
        <w:t xml:space="preserve">Esta interação (que pode ser interpretada como uma cena) foi levemente inspirada no filme de animação </w:t>
      </w:r>
      <w:r w:rsidR="008B67AF" w:rsidRPr="00714CFB">
        <w:rPr>
          <w:i/>
          <w:iCs/>
        </w:rPr>
        <w:t xml:space="preserve">Up </w:t>
      </w:r>
      <w:r w:rsidR="008B67AF" w:rsidRPr="00714CFB">
        <w:t xml:space="preserve">(2009), no qual Tom, trabalhador de construção civil, e o seu supervisor tentam retirar o senhor Fredricksen, personagem principal, de sua casa, mas sem sucesso; subentende-se, por causa desta lhe recordar a sua esposa Ellie, uma vez que ele trata o imóvel pelo nome dela. </w:t>
      </w:r>
    </w:p>
    <w:p w14:paraId="717DB50E" w14:textId="37718BBA" w:rsidR="008B67AF" w:rsidRPr="00714CFB" w:rsidRDefault="008B67AF" w:rsidP="00CB0D31">
      <w:pPr>
        <w:jc w:val="center"/>
      </w:pPr>
      <w:r w:rsidRPr="00714CFB">
        <w:rPr>
          <w:noProof/>
        </w:rPr>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3D54D1C5" w:rsidR="008B67AF" w:rsidRPr="00714CFB" w:rsidRDefault="008B67AF" w:rsidP="005F7B90">
      <w:pPr>
        <w:jc w:val="both"/>
      </w:pPr>
      <w:r w:rsidRPr="00714CFB">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6932B4">
            <w:rPr>
              <w:rFonts w:eastAsia="Times New Roman"/>
            </w:rPr>
            <w:t>(</w:t>
          </w:r>
          <w:r w:rsidR="006932B4">
            <w:rPr>
              <w:rFonts w:eastAsia="Times New Roman"/>
              <w:i/>
              <w:iCs/>
            </w:rPr>
            <w:t>UP | Mr. Carl Fredricksen - YouTube</w:t>
          </w:r>
          <w:r w:rsidR="006932B4">
            <w:rPr>
              <w:rFonts w:eastAsia="Times New Roman"/>
            </w:rPr>
            <w:t>, n.d.)</w:t>
          </w:r>
        </w:sdtContent>
      </w:sdt>
      <w:r w:rsidR="000049F9" w:rsidRPr="00714CFB">
        <w:t>.</w:t>
      </w:r>
    </w:p>
    <w:p w14:paraId="4FF839D9" w14:textId="77777777" w:rsidR="000049F9" w:rsidRPr="00714CFB" w:rsidRDefault="000049F9" w:rsidP="005F7B90">
      <w:pPr>
        <w:jc w:val="both"/>
      </w:pPr>
    </w:p>
    <w:p w14:paraId="48A3C9C3" w14:textId="23ABB12F" w:rsidR="000049F9" w:rsidRPr="00714CFB" w:rsidRDefault="000049F9" w:rsidP="000049F9">
      <w:pPr>
        <w:pStyle w:val="ListParagraph"/>
        <w:numPr>
          <w:ilvl w:val="1"/>
          <w:numId w:val="3"/>
        </w:numPr>
        <w:jc w:val="both"/>
      </w:pPr>
      <w:r w:rsidRPr="00714CFB">
        <w:t>MAN WITH HOOD</w:t>
      </w:r>
    </w:p>
    <w:p w14:paraId="36EDB8FE" w14:textId="3B71E843" w:rsidR="000049F9" w:rsidRPr="00714CFB" w:rsidRDefault="000049F9" w:rsidP="00CB0D31">
      <w:pPr>
        <w:ind w:firstLine="720"/>
        <w:jc w:val="both"/>
      </w:pPr>
      <w:r w:rsidRPr="00714CFB">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714CFB">
        <w:t>algumas circunstâncias:</w:t>
      </w:r>
    </w:p>
    <w:p w14:paraId="32337212" w14:textId="1E3D3F47" w:rsidR="0014220A" w:rsidRPr="00714CFB" w:rsidRDefault="0014220A" w:rsidP="00CB0D31">
      <w:pPr>
        <w:ind w:firstLine="720"/>
        <w:jc w:val="both"/>
      </w:pPr>
      <w:r w:rsidRPr="00714CFB">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714CFB">
        <w:rPr>
          <w:rStyle w:val="FootnoteReference"/>
        </w:rPr>
        <w:footnoteReference w:id="25"/>
      </w:r>
      <w:r w:rsidRPr="00714CFB">
        <w:t xml:space="preserve"> – pois se o jovem se apresenta mais recatado, pode ter algo a esconder, e pode traduzir-se numa pessoa perigosa</w:t>
      </w:r>
      <w:r w:rsidR="00B65D20" w:rsidRPr="00714CFB">
        <w:t>;</w:t>
      </w:r>
    </w:p>
    <w:p w14:paraId="6009BB41" w14:textId="7061967C" w:rsidR="00B65D20" w:rsidRPr="00714CFB" w:rsidRDefault="00CB0D31" w:rsidP="00B65D20">
      <w:pPr>
        <w:ind w:firstLine="720"/>
        <w:jc w:val="both"/>
      </w:pPr>
      <w:r w:rsidRPr="00714CFB">
        <w:t>- Função do capuz – aliado ao declarado no parágrafo acima, o recurso ao capuz</w:t>
      </w:r>
      <w:r w:rsidR="00B65D20" w:rsidRPr="00714CFB">
        <w:t xml:space="preserve"> </w:t>
      </w:r>
      <w:r w:rsidRPr="00714CFB">
        <w:t xml:space="preserve">parece encontrar o seu contexto – o de reforçar, assim, a ideia </w:t>
      </w:r>
      <w:r w:rsidR="00193CE3" w:rsidRPr="00714CFB">
        <w:t>de o</w:t>
      </w:r>
      <w:r w:rsidRPr="00714CFB">
        <w:t xml:space="preserve"> jovem ser alguém </w:t>
      </w:r>
      <w:r w:rsidR="00193CE3" w:rsidRPr="00714CFB">
        <w:t xml:space="preserve">enigmático, </w:t>
      </w:r>
      <w:r w:rsidRPr="00714CFB">
        <w:t xml:space="preserve">problemático e perigoso; </w:t>
      </w:r>
      <w:r w:rsidR="00B65D20" w:rsidRPr="00714CFB">
        <w:t>também dá a impressão de que este foi propositadamente puxado excessivamente para a frente da cara do rapaz, o que intensifica a faceta misteriosa.</w:t>
      </w:r>
    </w:p>
    <w:p w14:paraId="5613468E" w14:textId="629E1BB5" w:rsidR="00B65D20" w:rsidRPr="00714CFB" w:rsidRDefault="00355343" w:rsidP="00B65D20">
      <w:pPr>
        <w:jc w:val="both"/>
      </w:pPr>
      <w:r w:rsidRPr="00714CFB">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714CFB">
        <w:t>uma quantia (e a preocupação em a conquistar) é mais importante que a vida do próximo. Por fim, acaba por não cumprir o combinado, roubando o velho.</w:t>
      </w:r>
    </w:p>
    <w:p w14:paraId="34F07E0C" w14:textId="7D9FEAC0" w:rsidR="00A55F21" w:rsidRPr="00714CFB" w:rsidRDefault="00A55F21" w:rsidP="00B65D20">
      <w:pPr>
        <w:jc w:val="both"/>
      </w:pPr>
      <w:r w:rsidRPr="00714CFB">
        <w:tab/>
        <w:t xml:space="preserve">Ora, tendo em conta a informação recente explicitada, é legítimo situar o jovem numa mistura </w:t>
      </w:r>
      <w:r w:rsidR="002C5DE7" w:rsidRPr="00714CFB">
        <w:t>entre</w:t>
      </w:r>
      <w:r w:rsidRPr="00714CFB">
        <w:t xml:space="preserve"> dois arquétipos, que bem o representam – o </w:t>
      </w:r>
      <w:r w:rsidRPr="00714CFB">
        <w:rPr>
          <w:i/>
          <w:iCs/>
        </w:rPr>
        <w:t xml:space="preserve">shadow </w:t>
      </w:r>
      <w:r w:rsidRPr="00714CFB">
        <w:t xml:space="preserve">e o </w:t>
      </w:r>
      <w:r w:rsidRPr="00714CFB">
        <w:rPr>
          <w:i/>
          <w:iCs/>
        </w:rPr>
        <w:t>Thief</w:t>
      </w:r>
      <w:r w:rsidR="002C5DE7" w:rsidRPr="00714CFB">
        <w:t>:</w:t>
      </w:r>
    </w:p>
    <w:p w14:paraId="7431D5DE" w14:textId="4430057A" w:rsidR="002C5DE7" w:rsidRPr="00714CFB" w:rsidRDefault="002C5DE7" w:rsidP="00B65D20">
      <w:pPr>
        <w:jc w:val="both"/>
      </w:pPr>
      <w:r w:rsidRPr="00714CFB">
        <w:tab/>
        <w:t xml:space="preserve">- 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6932B4" w:rsidRPr="006932B4">
            <w:rPr>
              <w:color w:val="000000"/>
            </w:rPr>
            <w:t>(Tillman, 2019)</w:t>
          </w:r>
        </w:sdtContent>
      </w:sdt>
      <w:r w:rsidRPr="00714CFB">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6932B4" w:rsidRPr="006932B4">
            <w:rPr>
              <w:color w:val="000000"/>
            </w:rPr>
            <w:t>(Sloan, 2015)</w:t>
          </w:r>
        </w:sdtContent>
      </w:sdt>
      <w:r w:rsidRPr="00714CFB">
        <w:t>;</w:t>
      </w:r>
    </w:p>
    <w:p w14:paraId="0506F93A" w14:textId="4B7616D2" w:rsidR="002C5DE7" w:rsidRPr="00714CFB" w:rsidRDefault="002C5DE7" w:rsidP="00B65D20">
      <w:pPr>
        <w:jc w:val="both"/>
      </w:pPr>
      <w:r w:rsidRPr="00714CFB">
        <w:tab/>
        <w:t xml:space="preserve">- 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6932B4">
            <w:rPr>
              <w:rFonts w:eastAsia="Times New Roman"/>
            </w:rPr>
            <w:t>(</w:t>
          </w:r>
          <w:r w:rsidR="006932B4">
            <w:rPr>
              <w:rFonts w:eastAsia="Times New Roman"/>
              <w:i/>
              <w:iCs/>
            </w:rPr>
            <w:t>Classical Archetypes – The Thief | Emergence Campaign Weblog</w:t>
          </w:r>
          <w:r w:rsidR="006932B4">
            <w:rPr>
              <w:rFonts w:eastAsia="Times New Roman"/>
            </w:rPr>
            <w:t>, n.d.)</w:t>
          </w:r>
        </w:sdtContent>
      </w:sdt>
      <w:r w:rsidRPr="00714CFB">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6932B4">
            <w:rPr>
              <w:rFonts w:eastAsia="Times New Roman"/>
            </w:rPr>
            <w:t>(</w:t>
          </w:r>
          <w:r w:rsidR="006932B4">
            <w:rPr>
              <w:rFonts w:eastAsia="Times New Roman"/>
              <w:i/>
              <w:iCs/>
            </w:rPr>
            <w:t>What Is the Thief Personality Type? (Characteristics + Examples)</w:t>
          </w:r>
          <w:r w:rsidR="006932B4">
            <w:rPr>
              <w:rFonts w:eastAsia="Times New Roman"/>
            </w:rPr>
            <w:t>, n.d.)</w:t>
          </w:r>
        </w:sdtContent>
      </w:sdt>
      <w:r w:rsidRPr="00714CFB">
        <w:t>.</w:t>
      </w:r>
    </w:p>
    <w:p w14:paraId="3D6D4B6D" w14:textId="181A4B94" w:rsidR="002C5DE7" w:rsidRPr="00714CFB" w:rsidRDefault="002C5DE7" w:rsidP="00B65D20">
      <w:pPr>
        <w:jc w:val="both"/>
      </w:pPr>
      <w:r w:rsidRPr="00714CFB">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714CFB" w:rsidRDefault="002C5DE7" w:rsidP="00F11BCE">
      <w:pPr>
        <w:jc w:val="center"/>
      </w:pPr>
      <w:r w:rsidRPr="00714CFB">
        <w:rPr>
          <w:noProof/>
        </w:rPr>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05755760" wp14:editId="5FCD37DB">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714CFB">
        <w:rPr>
          <w:noProof/>
        </w:rPr>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B9260B0" w:rsidR="002C5DE7" w:rsidRPr="00714CFB" w:rsidRDefault="00F11BCE" w:rsidP="00B65D20">
      <w:pPr>
        <w:jc w:val="both"/>
      </w:pPr>
      <w:r w:rsidRPr="00714CFB">
        <w:t xml:space="preserve">Fig. 1, 2 &amp; 3 – Referências visuais para a conceptualização do MAN WITH HOOD, nas quais, naturalmente, ocorrem vestimentas com capucho. Na primeira imagem à esquerda verifica-se a representação da morte denominada por </w:t>
      </w:r>
      <w:r w:rsidRPr="00714CFB">
        <w:rPr>
          <w:i/>
          <w:iCs/>
        </w:rPr>
        <w:t>Grim Reaper</w:t>
      </w:r>
      <w:r w:rsidRPr="00714CFB">
        <w:t xml:space="preserve"> onde, para além do aspeto esquelético e pálido das mãos e a foice, um manto com um capucho que quase tapa grande parte da face da representação</w:t>
      </w:r>
      <w:r w:rsidR="00D7017C" w:rsidRPr="00714CFB">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6932B4">
            <w:rPr>
              <w:rFonts w:eastAsia="Times New Roman"/>
            </w:rPr>
            <w:t>(</w:t>
          </w:r>
          <w:r w:rsidR="006932B4">
            <w:rPr>
              <w:rFonts w:eastAsia="Times New Roman"/>
              <w:i/>
              <w:iCs/>
            </w:rPr>
            <w:t>Where Does the Concept of a “Grim Reaper” Come From? | Britannica</w:t>
          </w:r>
          <w:r w:rsidR="006932B4">
            <w:rPr>
              <w:rFonts w:eastAsia="Times New Roman"/>
            </w:rPr>
            <w:t>, n.d.)</w:t>
          </w:r>
        </w:sdtContent>
      </w:sdt>
      <w:r w:rsidRPr="00714CFB">
        <w:t xml:space="preserve">; ora, em última instância, o perigo que advém da intervenção para com o MAN WITH HOOD pode terminar na sua aniquilação. As duas outras figuram na franquia de filmes cinematográficos </w:t>
      </w:r>
      <w:r w:rsidRPr="00714CFB">
        <w:rPr>
          <w:i/>
          <w:iCs/>
        </w:rPr>
        <w:t xml:space="preserve">Harry Potter </w:t>
      </w:r>
      <w:r w:rsidRPr="00714CFB">
        <w:t xml:space="preserve">(2001-2011) – os </w:t>
      </w:r>
      <w:r w:rsidRPr="00714CFB">
        <w:rPr>
          <w:i/>
          <w:iCs/>
        </w:rPr>
        <w:t>Death Eaters</w:t>
      </w:r>
      <w:r w:rsidRPr="00714CFB">
        <w:t xml:space="preserve">, um grupo de feiticeiros radicalistas </w:t>
      </w:r>
      <w:r w:rsidR="00D7017C" w:rsidRPr="00714CFB">
        <w:t xml:space="preserve">do mal </w:t>
      </w:r>
      <w:r w:rsidRPr="00714CFB">
        <w:t>apoiantes do antagonista da série Voldemort (última figura), para além de usarem uma máscara para esconder a sua identidade, recorrem ao capuz para o mesmo efeito, para além de constar como efeito de intimidação</w:t>
      </w:r>
      <w:r w:rsidR="00D7017C" w:rsidRPr="00714CFB">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6932B4">
            <w:rPr>
              <w:rFonts w:eastAsia="Times New Roman"/>
            </w:rPr>
            <w:t>(</w:t>
          </w:r>
          <w:r w:rsidR="006932B4">
            <w:rPr>
              <w:rFonts w:eastAsia="Times New Roman"/>
              <w:i/>
              <w:iCs/>
            </w:rPr>
            <w:t>Death Eater - Wikipedia</w:t>
          </w:r>
          <w:r w:rsidR="006932B4">
            <w:rPr>
              <w:rFonts w:eastAsia="Times New Roman"/>
            </w:rPr>
            <w:t>, n.d.)</w:t>
          </w:r>
        </w:sdtContent>
      </w:sdt>
      <w:r w:rsidRPr="006932B4">
        <w:rPr>
          <w:lang w:val="en-US"/>
        </w:rPr>
        <w:t xml:space="preserve">. </w:t>
      </w:r>
      <w:r w:rsidR="00D7017C" w:rsidRPr="007431F0">
        <w:rPr>
          <w:lang w:val="en-US"/>
        </w:rPr>
        <w:t xml:space="preserve">O </w:t>
      </w:r>
      <w:r w:rsidR="00D7017C" w:rsidRPr="007431F0">
        <w:rPr>
          <w:i/>
          <w:iCs/>
          <w:lang w:val="en-US"/>
        </w:rPr>
        <w:t xml:space="preserve">shadow </w:t>
      </w:r>
      <w:r w:rsidRPr="007431F0">
        <w:rPr>
          <w:lang w:val="en-US"/>
        </w:rPr>
        <w:t>Voldemort também aparece com o mesmo acessório ao longo da trama</w:t>
      </w:r>
      <w:r w:rsidR="00D7017C" w:rsidRPr="007431F0">
        <w:rPr>
          <w:lang w:val="en-US"/>
        </w:rPr>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Harry Potter and the Goblet of Fire - Death Eaters Image (27569800) - Fanpop</w:t>
          </w:r>
          <w:r w:rsidR="006932B4" w:rsidRPr="006932B4">
            <w:rPr>
              <w:rFonts w:eastAsia="Times New Roman"/>
              <w:lang w:val="en-US"/>
            </w:rPr>
            <w:t xml:space="preserve">, n.d.; </w:t>
          </w:r>
          <w:r w:rsidR="006932B4" w:rsidRPr="006932B4">
            <w:rPr>
              <w:rFonts w:eastAsia="Times New Roman"/>
              <w:i/>
              <w:iCs/>
              <w:lang w:val="en-US"/>
            </w:rPr>
            <w:t>Voldemort - He Who Shall Not Be Named - JS Psychotherapy</w:t>
          </w:r>
          <w:r w:rsidR="006932B4" w:rsidRPr="006932B4">
            <w:rPr>
              <w:rFonts w:eastAsia="Times New Roman"/>
              <w:lang w:val="en-US"/>
            </w:rPr>
            <w:t xml:space="preserve">, n.d.; </w:t>
          </w:r>
          <w:r w:rsidR="006932B4" w:rsidRPr="006932B4">
            <w:rPr>
              <w:rFonts w:eastAsia="Times New Roman"/>
              <w:i/>
              <w:iCs/>
              <w:lang w:val="en-US"/>
            </w:rPr>
            <w:t xml:space="preserve">Where Does the Concept of a “Grim Reaper” Come From? </w:t>
          </w:r>
          <w:r w:rsidR="006932B4">
            <w:rPr>
              <w:rFonts w:eastAsia="Times New Roman"/>
              <w:i/>
              <w:iCs/>
            </w:rPr>
            <w:t>| Britannica</w:t>
          </w:r>
          <w:r w:rsidR="006932B4">
            <w:rPr>
              <w:rFonts w:eastAsia="Times New Roman"/>
            </w:rPr>
            <w:t>, n.d.)</w:t>
          </w:r>
        </w:sdtContent>
      </w:sdt>
      <w:r w:rsidRPr="00714CFB">
        <w:t>.</w:t>
      </w:r>
    </w:p>
    <w:p w14:paraId="397099E8" w14:textId="77777777" w:rsidR="00DB7CEB" w:rsidRPr="00714CFB" w:rsidRDefault="00DB7CEB" w:rsidP="00B65D20">
      <w:pPr>
        <w:jc w:val="both"/>
      </w:pPr>
    </w:p>
    <w:p w14:paraId="6A5ACA08" w14:textId="1775E4E5" w:rsidR="00DB7CEB" w:rsidRPr="00714CFB" w:rsidRDefault="00DB7CEB" w:rsidP="00B65D20">
      <w:pPr>
        <w:jc w:val="both"/>
      </w:pPr>
      <w:r w:rsidRPr="00714CFB">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714CFB">
        <w:lastRenderedPageBreak/>
        <w:t>velho não esteja a ser totalmente sincero, e que possa ter escondido a verdade em outras ocasiões.</w:t>
      </w:r>
      <w:r w:rsidR="004F0011" w:rsidRPr="00714CFB">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6932B4" w:rsidRPr="006932B4">
            <w:rPr>
              <w:color w:val="000000"/>
            </w:rPr>
            <w:t>(Freeman, 2004)</w:t>
          </w:r>
        </w:sdtContent>
      </w:sdt>
      <w:r w:rsidR="004F0011" w:rsidRPr="00714CFB">
        <w:t>.</w:t>
      </w:r>
    </w:p>
    <w:p w14:paraId="66CAFAF3" w14:textId="77777777" w:rsidR="00355343" w:rsidRPr="00714CFB" w:rsidRDefault="00355343" w:rsidP="00B65D20">
      <w:pPr>
        <w:jc w:val="both"/>
      </w:pPr>
    </w:p>
    <w:p w14:paraId="1002A83D" w14:textId="67DCAF8F" w:rsidR="00B65D20" w:rsidRPr="00714CFB" w:rsidRDefault="00D75188" w:rsidP="00D75188">
      <w:pPr>
        <w:pStyle w:val="ListParagraph"/>
        <w:numPr>
          <w:ilvl w:val="1"/>
          <w:numId w:val="3"/>
        </w:numPr>
        <w:jc w:val="both"/>
      </w:pPr>
      <w:r w:rsidRPr="00714CFB">
        <w:t>FLOURIST</w:t>
      </w:r>
    </w:p>
    <w:p w14:paraId="1CBD2E37" w14:textId="2698D2EE" w:rsidR="00D75188" w:rsidRPr="00714CFB" w:rsidRDefault="00D75188" w:rsidP="00D75188">
      <w:pPr>
        <w:jc w:val="both"/>
      </w:pPr>
      <w:r w:rsidRPr="00714CFB">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714CFB" w:rsidRDefault="00D75188" w:rsidP="00D75188">
      <w:pPr>
        <w:jc w:val="both"/>
      </w:pPr>
      <w:r w:rsidRPr="00714CFB">
        <w:t xml:space="preserve">Relativamente à aparência física, </w:t>
      </w:r>
      <w:r w:rsidR="006A1562" w:rsidRPr="00714CFB">
        <w:t>percebe-se que o</w:t>
      </w:r>
      <w:r w:rsidRPr="00714CFB">
        <w:t xml:space="preserve"> florista</w:t>
      </w:r>
      <w:r w:rsidRPr="00714CFB">
        <w:rPr>
          <w:rStyle w:val="FootnoteReference"/>
        </w:rPr>
        <w:footnoteReference w:id="26"/>
      </w:r>
      <w:r w:rsidR="006A1562" w:rsidRPr="00714CFB">
        <w:t xml:space="preserve"> é um indivíduo bem-parecido, com uma roupa elegante, mas nada de extravagante ou demasiado formal – são visíveis uma camisola e um casaco por cima e não um </w:t>
      </w:r>
      <w:r w:rsidR="006A1562" w:rsidRPr="00714CFB">
        <w:rPr>
          <w:i/>
          <w:iCs/>
        </w:rPr>
        <w:t>smoking</w:t>
      </w:r>
      <w:r w:rsidR="006A1562" w:rsidRPr="00714CFB">
        <w:t xml:space="preserve">, a título de exemplo. Pois bem, esta observação pode indiciar a modéstia e simplicidade como seus traços característicos de individualidade. </w:t>
      </w:r>
    </w:p>
    <w:p w14:paraId="2A0007C7" w14:textId="16F0BD70" w:rsidR="006A1562" w:rsidRPr="00714CFB" w:rsidRDefault="006A1562" w:rsidP="00D75188">
      <w:pPr>
        <w:jc w:val="both"/>
      </w:pPr>
      <w:r w:rsidRPr="00714CFB">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714CFB">
        <w:t>anacrónica</w:t>
      </w:r>
      <w:r w:rsidR="005A5268" w:rsidRPr="00714CFB">
        <w:rPr>
          <w:rStyle w:val="FootnoteReference"/>
        </w:rPr>
        <w:footnoteReference w:id="27"/>
      </w:r>
      <w:r w:rsidR="005A5268" w:rsidRPr="00714CFB">
        <w:t xml:space="preserve"> do velho cinge-se, sobretudo, à sua mentalidade e não à sua condição física que, naturalmente, é vítima do envelhecimento.</w:t>
      </w:r>
      <w:r w:rsidR="00FE7792" w:rsidRPr="00714CFB">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714CFB">
        <w:t xml:space="preserve"> ou o recurso ao silêncio. </w:t>
      </w:r>
    </w:p>
    <w:p w14:paraId="04F02527" w14:textId="5D96B3DB" w:rsidR="004A7C57" w:rsidRPr="00714CFB" w:rsidRDefault="004A7C57" w:rsidP="00D75188">
      <w:pPr>
        <w:jc w:val="both"/>
      </w:pPr>
      <w:r w:rsidRPr="00714CFB">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714CFB" w:rsidRDefault="004A7C57" w:rsidP="00D75188">
      <w:pPr>
        <w:jc w:val="both"/>
      </w:pPr>
      <w:r w:rsidRPr="00714CFB">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714CFB">
        <w:rPr>
          <w:rStyle w:val="FootnoteReference"/>
        </w:rPr>
        <w:footnoteReference w:id="28"/>
      </w:r>
      <w:r w:rsidR="007A388A" w:rsidRPr="00714CFB">
        <w:t xml:space="preserve">, </w:t>
      </w:r>
      <w:r w:rsidR="00907EE0" w:rsidRPr="00714CFB">
        <w:t xml:space="preserve">por demorar cada vez mais na sua locomoção, torna-se </w:t>
      </w:r>
      <w:r w:rsidR="00907EE0" w:rsidRPr="00714CFB">
        <w:lastRenderedPageBreak/>
        <w:t>lógico que este seja puxado no momento de atravessar</w:t>
      </w:r>
      <w:r w:rsidR="00790531" w:rsidRPr="00714CFB">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714CFB">
        <w:t>O episódio é marcante porque o protagonista materializa mais profundamente um incidente que, outrora, o envolvera naquele local – ele diz concretamente que perdeu alguém ali. Logo esta linguagem e o uso da “perda” pode revelar-se um eufemismo</w:t>
      </w:r>
      <w:r w:rsidR="007B5C31" w:rsidRPr="00714CFB">
        <w:rPr>
          <w:rStyle w:val="FootnoteReference"/>
        </w:rPr>
        <w:footnoteReference w:id="29"/>
      </w:r>
      <w:r w:rsidR="000D655F" w:rsidRPr="00714CFB">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714CFB">
        <w:t xml:space="preserve">Note-se também o destaque dado ao sinal de trânsito – tanto na comunicação textual como a experiência de </w:t>
      </w:r>
      <w:r w:rsidR="00D5693B" w:rsidRPr="00714CFB">
        <w:rPr>
          <w:i/>
          <w:iCs/>
        </w:rPr>
        <w:t>gameplay</w:t>
      </w:r>
      <w:r w:rsidR="00D5693B" w:rsidRPr="00714CFB">
        <w:t>, na qual o jogador tem de posicionar a flor junto ao mesmo, seguindo as instruções do OLD MAN</w:t>
      </w:r>
      <w:r w:rsidR="00D5693B" w:rsidRPr="00714CFB">
        <w:rPr>
          <w:rStyle w:val="FootnoteReference"/>
        </w:rPr>
        <w:footnoteReference w:id="30"/>
      </w:r>
      <w:r w:rsidR="00D5693B" w:rsidRPr="00714CFB">
        <w:t>.</w:t>
      </w:r>
    </w:p>
    <w:p w14:paraId="55D522D6" w14:textId="47C363BC" w:rsidR="00843688" w:rsidRPr="00714CFB" w:rsidRDefault="00843688" w:rsidP="00843688">
      <w:pPr>
        <w:jc w:val="both"/>
      </w:pPr>
      <w:r w:rsidRPr="00714CFB">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714CFB">
        <w:t xml:space="preserve"> (está cada vez mais </w:t>
      </w:r>
      <w:r w:rsidR="006D7785" w:rsidRPr="00714CFB">
        <w:t>perto</w:t>
      </w:r>
      <w:r w:rsidR="00D87725" w:rsidRPr="00714CFB">
        <w:t>, tanto dela como de um momento fatal)</w:t>
      </w:r>
      <w:r w:rsidR="00444A28" w:rsidRPr="00714CFB">
        <w:t xml:space="preserve"> e que possivelmente revela uma certa premeditação e vontade na realização de um plano, o que pode indicar que, na verdade, todo aquele comportamento debilitado do mesmo seja fantasioso e esteja também contemplado nesse mesmo plano</w:t>
      </w:r>
      <w:r w:rsidRPr="00714CFB">
        <w:t>; adulta essa que, relembrando as declarações assumidas pelo personagem principal, como os momentos nos quais ele denuncia apenas ter tido uma mulher na sua vida, e que se manterá assim até à sua morte</w:t>
      </w:r>
      <w:r w:rsidRPr="00714CFB">
        <w:rPr>
          <w:rStyle w:val="FootnoteReference"/>
        </w:rPr>
        <w:footnoteReference w:id="31"/>
      </w:r>
      <w:r w:rsidRPr="00714CFB">
        <w:t>, e que não lhe foi dada a oportunidade de constituir a sua própria família</w:t>
      </w:r>
      <w:r w:rsidRPr="00714CFB">
        <w:rPr>
          <w:rStyle w:val="FootnoteReference"/>
        </w:rPr>
        <w:footnoteReference w:id="32"/>
      </w:r>
      <w:r w:rsidR="00D87725" w:rsidRPr="00714CFB">
        <w:t xml:space="preserve">, pode ser apreendida pelo jogador como a amante do OLD MAN. Relativamente ao segundo aspeto – a personagem, até então misteriosa, identifica-a como um lírio. Ora bem, este momento teve um par de intenções: </w:t>
      </w:r>
      <w:r w:rsidR="00444A28" w:rsidRPr="00714CFB">
        <w:t>em primeiro lugar,</w:t>
      </w:r>
      <w:r w:rsidR="00D87725" w:rsidRPr="00714CFB">
        <w:t xml:space="preserve"> revelar ao jogador a </w:t>
      </w:r>
      <w:r w:rsidR="00444A28" w:rsidRPr="00714CFB">
        <w:t xml:space="preserve">sua </w:t>
      </w:r>
      <w:r w:rsidR="00D87725" w:rsidRPr="00714CFB">
        <w:t xml:space="preserve">verdadeira identidade </w:t>
      </w:r>
      <w:r w:rsidR="00444A28" w:rsidRPr="00714CFB">
        <w:t xml:space="preserve">– passando o jogador a ter conhecimento de que ele tem uma paixão por flores, dado ter trabalhado como florista (permitindo, a nível textual, a substituição do “nome indicativo” de </w:t>
      </w:r>
      <w:r w:rsidR="00444A28" w:rsidRPr="00714CFB">
        <w:lastRenderedPageBreak/>
        <w:t>pontos de interrogação para FLOURIST); em segundo lugar, conceder uma nova oportunidade na alusão a simbolismos. No parágrafo seguinte será desenvolvida esta linha de pensamento, aqui instaurada.</w:t>
      </w:r>
    </w:p>
    <w:p w14:paraId="380BB4A6" w14:textId="49CFB2AC" w:rsidR="00041911" w:rsidRPr="00714CFB" w:rsidRDefault="00041911" w:rsidP="00843688">
      <w:pPr>
        <w:jc w:val="both"/>
      </w:pPr>
      <w:r w:rsidRPr="00714CFB">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6932B4">
            <w:rPr>
              <w:rFonts w:eastAsia="Times New Roman"/>
            </w:rPr>
            <w:t>(</w:t>
          </w:r>
          <w:r w:rsidR="006932B4">
            <w:rPr>
              <w:rFonts w:eastAsia="Times New Roman"/>
              <w:i/>
              <w:iCs/>
            </w:rPr>
            <w:t>Lily Flowers: Colors and Symbolism | Flower Station</w:t>
          </w:r>
          <w:r w:rsidR="006932B4">
            <w:rPr>
              <w:rFonts w:eastAsia="Times New Roman"/>
            </w:rPr>
            <w:t>, n.d.)</w:t>
          </w:r>
        </w:sdtContent>
      </w:sdt>
      <w:r w:rsidRPr="00714CFB">
        <w:t xml:space="preserve">.  Por conseguinte, é importante a sua definição – que é feita, logo à partida, a nível visual, aquando da disposição da flor aos pés do sinal de trânsito. Observando a mesma, denota-se tratar-se de um lírio conhecido por copo-de-leite ou boca-de-jarro,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6932B4">
            <w:rPr>
              <w:rFonts w:eastAsia="Times New Roman"/>
            </w:rPr>
            <w:t>(</w:t>
          </w:r>
          <w:r w:rsidR="006932B4">
            <w:rPr>
              <w:rFonts w:eastAsia="Times New Roman"/>
              <w:i/>
              <w:iCs/>
            </w:rPr>
            <w:t>Zantedeschia Aethiopica – Wikipédia, a Enciclopédia Livre</w:t>
          </w:r>
          <w:r w:rsidR="006932B4">
            <w:rPr>
              <w:rFonts w:eastAsia="Times New Roman"/>
            </w:rPr>
            <w:t>, n.d.)</w:t>
          </w:r>
        </w:sdtContent>
      </w:sdt>
      <w:r w:rsidRPr="00714CFB">
        <w:t>.</w:t>
      </w:r>
    </w:p>
    <w:p w14:paraId="5EAC6BB0" w14:textId="77777777" w:rsidR="00041911" w:rsidRPr="00714CFB" w:rsidRDefault="00041911" w:rsidP="00843688">
      <w:pPr>
        <w:jc w:val="both"/>
      </w:pPr>
    </w:p>
    <w:p w14:paraId="05259F5B" w14:textId="1BAE22D2" w:rsidR="0097365B" w:rsidRPr="00714CFB" w:rsidRDefault="0097365B" w:rsidP="00843688">
      <w:pPr>
        <w:jc w:val="both"/>
      </w:pPr>
      <w:r w:rsidRPr="00714CFB">
        <w:rPr>
          <w:noProof/>
        </w:rPr>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714CFB">
        <w:rPr>
          <w:noProof/>
        </w:rPr>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714CFB">
        <w:t xml:space="preserve"> </w:t>
      </w:r>
    </w:p>
    <w:p w14:paraId="67F4777D" w14:textId="565B96B2" w:rsidR="00E32F37" w:rsidRPr="00714CFB" w:rsidRDefault="00E32F37" w:rsidP="00843688">
      <w:pPr>
        <w:jc w:val="both"/>
      </w:pPr>
      <w:r w:rsidRPr="00714CFB">
        <w:t xml:space="preserve">Fig. 1 &amp; 2 – Representação do lírio boca-de-jarro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6932B4">
            <w:rPr>
              <w:rFonts w:eastAsia="Times New Roman"/>
            </w:rPr>
            <w:t>(</w:t>
          </w:r>
          <w:r w:rsidR="006932B4">
            <w:rPr>
              <w:rFonts w:eastAsia="Times New Roman"/>
              <w:i/>
              <w:iCs/>
            </w:rPr>
            <w:t>How to Plant and Grow Calla Lily</w:t>
          </w:r>
          <w:r w:rsidR="006932B4">
            <w:rPr>
              <w:rFonts w:eastAsia="Times New Roman"/>
            </w:rPr>
            <w:t>, n.d.)</w:t>
          </w:r>
        </w:sdtContent>
      </w:sdt>
      <w:r w:rsidRPr="00714CFB">
        <w:t>.</w:t>
      </w:r>
    </w:p>
    <w:p w14:paraId="45316977" w14:textId="77777777" w:rsidR="00041911" w:rsidRPr="00714CFB" w:rsidRDefault="00041911" w:rsidP="00843688">
      <w:pPr>
        <w:jc w:val="both"/>
      </w:pPr>
    </w:p>
    <w:p w14:paraId="2A4E5364" w14:textId="6CD3B11C" w:rsidR="00041911" w:rsidRPr="00714CFB" w:rsidRDefault="00041911" w:rsidP="00A67BB8">
      <w:pPr>
        <w:ind w:firstLine="720"/>
        <w:jc w:val="both"/>
      </w:pPr>
      <w:r w:rsidRPr="00714CFB">
        <w:t xml:space="preserve">Definido assim a espécie de lírio, </w:t>
      </w:r>
      <w:r w:rsidR="00450101" w:rsidRPr="00714CFB">
        <w:t xml:space="preserve">designada em inglês por </w:t>
      </w:r>
      <w:r w:rsidR="00450101" w:rsidRPr="00714CFB">
        <w:rPr>
          <w:i/>
          <w:iCs/>
        </w:rPr>
        <w:t xml:space="preserve">calla </w:t>
      </w:r>
      <w:r w:rsidR="00450101" w:rsidRPr="00714CFB">
        <w:t>lily</w:t>
      </w:r>
      <w:r w:rsidR="00450101" w:rsidRPr="00714CFB">
        <w:rPr>
          <w:rStyle w:val="FootnoteReference"/>
        </w:rPr>
        <w:footnoteReference w:id="33"/>
      </w:r>
      <w:r w:rsidR="00450101" w:rsidRPr="00714CFB">
        <w:t xml:space="preserve">, </w:t>
      </w:r>
      <w:r w:rsidRPr="00714CFB">
        <w:t>resta então contextualizar o seu significad</w:t>
      </w:r>
      <w:r w:rsidR="009C5358" w:rsidRPr="00714CFB">
        <w:t>o</w:t>
      </w:r>
      <w:r w:rsidRPr="00714CFB">
        <w:t xml:space="preserve">: </w:t>
      </w:r>
      <w:r w:rsidR="009C5358" w:rsidRPr="00714CFB">
        <w:t>graças à sua cor, é correlacionada com os conceitos de pureza, fé e santidade – digamos, de perfeição, por estar ligada à imagem da Virgem Maria, figura importante na religião cristã</w:t>
      </w:r>
      <w:r w:rsidR="00450101" w:rsidRPr="00714CFB">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9C5358" w:rsidRPr="00714CFB">
        <w:t xml:space="preserve">; ela é frequentemente representada por uma figura de manto branco, para além de </w:t>
      </w:r>
      <w:r w:rsidR="00450101" w:rsidRPr="00714CFB">
        <w:t>que esta flor também é recorrente nas suas aparições. A flor também é, na Antiguidade Grega, símbolo de renascimento e união, pois dado o seu formato semelhante a um cálice, antigos gregos e romanos atribuíam-lhes qualidades festivas</w:t>
      </w:r>
      <w:r w:rsidR="00A67BB8" w:rsidRPr="00714CFB">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A67BB8" w:rsidRPr="00714CFB">
        <w:t xml:space="preserve">. </w:t>
      </w:r>
    </w:p>
    <w:p w14:paraId="4FDE577A" w14:textId="77777777" w:rsidR="00A67BB8" w:rsidRPr="00714CFB" w:rsidRDefault="00A67BB8" w:rsidP="00A67BB8">
      <w:pPr>
        <w:ind w:firstLine="720"/>
        <w:jc w:val="both"/>
      </w:pPr>
    </w:p>
    <w:p w14:paraId="6156026A" w14:textId="0E7B8B82" w:rsidR="00A67BB8" w:rsidRPr="00714CFB" w:rsidRDefault="00C67190" w:rsidP="003A6521">
      <w:pPr>
        <w:jc w:val="center"/>
      </w:pPr>
      <w:r w:rsidRPr="00714CFB">
        <w:rPr>
          <w:noProof/>
        </w:rPr>
        <w:lastRenderedPageBreak/>
        <w:drawing>
          <wp:inline distT="0" distB="0" distL="0" distR="0" wp14:anchorId="18875216" wp14:editId="2472B66D">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714CFB">
        <w:rPr>
          <w:noProof/>
        </w:rPr>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44AE9D09" w:rsidR="001340E9" w:rsidRPr="00714CFB" w:rsidRDefault="001340E9" w:rsidP="001340E9">
      <w:pPr>
        <w:jc w:val="center"/>
      </w:pPr>
      <w:r w:rsidRPr="00714CFB">
        <w:t>Fig. 1</w:t>
      </w:r>
      <w:r w:rsidR="00B0307F" w:rsidRPr="00714CFB">
        <w:t xml:space="preserve"> &amp;</w:t>
      </w:r>
      <w:r w:rsidRPr="00714CFB">
        <w:t xml:space="preserve"> 2 – Estátua de Nossa Senhora com copo-de-leite (à esquerda) e Pintura em acrílico da Nossa Senhora de Guadalupe</w:t>
      </w:r>
      <w:r w:rsidRPr="00714CFB">
        <w:rPr>
          <w:rStyle w:val="FootnoteReference"/>
        </w:rPr>
        <w:footnoteReference w:id="34"/>
      </w:r>
      <w:r w:rsidRPr="00714CFB">
        <w:t xml:space="preserve"> com bocas-de-jarro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6932B4">
            <w:rPr>
              <w:rFonts w:eastAsia="Times New Roman"/>
            </w:rPr>
            <w:t>(</w:t>
          </w:r>
          <w:r w:rsidR="006932B4">
            <w:rPr>
              <w:rFonts w:eastAsia="Times New Roman"/>
              <w:i/>
              <w:iCs/>
            </w:rPr>
            <w:t>Blessed Virgin with Calla Lily - Free Stock Photo by Kathryn Morse on Stockvault.Net</w:t>
          </w:r>
          <w:r w:rsidR="006932B4">
            <w:rPr>
              <w:rFonts w:eastAsia="Times New Roman"/>
            </w:rPr>
            <w:t xml:space="preserve">, n.d.; </w:t>
          </w:r>
          <w:r w:rsidR="006932B4">
            <w:rPr>
              <w:rFonts w:eastAsia="Times New Roman"/>
              <w:i/>
              <w:iCs/>
            </w:rPr>
            <w:t>Virgen De Los Alcatraces / Virgin With Calla Lilies Acrylic Print by Ezequiel Ramos APARICIO - Pixels</w:t>
          </w:r>
          <w:r w:rsidR="006932B4">
            <w:rPr>
              <w:rFonts w:eastAsia="Times New Roman"/>
            </w:rPr>
            <w:t>, n.d.)</w:t>
          </w:r>
        </w:sdtContent>
      </w:sdt>
      <w:r w:rsidR="003A6521" w:rsidRPr="00714CFB">
        <w:t>.</w:t>
      </w:r>
    </w:p>
    <w:p w14:paraId="11D71DC4" w14:textId="77777777" w:rsidR="00B0307F" w:rsidRPr="00714CFB" w:rsidRDefault="00B0307F" w:rsidP="001340E9">
      <w:pPr>
        <w:jc w:val="center"/>
      </w:pPr>
    </w:p>
    <w:p w14:paraId="2C6A5F65" w14:textId="3BC0B6E1" w:rsidR="00B0307F" w:rsidRPr="00714CFB" w:rsidRDefault="00B0307F" w:rsidP="00B0307F">
      <w:pPr>
        <w:jc w:val="center"/>
      </w:pPr>
      <w:r w:rsidRPr="00714CFB">
        <w:rPr>
          <w:noProof/>
        </w:rPr>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714CFB">
        <w:rPr>
          <w:noProof/>
        </w:rPr>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12964152" w:rsidR="00B0307F" w:rsidRPr="00714CFB" w:rsidRDefault="00B0307F" w:rsidP="00B0307F">
      <w:r w:rsidRPr="00714CFB">
        <w:t>Fig. 1 &amp; 2 – Imagem de Santa Maria encarando lírios brancos</w:t>
      </w:r>
      <w:r w:rsidRPr="00714CFB">
        <w:rPr>
          <w:rStyle w:val="FootnoteReference"/>
        </w:rPr>
        <w:footnoteReference w:id="35"/>
      </w:r>
      <w:r w:rsidRPr="00714CFB">
        <w:t xml:space="preserve"> e Anunciação do Anjo a Nossa Senhora</w:t>
      </w:r>
      <w:r w:rsidR="00C27CCC" w:rsidRPr="00714CFB">
        <w:rPr>
          <w:rStyle w:val="FootnoteReference"/>
        </w:rPr>
        <w:footnoteReference w:id="36"/>
      </w:r>
      <w:r w:rsidR="00C27CCC" w:rsidRPr="00714CFB">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6932B4">
            <w:rPr>
              <w:rFonts w:eastAsia="Times New Roman"/>
            </w:rPr>
            <w:t>(</w:t>
          </w:r>
          <w:r w:rsidR="006932B4">
            <w:rPr>
              <w:rFonts w:eastAsia="Times New Roman"/>
              <w:i/>
              <w:iCs/>
            </w:rPr>
            <w:t xml:space="preserve">MARIE-JULIE </w:t>
          </w:r>
          <w:r w:rsidR="006932B4">
            <w:rPr>
              <w:rFonts w:eastAsia="Times New Roman"/>
              <w:i/>
              <w:iCs/>
            </w:rPr>
            <w:lastRenderedPageBreak/>
            <w:t>JAHENNY - Our Lady of Lilies</w:t>
          </w:r>
          <w:r w:rsidR="006932B4">
            <w:rPr>
              <w:rFonts w:eastAsia="Times New Roman"/>
            </w:rPr>
            <w:t xml:space="preserve">, n.d.; </w:t>
          </w:r>
          <w:r w:rsidR="006932B4">
            <w:rPr>
              <w:rFonts w:eastAsia="Times New Roman"/>
              <w:i/>
              <w:iCs/>
            </w:rPr>
            <w:t>THE COURAGE OF MARY - The Annunciation - Come Into The Word with Sarah Christmyer | Bible Study | Lectio Divina | Journals | Retreat</w:t>
          </w:r>
          <w:r w:rsidR="006932B4">
            <w:rPr>
              <w:rFonts w:eastAsia="Times New Roman"/>
            </w:rPr>
            <w:t>, n.d.)</w:t>
          </w:r>
        </w:sdtContent>
      </w:sdt>
      <w:r w:rsidR="00C27CCC" w:rsidRPr="00714CFB">
        <w:t>.</w:t>
      </w:r>
    </w:p>
    <w:p w14:paraId="279E4A84" w14:textId="49804A8D" w:rsidR="00A67BB8" w:rsidRPr="00714CFB" w:rsidRDefault="00A67BB8" w:rsidP="00A67BB8">
      <w:pPr>
        <w:jc w:val="both"/>
      </w:pPr>
      <w:r w:rsidRPr="00714CFB">
        <w:tab/>
        <w:t>Contudo, a boca-de-jarro também está ligada a retratos negativos – que estão, aliás, relacionados com a sua origem. Segundo a mitologia grega, Zeus</w:t>
      </w:r>
      <w:r w:rsidRPr="00714CFB">
        <w:rPr>
          <w:rStyle w:val="FootnoteReference"/>
        </w:rPr>
        <w:footnoteReference w:id="37"/>
      </w:r>
      <w:r w:rsidR="00CA7A71" w:rsidRPr="00714CFB">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r w:rsidR="00CA7A71" w:rsidRPr="00714CFB">
        <w:rPr>
          <w:i/>
          <w:iCs/>
        </w:rPr>
        <w:t>calla lilies</w:t>
      </w:r>
      <w:r w:rsidR="00CA7A71" w:rsidRPr="00714CFB">
        <w:t>. Ciumenta de tamanha beleza, Afrodite</w:t>
      </w:r>
      <w:r w:rsidR="00CA7A71" w:rsidRPr="00714CFB">
        <w:rPr>
          <w:rStyle w:val="FootnoteReference"/>
        </w:rPr>
        <w:footnoteReference w:id="38"/>
      </w:r>
      <w:r w:rsidR="00CA7A71" w:rsidRPr="00714CFB">
        <w:t xml:space="preserve"> amaldiçoou as flores, colocando-lhes um pistilo amarelo no centro</w:t>
      </w:r>
      <w:r w:rsidR="00EF5118" w:rsidRPr="00714CFB">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6932B4">
            <w:rPr>
              <w:rFonts w:eastAsia="Times New Roman"/>
            </w:rPr>
            <w:t>(</w:t>
          </w:r>
          <w:r w:rsidR="006932B4">
            <w:rPr>
              <w:rFonts w:eastAsia="Times New Roman"/>
              <w:i/>
              <w:iCs/>
            </w:rPr>
            <w:t>What Is the Meaning of a Calla Lily? Symbolism &amp; Facts of Calla Lilies</w:t>
          </w:r>
          <w:r w:rsidR="006932B4">
            <w:rPr>
              <w:rFonts w:eastAsia="Times New Roman"/>
            </w:rPr>
            <w:t>, n.d.)</w:t>
          </w:r>
        </w:sdtContent>
      </w:sdt>
      <w:r w:rsidR="00CA7A71" w:rsidRPr="00714CFB">
        <w:t>.</w:t>
      </w:r>
      <w:r w:rsidR="00EF5118" w:rsidRPr="00714CFB">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6932B4">
            <w:rPr>
              <w:rFonts w:eastAsia="Times New Roman"/>
            </w:rPr>
            <w:t>(</w:t>
          </w:r>
          <w:r w:rsidR="006932B4">
            <w:rPr>
              <w:rFonts w:eastAsia="Times New Roman"/>
              <w:i/>
              <w:iCs/>
            </w:rPr>
            <w:t>Luxúria - Dicio, Dicionário Online de Português</w:t>
          </w:r>
          <w:r w:rsidR="006932B4">
            <w:rPr>
              <w:rFonts w:eastAsia="Times New Roman"/>
            </w:rPr>
            <w:t>, n.d.)</w:t>
          </w:r>
        </w:sdtContent>
      </w:sdt>
      <w:r w:rsidR="00EF5118" w:rsidRPr="00714CFB">
        <w:t xml:space="preserve">. </w:t>
      </w:r>
      <w:r w:rsidR="00E53E24" w:rsidRPr="00714CFB">
        <w:t xml:space="preserve">A boca-de-jarro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6932B4">
            <w:rPr>
              <w:rFonts w:eastAsia="Times New Roman"/>
            </w:rPr>
            <w:t>(</w:t>
          </w:r>
          <w:r w:rsidR="006932B4">
            <w:rPr>
              <w:rFonts w:eastAsia="Times New Roman"/>
              <w:i/>
              <w:iCs/>
            </w:rPr>
            <w:t>The Meaning Behind 5 Different Types of Funeral Flowers - Tharp Funeral Home &amp; Crematory, Inc.</w:t>
          </w:r>
          <w:r w:rsidR="006932B4">
            <w:rPr>
              <w:rFonts w:eastAsia="Times New Roman"/>
            </w:rPr>
            <w:t>, n.d.)</w:t>
          </w:r>
        </w:sdtContent>
      </w:sdt>
      <w:r w:rsidR="00E53E24" w:rsidRPr="00714CFB">
        <w:t>.</w:t>
      </w:r>
    </w:p>
    <w:p w14:paraId="3B3EE1CD" w14:textId="17A1F5B3" w:rsidR="0005509D" w:rsidRPr="00714CFB" w:rsidRDefault="0005509D" w:rsidP="00A67BB8">
      <w:pPr>
        <w:jc w:val="both"/>
      </w:pPr>
      <w:r w:rsidRPr="00714CFB">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714CFB">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714CFB">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714CFB">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714CFB">
        <w:t>Este intervalo textual considerável mostra como a simbologia foi pensada e recorrida – e o intuito foi de servir-se dela como método efetivo de estimulação de emoção.</w:t>
      </w:r>
    </w:p>
    <w:p w14:paraId="3C32C781" w14:textId="77777777" w:rsidR="005E7E0E" w:rsidRPr="00714CFB" w:rsidRDefault="005E7E0E" w:rsidP="00A67BB8">
      <w:pPr>
        <w:jc w:val="both"/>
      </w:pPr>
      <w:r w:rsidRPr="00714CFB">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714CFB" w:rsidRDefault="005E7E0E" w:rsidP="005E7E0E">
      <w:pPr>
        <w:ind w:firstLine="720"/>
        <w:jc w:val="both"/>
      </w:pPr>
      <w:r w:rsidRPr="00714CFB">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714CFB" w:rsidRDefault="005E7E0E" w:rsidP="005E7E0E">
      <w:pPr>
        <w:ind w:firstLine="720"/>
        <w:jc w:val="both"/>
      </w:pPr>
      <w:r w:rsidRPr="00714CFB">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41D89CD1" w:rsidR="00D16C8D" w:rsidRPr="00714CFB" w:rsidRDefault="005E7E0E" w:rsidP="00D16C8D">
      <w:pPr>
        <w:jc w:val="both"/>
        <w:rPr>
          <w:color w:val="000000"/>
        </w:rPr>
      </w:pPr>
      <w:r w:rsidRPr="00714CFB">
        <w:t xml:space="preserve">Observando de imediato estes ângulos, nota-se que há uma oposição entre eles – no primeiro ele admite a culpa, e no segundo pretende acalmá-la e ficar livre dela. </w:t>
      </w:r>
      <w:r w:rsidR="00D24A53" w:rsidRPr="00714CFB">
        <w:t xml:space="preserve">É favor também relembrar que esta não é a primeira vez em que, dado o comportamento do protagonista, o mesmo possa ser avaliado como um esforço de desresponsabilização e apaziguamento da dor – </w:t>
      </w:r>
      <w:r w:rsidR="00D16C8D" w:rsidRPr="00714CFB">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6932B4" w:rsidRPr="006932B4">
            <w:rPr>
              <w:color w:val="000000"/>
            </w:rPr>
            <w:t>(Freeman, 2004)</w:t>
          </w:r>
        </w:sdtContent>
      </w:sdt>
      <w:r w:rsidR="00D16C8D" w:rsidRPr="00714CFB">
        <w:rPr>
          <w:color w:val="000000"/>
        </w:rPr>
        <w:t>.</w:t>
      </w:r>
    </w:p>
    <w:p w14:paraId="0C6F6187" w14:textId="2E5595F1" w:rsidR="00D16C8D" w:rsidRPr="00714CFB" w:rsidRDefault="00D16C8D" w:rsidP="00D16C8D">
      <w:pPr>
        <w:jc w:val="both"/>
        <w:rPr>
          <w:color w:val="000000"/>
        </w:rPr>
      </w:pPr>
      <w:r w:rsidRPr="00714CFB">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714CFB">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714CFB" w:rsidRDefault="00FB7CFB" w:rsidP="00D16C8D">
      <w:pPr>
        <w:jc w:val="both"/>
        <w:rPr>
          <w:color w:val="000000"/>
        </w:rPr>
      </w:pPr>
      <w:r w:rsidRPr="00714CFB">
        <w:rPr>
          <w:color w:val="000000"/>
        </w:rPr>
        <w:tab/>
        <w:t>- 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714CFB" w:rsidRDefault="00FB7CFB" w:rsidP="00D16C8D">
      <w:pPr>
        <w:jc w:val="both"/>
        <w:rPr>
          <w:color w:val="000000"/>
        </w:rPr>
      </w:pPr>
      <w:r w:rsidRPr="00714CFB">
        <w:rPr>
          <w:color w:val="000000"/>
        </w:rPr>
        <w:tab/>
        <w:t>- o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714CFB" w:rsidRDefault="00FB7CFB" w:rsidP="00D16C8D">
      <w:pPr>
        <w:jc w:val="both"/>
        <w:rPr>
          <w:color w:val="000000"/>
        </w:rPr>
      </w:pPr>
      <w:r w:rsidRPr="00714CFB">
        <w:rPr>
          <w:color w:val="000000"/>
        </w:rPr>
        <w:lastRenderedPageBreak/>
        <w:t>Apesar de grosseira e exagerada</w:t>
      </w:r>
      <w:r w:rsidRPr="00714CFB">
        <w:rPr>
          <w:rStyle w:val="FootnoteReference"/>
          <w:color w:val="000000"/>
        </w:rPr>
        <w:footnoteReference w:id="39"/>
      </w:r>
      <w:r w:rsidRPr="00714CFB">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714CFB">
        <w:rPr>
          <w:color w:val="000000"/>
        </w:rPr>
        <w:t>; viveu em pleno e comeu em pleno</w:t>
      </w:r>
      <w:r w:rsidRPr="00714CFB">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714CFB">
        <w:rPr>
          <w:rStyle w:val="FootnoteReference"/>
          <w:color w:val="000000"/>
        </w:rPr>
        <w:footnoteReference w:id="40"/>
      </w:r>
      <w:r w:rsidRPr="00714CFB">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714CFB" w:rsidRDefault="00AD6ECA" w:rsidP="00D75188">
      <w:pPr>
        <w:jc w:val="both"/>
        <w:rPr>
          <w:color w:val="000000"/>
        </w:rPr>
      </w:pPr>
      <w:r w:rsidRPr="00714CFB">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714CFB">
        <w:rPr>
          <w:color w:val="000000"/>
        </w:rPr>
        <w:t xml:space="preserve"> consoante David Freeman e o modelo NEO-PI-R</w:t>
      </w:r>
      <w:r w:rsidR="00E548C6" w:rsidRPr="00714CFB">
        <w:rPr>
          <w:rStyle w:val="FootnoteReference"/>
          <w:color w:val="000000"/>
        </w:rPr>
        <w:footnoteReference w:id="41"/>
      </w:r>
      <w:r w:rsidRPr="00714CFB">
        <w:rPr>
          <w:color w:val="000000"/>
        </w:rPr>
        <w:t>.</w:t>
      </w:r>
    </w:p>
    <w:p w14:paraId="4AC6621E" w14:textId="39C7A642" w:rsidR="00AD6ECA" w:rsidRPr="00714CFB" w:rsidRDefault="00AD6ECA" w:rsidP="00D75188">
      <w:pPr>
        <w:jc w:val="both"/>
        <w:rPr>
          <w:color w:val="000000"/>
        </w:rPr>
      </w:pPr>
      <w:r w:rsidRPr="00714CFB">
        <w:rPr>
          <w:color w:val="000000"/>
        </w:rPr>
        <w:tab/>
      </w:r>
      <w:r w:rsidRPr="00714CFB">
        <w:rPr>
          <w:color w:val="FF0000"/>
        </w:rPr>
        <w:t>Presente no enquadramento teórico</w:t>
      </w:r>
      <w:r w:rsidRPr="00714CFB">
        <w:rPr>
          <w:color w:val="000000"/>
        </w:rPr>
        <w:t xml:space="preserve">, David Freeman </w:t>
      </w:r>
      <w:r w:rsidR="008F2115" w:rsidRPr="00714CFB">
        <w:rPr>
          <w:color w:val="000000"/>
        </w:rPr>
        <w:t>defende que os personagens secundários mais relevantes, para atingirem um maior grau de dimensionalidade</w:t>
      </w:r>
      <w:r w:rsidR="008F2115" w:rsidRPr="00714CFB">
        <w:rPr>
          <w:rStyle w:val="FootnoteReference"/>
          <w:color w:val="000000"/>
        </w:rPr>
        <w:footnoteReference w:id="42"/>
      </w:r>
      <w:r w:rsidR="00F528FB" w:rsidRPr="00714CFB">
        <w:rPr>
          <w:color w:val="000000"/>
        </w:rPr>
        <w:t xml:space="preserve">, devem ser descritos através de um </w:t>
      </w:r>
      <w:r w:rsidR="00F528FB" w:rsidRPr="00714CFB">
        <w:rPr>
          <w:i/>
          <w:iCs/>
          <w:color w:val="000000"/>
        </w:rPr>
        <w:t>Character Diamond</w:t>
      </w:r>
      <w:r w:rsidR="00F528FB" w:rsidRPr="00714CFB">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714CFB" w:rsidRDefault="00F528FB" w:rsidP="00D75188">
      <w:pPr>
        <w:jc w:val="both"/>
        <w:rPr>
          <w:color w:val="000000"/>
        </w:rPr>
      </w:pPr>
      <w:r w:rsidRPr="00714CFB">
        <w:rPr>
          <w:color w:val="000000"/>
        </w:rPr>
        <w:tab/>
        <w:t>- Descontração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714CFB" w:rsidRDefault="00F528FB" w:rsidP="00D75188">
      <w:pPr>
        <w:jc w:val="both"/>
        <w:rPr>
          <w:color w:val="000000"/>
        </w:rPr>
      </w:pPr>
      <w:r w:rsidRPr="00714CFB">
        <w:rPr>
          <w:color w:val="000000"/>
        </w:rPr>
        <w:tab/>
        <w:t xml:space="preserve">- Consciência/Absorção em pensamento – como já fora dito acima, o FLOURIST parece encontrar um significado para a vida e ter consciência de como ela funciona (que a evolução é algo que existe </w:t>
      </w:r>
      <w:r w:rsidRPr="00714CFB">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08050F45" w:rsidR="00F528FB" w:rsidRPr="00714CFB" w:rsidRDefault="00F528FB" w:rsidP="00D75188">
      <w:pPr>
        <w:jc w:val="both"/>
        <w:rPr>
          <w:color w:val="000000"/>
        </w:rPr>
      </w:pPr>
      <w:r w:rsidRPr="00714CFB">
        <w:rPr>
          <w:color w:val="000000"/>
        </w:rPr>
        <w:tab/>
        <w:t>- Modéstia – mais uma vez, pode-se citar a sua roupa, além de ser visível uma postura apologética</w:t>
      </w:r>
      <w:r w:rsidRPr="00714CFB">
        <w:rPr>
          <w:rStyle w:val="FootnoteReference"/>
          <w:color w:val="000000"/>
        </w:rPr>
        <w:footnoteReference w:id="43"/>
      </w:r>
      <w:r w:rsidRPr="00714CFB">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6932B4" w:rsidRPr="006932B4">
            <w:rPr>
              <w:color w:val="000000"/>
            </w:rPr>
            <w:t>(Ludwig et al., 2022)</w:t>
          </w:r>
        </w:sdtContent>
      </w:sdt>
      <w:r w:rsidRPr="00714CFB">
        <w:rPr>
          <w:color w:val="000000"/>
        </w:rPr>
        <w:t>;</w:t>
      </w:r>
      <w:r w:rsidR="007834F1" w:rsidRPr="00714CFB">
        <w:rPr>
          <w:color w:val="000000"/>
        </w:rPr>
        <w:t xml:space="preserve"> além disso, a componente relativa à aceitação de quem ele é e do decurso natural da vida também demonstra inteligência emocional e autoestima, características relacionadas com a modéstia </w:t>
      </w:r>
      <w:r w:rsidR="007834F1" w:rsidRPr="00714CFB">
        <w:rPr>
          <w:color w:val="000000"/>
        </w:rPr>
        <w:fldChar w:fldCharType="begin" w:fldLock="1"/>
      </w:r>
      <w:r w:rsidR="00674246" w:rsidRPr="00714CFB">
        <w:rPr>
          <w:color w:val="000000"/>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007834F1" w:rsidRPr="00714CFB">
        <w:rPr>
          <w:color w:val="000000"/>
        </w:rPr>
        <w:fldChar w:fldCharType="separate"/>
      </w:r>
      <w:r w:rsidR="007834F1" w:rsidRPr="00714CFB">
        <w:rPr>
          <w:noProof/>
          <w:color w:val="000000"/>
        </w:rPr>
        <w:t>(Zheng &amp; Yanhong Wu, 123 C.E.)</w:t>
      </w:r>
      <w:r w:rsidR="007834F1" w:rsidRPr="00714CFB">
        <w:rPr>
          <w:color w:val="000000"/>
        </w:rPr>
        <w:fldChar w:fldCharType="end"/>
      </w:r>
      <w:r w:rsidR="007834F1" w:rsidRPr="00714CFB">
        <w:rPr>
          <w:color w:val="000000"/>
        </w:rPr>
        <w:t>;</w:t>
      </w:r>
    </w:p>
    <w:p w14:paraId="3A211A68" w14:textId="60516A8B" w:rsidR="00F528FB" w:rsidRPr="00714CFB" w:rsidRDefault="00F528FB" w:rsidP="00D75188">
      <w:pPr>
        <w:jc w:val="both"/>
        <w:rPr>
          <w:color w:val="000000"/>
        </w:rPr>
      </w:pPr>
      <w:r w:rsidRPr="00714CFB">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714CFB" w:rsidRDefault="00F528FB" w:rsidP="00D75188">
      <w:pPr>
        <w:jc w:val="both"/>
        <w:rPr>
          <w:color w:val="000000"/>
        </w:rPr>
      </w:pPr>
      <w:r w:rsidRPr="00714CFB">
        <w:rPr>
          <w:color w:val="000000"/>
        </w:rPr>
        <w:t>Dado isto, o seu diamante pode ser ilustrado pela figura seguinte:</w:t>
      </w:r>
    </w:p>
    <w:p w14:paraId="37CD519F" w14:textId="13D8CB2C" w:rsidR="00F528FB" w:rsidRPr="00714CFB" w:rsidRDefault="00F528FB" w:rsidP="00F528FB">
      <w:pPr>
        <w:jc w:val="center"/>
        <w:rPr>
          <w:color w:val="000000"/>
        </w:rPr>
      </w:pPr>
      <w:r w:rsidRPr="00714CFB">
        <w:rPr>
          <w:noProof/>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5B4EA453" w:rsidR="00F528FB" w:rsidRPr="00714CFB" w:rsidRDefault="00F528FB" w:rsidP="00F528FB">
      <w:pPr>
        <w:jc w:val="center"/>
        <w:rPr>
          <w:color w:val="000000"/>
        </w:rPr>
      </w:pPr>
      <w:r w:rsidRPr="00714CFB">
        <w:rPr>
          <w:color w:val="000000"/>
        </w:rPr>
        <w:t xml:space="preserve">Fig.1 – Sugestão de </w:t>
      </w:r>
      <w:r w:rsidRPr="00714CFB">
        <w:rPr>
          <w:i/>
          <w:iCs/>
          <w:color w:val="000000"/>
        </w:rPr>
        <w:t xml:space="preserve">Character Diamond </w:t>
      </w:r>
      <w:r w:rsidRPr="00714CFB">
        <w:rPr>
          <w:color w:val="000000"/>
        </w:rPr>
        <w:t>para a personagem FLOURIST</w:t>
      </w:r>
      <w:r w:rsidR="00E548C6" w:rsidRPr="00714CFB">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6932B4" w:rsidRPr="006932B4">
            <w:rPr>
              <w:color w:val="000000"/>
            </w:rPr>
            <w:t>(Freeman, 2004)</w:t>
          </w:r>
        </w:sdtContent>
      </w:sdt>
      <w:r w:rsidR="00E548C6" w:rsidRPr="00714CFB">
        <w:rPr>
          <w:color w:val="000000"/>
        </w:rPr>
        <w:t>.</w:t>
      </w:r>
    </w:p>
    <w:p w14:paraId="6A40E4C5" w14:textId="77777777" w:rsidR="00E548C6" w:rsidRPr="00714CFB" w:rsidRDefault="00E548C6" w:rsidP="00E548C6">
      <w:pPr>
        <w:rPr>
          <w:color w:val="000000"/>
        </w:rPr>
      </w:pPr>
    </w:p>
    <w:p w14:paraId="64DF2C80" w14:textId="3091D29B" w:rsidR="00E548C6" w:rsidRPr="00714CFB" w:rsidRDefault="004925BC" w:rsidP="00E548C6">
      <w:pPr>
        <w:jc w:val="both"/>
        <w:rPr>
          <w:color w:val="000000"/>
        </w:rPr>
      </w:pPr>
      <w:r w:rsidRPr="00714CFB">
        <w:rPr>
          <w:color w:val="000000"/>
        </w:rPr>
        <w:tab/>
        <w:t xml:space="preserve">Robin Sloan, por sua vez, e baseando-se na teoria de </w:t>
      </w:r>
      <w:r w:rsidRPr="00714CFB">
        <w:rPr>
          <w:i/>
          <w:iCs/>
          <w:color w:val="000000"/>
        </w:rPr>
        <w:t>character diamonds</w:t>
      </w:r>
      <w:r w:rsidRPr="00714CFB">
        <w:rPr>
          <w:color w:val="000000"/>
        </w:rPr>
        <w:t xml:space="preserve"> de Freeman, unificou os princípios deste último com as facetas de personalidade definidas no modelo </w:t>
      </w:r>
      <w:r w:rsidRPr="00714CFB">
        <w:rPr>
          <w:i/>
          <w:iCs/>
          <w:color w:val="000000"/>
        </w:rPr>
        <w:t xml:space="preserve">Big Five </w:t>
      </w:r>
      <w:r w:rsidRPr="00714CFB">
        <w:rPr>
          <w:color w:val="000000"/>
        </w:rPr>
        <w:t>– procurando adjetivar os comportamentos de uma dada personagem ao consultar o modelo NEO-PI-R (e não de forma isolada e geral, como Freeman faz) e recorrendo à representação gráfica de losango</w:t>
      </w:r>
      <w:r w:rsidRPr="00714CFB">
        <w:rPr>
          <w:rStyle w:val="FootnoteReference"/>
          <w:color w:val="000000"/>
        </w:rPr>
        <w:footnoteReference w:id="44"/>
      </w:r>
      <w:r w:rsidRPr="00714CFB">
        <w:rPr>
          <w:color w:val="000000"/>
        </w:rPr>
        <w:t xml:space="preserve">. </w:t>
      </w:r>
      <w:r w:rsidR="00CD2DBD" w:rsidRPr="00714CFB">
        <w:rPr>
          <w:color w:val="000000"/>
        </w:rPr>
        <w:t xml:space="preserve">Para além disso, </w:t>
      </w:r>
      <w:r w:rsidR="00CD2DBD" w:rsidRPr="00714CFB">
        <w:rPr>
          <w:color w:val="000000"/>
        </w:rPr>
        <w:lastRenderedPageBreak/>
        <w:t xml:space="preserve">também elucida </w:t>
      </w:r>
      <w:r w:rsidR="00C64820" w:rsidRPr="00714CFB">
        <w:rPr>
          <w:color w:val="000000"/>
        </w:rPr>
        <w:t>a atitude da personagem perante qualquer objeto</w:t>
      </w:r>
      <w:r w:rsidR="00C64820" w:rsidRPr="00714CFB">
        <w:rPr>
          <w:rStyle w:val="FootnoteReference"/>
          <w:color w:val="000000"/>
        </w:rPr>
        <w:footnoteReference w:id="45"/>
      </w:r>
      <w:r w:rsidR="00C64820" w:rsidRPr="00714CFB">
        <w:rPr>
          <w:color w:val="000000"/>
        </w:rPr>
        <w:t xml:space="preserve"> e </w:t>
      </w:r>
      <w:r w:rsidR="00CD2DBD" w:rsidRPr="00714CFB">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6932B4" w:rsidRPr="006932B4">
            <w:rPr>
              <w:color w:val="000000"/>
            </w:rPr>
            <w:t>(Sloan, 2015)</w:t>
          </w:r>
        </w:sdtContent>
      </w:sdt>
      <w:r w:rsidR="00CD2DBD" w:rsidRPr="00714CFB">
        <w:rPr>
          <w:color w:val="000000"/>
        </w:rPr>
        <w:t>. Sendo assim – comece-se por assinalar uma faceta unívoca de cada uma das cinco dimensões, de modo a patentear o FLOURIST:</w:t>
      </w:r>
    </w:p>
    <w:p w14:paraId="40B99F70" w14:textId="211380FC" w:rsidR="00CD2DBD" w:rsidRPr="00714CFB" w:rsidRDefault="00CD2DBD" w:rsidP="00E548C6">
      <w:pPr>
        <w:jc w:val="both"/>
        <w:rPr>
          <w:color w:val="000000"/>
        </w:rPr>
      </w:pPr>
      <w:r w:rsidRPr="00714CFB">
        <w:rPr>
          <w:color w:val="000000"/>
        </w:rPr>
        <w:tab/>
        <w:t xml:space="preserve">- </w:t>
      </w:r>
      <w:r w:rsidRPr="00714CFB">
        <w:t xml:space="preserve">No fator de Neuroticismo, </w:t>
      </w:r>
      <w:r w:rsidR="002C785E" w:rsidRPr="00714CFB">
        <w:t>não se considerou nenhuma faceta</w:t>
      </w:r>
      <w:r w:rsidRPr="00714CFB">
        <w:t xml:space="preserve"> </w:t>
      </w:r>
      <w:r w:rsidRPr="00714CFB">
        <w:rPr>
          <w:color w:val="000000"/>
        </w:rPr>
        <w:t>– tendo em conta, como já fora dito anteriormente, que o velho demonstra uma atitude calma, perante a vida e para si próprio</w:t>
      </w:r>
      <w:r w:rsidR="002C785E" w:rsidRPr="00714CFB">
        <w:rPr>
          <w:color w:val="000000"/>
        </w:rPr>
        <w:t xml:space="preserve">, pode-se deduzir que o mesmo possuía uma elevada estabilidade emocional, o que não se enquadra nos quadros </w:t>
      </w:r>
      <w:r w:rsidR="00C1789B" w:rsidRPr="00714CFB">
        <w:rPr>
          <w:color w:val="000000"/>
        </w:rPr>
        <w:t>do Neuroticismo</w:t>
      </w:r>
      <w:r w:rsidRPr="00714CFB">
        <w:rPr>
          <w:color w:val="000000"/>
        </w:rPr>
        <w:t>;</w:t>
      </w:r>
    </w:p>
    <w:p w14:paraId="2DF19B02" w14:textId="4BC92E88" w:rsidR="00CD2DBD" w:rsidRPr="00714CFB" w:rsidRDefault="00CD2DBD" w:rsidP="00E548C6">
      <w:pPr>
        <w:jc w:val="both"/>
        <w:rPr>
          <w:color w:val="000000"/>
        </w:rPr>
      </w:pPr>
      <w:r w:rsidRPr="00714CFB">
        <w:rPr>
          <w:color w:val="000000"/>
        </w:rPr>
        <w:tab/>
        <w:t>- No fator de Extraversão,</w:t>
      </w:r>
      <w:r w:rsidR="008935AF" w:rsidRPr="00714CFB">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6932B4">
            <w:rPr>
              <w:rFonts w:eastAsia="Times New Roman"/>
            </w:rPr>
            <w:t>(</w:t>
          </w:r>
          <w:r w:rsidR="006932B4">
            <w:rPr>
              <w:rFonts w:eastAsia="Times New Roman"/>
              <w:i/>
              <w:iCs/>
            </w:rPr>
            <w:t>Alva Guide to the Big Five: Extraversion Explained</w:t>
          </w:r>
          <w:r w:rsidR="006932B4">
            <w:rPr>
              <w:rFonts w:eastAsia="Times New Roman"/>
            </w:rPr>
            <w:t>, n.d.)</w:t>
          </w:r>
        </w:sdtContent>
      </w:sdt>
      <w:r w:rsidR="008935AF" w:rsidRPr="00714CFB">
        <w:rPr>
          <w:color w:val="000000"/>
        </w:rPr>
        <w:t>, o que satisfaz o conceito de Assertividade;</w:t>
      </w:r>
    </w:p>
    <w:p w14:paraId="452F16ED" w14:textId="79167258" w:rsidR="00B6081A" w:rsidRPr="00714CFB" w:rsidRDefault="00B6081A" w:rsidP="00E548C6">
      <w:pPr>
        <w:jc w:val="both"/>
        <w:rPr>
          <w:color w:val="000000"/>
        </w:rPr>
      </w:pPr>
      <w:r w:rsidRPr="00714CFB">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6932B4">
            <w:rPr>
              <w:rFonts w:eastAsia="Times New Roman"/>
            </w:rPr>
            <w:t xml:space="preserve">(Nekljudova SV, 2019; </w:t>
          </w:r>
          <w:r w:rsidR="006932B4">
            <w:rPr>
              <w:rFonts w:eastAsia="Times New Roman"/>
              <w:i/>
              <w:iCs/>
            </w:rPr>
            <w:t>Openness to Experience Definition</w:t>
          </w:r>
          <w:r w:rsidR="006932B4">
            <w:rPr>
              <w:rFonts w:eastAsia="Times New Roman"/>
            </w:rPr>
            <w:t>, n.d.)</w:t>
          </w:r>
        </w:sdtContent>
      </w:sdt>
      <w:r w:rsidRPr="00714CFB">
        <w:rPr>
          <w:color w:val="000000"/>
        </w:rPr>
        <w:t>;</w:t>
      </w:r>
    </w:p>
    <w:p w14:paraId="11B367B1" w14:textId="37F432E1" w:rsidR="00C64820" w:rsidRPr="00714CFB" w:rsidRDefault="00C64820" w:rsidP="00E548C6">
      <w:pPr>
        <w:jc w:val="both"/>
        <w:rPr>
          <w:color w:val="000000"/>
        </w:rPr>
      </w:pPr>
      <w:r w:rsidRPr="00714CFB">
        <w:rPr>
          <w:color w:val="000000"/>
        </w:rPr>
        <w:tab/>
        <w:t>- No fator de Amabilidade, considerou-se a faceta de Modéstia – uma vez que esta noção já foi referida e ligada ao comportamento do florista antecipadamente</w:t>
      </w:r>
      <w:r w:rsidR="00C1789B" w:rsidRPr="00714CFB">
        <w:rPr>
          <w:color w:val="000000"/>
        </w:rPr>
        <w:t xml:space="preserve">, e do Altruísmo, na medida em que se demonstra solidário para com o OLD MAN e o ajuda de bom grado até ao ponto em que se voluntaria para lhe prestar auxílio numa próxima oportunidade de necessidade (como ajudá-lo no dia seguinte); </w:t>
      </w:r>
    </w:p>
    <w:p w14:paraId="68E7AAED" w14:textId="05150136" w:rsidR="00C64820" w:rsidRPr="00714CFB" w:rsidRDefault="00C64820" w:rsidP="00E548C6">
      <w:pPr>
        <w:jc w:val="both"/>
        <w:rPr>
          <w:color w:val="000000"/>
        </w:rPr>
      </w:pPr>
      <w:r w:rsidRPr="00714CFB">
        <w:rPr>
          <w:color w:val="000000"/>
        </w:rPr>
        <w:tab/>
        <w:t xml:space="preserve">-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w:t>
      </w:r>
      <w:r w:rsidR="004702BE" w:rsidRPr="00714CFB">
        <w:rPr>
          <w:color w:val="000000"/>
        </w:rPr>
        <w:t>um período</w:t>
      </w:r>
      <w:r w:rsidRPr="00714CFB">
        <w:rPr>
          <w:color w:val="000000"/>
        </w:rPr>
        <w:t xml:space="preserve"> reflex</w:t>
      </w:r>
      <w:r w:rsidR="004702BE" w:rsidRPr="00714CFB">
        <w:rPr>
          <w:color w:val="000000"/>
        </w:rPr>
        <w:t>ivo</w:t>
      </w:r>
      <w:r w:rsidRPr="00714CFB">
        <w:rPr>
          <w:color w:val="000000"/>
        </w:rPr>
        <w:t>; em contrapartida, o OLD MAN parece muito mais agir por impulso.</w:t>
      </w:r>
    </w:p>
    <w:p w14:paraId="2073FD5F" w14:textId="461821D9" w:rsidR="00C64820" w:rsidRPr="00714CFB" w:rsidRDefault="00C64820" w:rsidP="00C64820">
      <w:pPr>
        <w:jc w:val="both"/>
        <w:rPr>
          <w:color w:val="000000"/>
        </w:rPr>
      </w:pPr>
      <w:r w:rsidRPr="00714CFB">
        <w:rPr>
          <w:color w:val="000000"/>
        </w:rPr>
        <w:t xml:space="preserve">Tendo isto, falta </w:t>
      </w:r>
      <w:r w:rsidR="00267F3B" w:rsidRPr="00714CFB">
        <w:rPr>
          <w:color w:val="000000"/>
        </w:rPr>
        <w:t xml:space="preserve">referir atitudes individuais perante objetos e </w:t>
      </w:r>
      <w:r w:rsidRPr="00714CFB">
        <w:rPr>
          <w:color w:val="000000"/>
        </w:rPr>
        <w:t>definir uma visão política</w:t>
      </w:r>
      <w:r w:rsidRPr="00714CFB">
        <w:rPr>
          <w:rStyle w:val="FootnoteReference"/>
          <w:color w:val="000000"/>
        </w:rPr>
        <w:footnoteReference w:id="46"/>
      </w:r>
      <w:r w:rsidRPr="00714CFB">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714CFB">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714CFB" w:rsidRDefault="00C64820" w:rsidP="00C64820">
      <w:pPr>
        <w:jc w:val="both"/>
        <w:rPr>
          <w:color w:val="000000"/>
        </w:rPr>
      </w:pPr>
      <w:r w:rsidRPr="00714CFB">
        <w:rPr>
          <w:color w:val="000000"/>
        </w:rPr>
        <w:t>Sendo assim, uma proposta de método par</w:t>
      </w:r>
      <w:r w:rsidR="00267F3B" w:rsidRPr="00714CFB">
        <w:rPr>
          <w:color w:val="000000"/>
        </w:rPr>
        <w:t>a</w:t>
      </w:r>
      <w:r w:rsidRPr="00714CFB">
        <w:rPr>
          <w:color w:val="000000"/>
        </w:rPr>
        <w:t xml:space="preserve"> a visualização da personalidade do FLOURIST </w:t>
      </w:r>
      <w:r w:rsidR="00267F3B" w:rsidRPr="00714CFB">
        <w:rPr>
          <w:color w:val="000000"/>
        </w:rPr>
        <w:t>é mostrada na figura abaixo.</w:t>
      </w:r>
    </w:p>
    <w:p w14:paraId="5350D14D" w14:textId="40E6D80D" w:rsidR="00C64820" w:rsidRPr="00714CFB" w:rsidRDefault="009F5566" w:rsidP="00267F3B">
      <w:pPr>
        <w:jc w:val="center"/>
        <w:rPr>
          <w:color w:val="000000"/>
        </w:rPr>
      </w:pPr>
      <w:r w:rsidRPr="00714CFB">
        <w:rPr>
          <w:noProof/>
        </w:rPr>
        <w:lastRenderedPageBreak/>
        <w:drawing>
          <wp:inline distT="0" distB="0" distL="0" distR="0" wp14:anchorId="72E83F27" wp14:editId="3D601307">
            <wp:extent cx="3483428" cy="2489441"/>
            <wp:effectExtent l="0" t="0" r="3175" b="6350"/>
            <wp:docPr id="19444138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4A5ED0BD" w14:textId="48435B46" w:rsidR="006A1562" w:rsidRPr="00714CFB" w:rsidRDefault="00267F3B" w:rsidP="00D75188">
      <w:pPr>
        <w:jc w:val="both"/>
        <w:rPr>
          <w:color w:val="000000"/>
        </w:rPr>
      </w:pPr>
      <w:r w:rsidRPr="00714CFB">
        <w:rPr>
          <w:color w:val="000000"/>
        </w:rPr>
        <w:t xml:space="preserve">Fig.1 – Representação da personalidade do FLOURIST, na qual se destacam 4 facetas, uma atitude perante objetos e um ponto de vista político. </w:t>
      </w:r>
    </w:p>
    <w:p w14:paraId="7F2BE24C" w14:textId="77777777" w:rsidR="005D5E76" w:rsidRPr="00714CFB" w:rsidRDefault="005D5E76" w:rsidP="00D75188">
      <w:pPr>
        <w:jc w:val="both"/>
        <w:rPr>
          <w:color w:val="000000"/>
        </w:rPr>
      </w:pPr>
    </w:p>
    <w:p w14:paraId="2ABCA8F9" w14:textId="77777777" w:rsidR="003B7609" w:rsidRPr="00714CFB" w:rsidRDefault="003B7609" w:rsidP="00D75188">
      <w:pPr>
        <w:jc w:val="both"/>
        <w:rPr>
          <w:color w:val="000000"/>
        </w:rPr>
      </w:pPr>
    </w:p>
    <w:p w14:paraId="1A25FCC5" w14:textId="77777777" w:rsidR="003B7609" w:rsidRPr="00714CFB" w:rsidRDefault="003B7609" w:rsidP="00D75188">
      <w:pPr>
        <w:jc w:val="both"/>
        <w:rPr>
          <w:color w:val="000000"/>
        </w:rPr>
      </w:pPr>
    </w:p>
    <w:p w14:paraId="577D28DA" w14:textId="77777777" w:rsidR="003B7609" w:rsidRPr="00714CFB" w:rsidRDefault="003B7609" w:rsidP="00D75188">
      <w:pPr>
        <w:jc w:val="both"/>
        <w:rPr>
          <w:color w:val="000000"/>
        </w:rPr>
      </w:pPr>
    </w:p>
    <w:p w14:paraId="2F5DBEB2" w14:textId="77777777" w:rsidR="003B7609" w:rsidRPr="00714CFB" w:rsidRDefault="003B7609" w:rsidP="00D75188">
      <w:pPr>
        <w:jc w:val="both"/>
        <w:rPr>
          <w:color w:val="000000"/>
        </w:rPr>
      </w:pPr>
    </w:p>
    <w:p w14:paraId="7E907EE9" w14:textId="77777777" w:rsidR="003B7609" w:rsidRPr="00714CFB" w:rsidRDefault="003B7609" w:rsidP="00D75188">
      <w:pPr>
        <w:jc w:val="both"/>
        <w:rPr>
          <w:color w:val="000000"/>
        </w:rPr>
      </w:pPr>
    </w:p>
    <w:p w14:paraId="26AD87E0" w14:textId="77777777" w:rsidR="003B7609" w:rsidRPr="00714CFB" w:rsidRDefault="003B7609" w:rsidP="00D75188">
      <w:pPr>
        <w:jc w:val="both"/>
        <w:rPr>
          <w:color w:val="000000"/>
        </w:rPr>
      </w:pPr>
    </w:p>
    <w:p w14:paraId="0E657FB4" w14:textId="77777777" w:rsidR="003B7609" w:rsidRPr="00714CFB" w:rsidRDefault="003B7609" w:rsidP="00D75188">
      <w:pPr>
        <w:jc w:val="both"/>
        <w:rPr>
          <w:color w:val="000000"/>
        </w:rPr>
      </w:pPr>
    </w:p>
    <w:p w14:paraId="5CCC4434" w14:textId="77777777" w:rsidR="003B7609" w:rsidRPr="00714CFB" w:rsidRDefault="003B7609" w:rsidP="00D75188">
      <w:pPr>
        <w:jc w:val="both"/>
        <w:rPr>
          <w:color w:val="000000"/>
        </w:rPr>
      </w:pPr>
    </w:p>
    <w:p w14:paraId="697EA521" w14:textId="77777777" w:rsidR="003B7609" w:rsidRPr="00714CFB" w:rsidRDefault="003B7609" w:rsidP="00D75188">
      <w:pPr>
        <w:jc w:val="both"/>
        <w:rPr>
          <w:color w:val="000000"/>
        </w:rPr>
      </w:pPr>
    </w:p>
    <w:p w14:paraId="05AC6FAE" w14:textId="77777777" w:rsidR="003B7609" w:rsidRPr="00714CFB" w:rsidRDefault="003B7609" w:rsidP="00D75188">
      <w:pPr>
        <w:jc w:val="both"/>
        <w:rPr>
          <w:color w:val="000000"/>
        </w:rPr>
      </w:pPr>
    </w:p>
    <w:p w14:paraId="4E19998C" w14:textId="77777777" w:rsidR="003B7609" w:rsidRPr="00714CFB" w:rsidRDefault="003B7609" w:rsidP="00D75188">
      <w:pPr>
        <w:jc w:val="both"/>
        <w:rPr>
          <w:color w:val="000000"/>
        </w:rPr>
      </w:pPr>
    </w:p>
    <w:p w14:paraId="5BC3E084" w14:textId="77777777" w:rsidR="003B7609" w:rsidRPr="00714CFB" w:rsidRDefault="003B7609" w:rsidP="00D75188">
      <w:pPr>
        <w:jc w:val="both"/>
        <w:rPr>
          <w:color w:val="000000"/>
        </w:rPr>
      </w:pPr>
    </w:p>
    <w:p w14:paraId="192A627F" w14:textId="77777777" w:rsidR="003B7609" w:rsidRPr="00714CFB" w:rsidRDefault="003B7609" w:rsidP="00D75188">
      <w:pPr>
        <w:jc w:val="both"/>
        <w:rPr>
          <w:color w:val="000000"/>
        </w:rPr>
      </w:pPr>
    </w:p>
    <w:p w14:paraId="56B7D213" w14:textId="77777777" w:rsidR="003B7609" w:rsidRPr="00714CFB" w:rsidRDefault="003B7609" w:rsidP="00D75188">
      <w:pPr>
        <w:jc w:val="both"/>
        <w:rPr>
          <w:color w:val="000000"/>
        </w:rPr>
      </w:pPr>
    </w:p>
    <w:p w14:paraId="42640BA1" w14:textId="77777777" w:rsidR="003B7609" w:rsidRPr="00714CFB" w:rsidRDefault="003B7609" w:rsidP="00D75188">
      <w:pPr>
        <w:jc w:val="both"/>
        <w:rPr>
          <w:color w:val="000000"/>
        </w:rPr>
      </w:pPr>
    </w:p>
    <w:p w14:paraId="278EEED6" w14:textId="77777777" w:rsidR="003B7609" w:rsidRPr="00714CFB" w:rsidRDefault="003B7609" w:rsidP="00D75188">
      <w:pPr>
        <w:jc w:val="both"/>
        <w:rPr>
          <w:color w:val="000000"/>
        </w:rPr>
      </w:pPr>
    </w:p>
    <w:p w14:paraId="46E480BF" w14:textId="77777777" w:rsidR="003B7609" w:rsidRPr="00714CFB" w:rsidRDefault="003B7609" w:rsidP="00D75188">
      <w:pPr>
        <w:jc w:val="both"/>
        <w:rPr>
          <w:color w:val="000000"/>
        </w:rPr>
      </w:pPr>
    </w:p>
    <w:p w14:paraId="498B0F2F" w14:textId="77777777" w:rsidR="003B7609" w:rsidRPr="00714CFB" w:rsidRDefault="003B7609" w:rsidP="00D75188">
      <w:pPr>
        <w:jc w:val="both"/>
        <w:rPr>
          <w:color w:val="000000"/>
        </w:rPr>
      </w:pPr>
    </w:p>
    <w:p w14:paraId="01AE1937" w14:textId="151E240A" w:rsidR="003B7609" w:rsidRPr="00714CFB" w:rsidRDefault="003B7609" w:rsidP="00D75188">
      <w:pPr>
        <w:jc w:val="both"/>
        <w:rPr>
          <w:color w:val="000000"/>
        </w:rPr>
      </w:pPr>
      <w:r w:rsidRPr="00714CFB">
        <w:rPr>
          <w:color w:val="000000"/>
        </w:rPr>
        <w:t>Dia II</w:t>
      </w:r>
    </w:p>
    <w:p w14:paraId="3DA1FC7B" w14:textId="175D9FF1" w:rsidR="003B7609" w:rsidRPr="00714CFB" w:rsidRDefault="003B7609" w:rsidP="00D75188">
      <w:pPr>
        <w:jc w:val="both"/>
        <w:rPr>
          <w:color w:val="000000"/>
        </w:rPr>
      </w:pPr>
      <w:r w:rsidRPr="00714CFB">
        <w:rPr>
          <w:color w:val="000000"/>
        </w:rPr>
        <w:tab/>
        <w:t xml:space="preserve">Compreende-se que é no segundo dia de trama que ocorre a transição do momento de </w:t>
      </w:r>
      <w:r w:rsidRPr="00714CFB">
        <w:rPr>
          <w:i/>
          <w:iCs/>
          <w:color w:val="000000"/>
        </w:rPr>
        <w:t xml:space="preserve">Apresentação </w:t>
      </w:r>
      <w:r w:rsidRPr="00714CFB">
        <w:rPr>
          <w:color w:val="000000"/>
        </w:rPr>
        <w:t xml:space="preserve">para </w:t>
      </w:r>
      <w:r w:rsidRPr="00714CFB">
        <w:rPr>
          <w:i/>
          <w:iCs/>
          <w:color w:val="000000"/>
        </w:rPr>
        <w:t>Confrontação</w:t>
      </w:r>
      <w:r w:rsidRPr="00714CFB">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714CFB" w:rsidRDefault="00030DDE" w:rsidP="00D75188">
      <w:pPr>
        <w:jc w:val="both"/>
        <w:rPr>
          <w:color w:val="000000"/>
        </w:rPr>
      </w:pPr>
      <w:r w:rsidRPr="00714CFB">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714CFB" w:rsidRDefault="00030DDE" w:rsidP="00D75188">
      <w:pPr>
        <w:jc w:val="both"/>
        <w:rPr>
          <w:color w:val="000000"/>
        </w:rPr>
      </w:pPr>
      <w:r w:rsidRPr="00714CFB">
        <w:rPr>
          <w:color w:val="000000"/>
        </w:rPr>
        <w:t>(inserir esquema)</w:t>
      </w:r>
    </w:p>
    <w:p w14:paraId="7735EEC8" w14:textId="466C2D62" w:rsidR="00030DDE" w:rsidRPr="00714CFB" w:rsidRDefault="001817B6" w:rsidP="00D75188">
      <w:pPr>
        <w:jc w:val="both"/>
        <w:rPr>
          <w:color w:val="000000"/>
        </w:rPr>
      </w:pPr>
      <w:r w:rsidRPr="00714CFB">
        <w:rPr>
          <w:color w:val="000000"/>
        </w:rPr>
        <w:t>A partir da análise do esquema acima, constata-se que, comparando com o do primeiro dia, este confere uma menor redundância (um menor número de alternativas</w:t>
      </w:r>
      <w:r w:rsidRPr="00714CFB">
        <w:rPr>
          <w:rStyle w:val="FootnoteReference"/>
          <w:color w:val="000000"/>
        </w:rPr>
        <w:footnoteReference w:id="47"/>
      </w:r>
      <w:r w:rsidRPr="00714CFB">
        <w:rPr>
          <w:color w:val="000000"/>
        </w:rPr>
        <w:t xml:space="preserve"> que o jogador pode optar) </w:t>
      </w:r>
      <w:r w:rsidR="005C0538" w:rsidRPr="00714CFB">
        <w:rPr>
          <w:color w:val="000000"/>
        </w:rPr>
        <w:t xml:space="preserve">– a inspeção do ambiente resume-se aos movimentos para com a cafetaria e a florista, e no máximo o protagonista pode dialogar com </w:t>
      </w:r>
      <w:r w:rsidR="003667FE" w:rsidRPr="00714CFB">
        <w:rPr>
          <w:color w:val="000000"/>
        </w:rPr>
        <w:t>quatro</w:t>
      </w:r>
      <w:r w:rsidR="005C0538" w:rsidRPr="00714CFB">
        <w:rPr>
          <w:color w:val="000000"/>
        </w:rPr>
        <w:t xml:space="preserve"> personagens secundárias distintas</w:t>
      </w:r>
      <w:r w:rsidR="003667FE" w:rsidRPr="00714CFB">
        <w:rPr>
          <w:color w:val="000000"/>
        </w:rPr>
        <w:t xml:space="preserve"> – OLD LADY (do dia I), SERVANT, personagem misteriosa e TEENAGE GIRL</w:t>
      </w:r>
      <w:r w:rsidR="005C0538" w:rsidRPr="00714CFB">
        <w:rPr>
          <w:color w:val="000000"/>
        </w:rPr>
        <w:t>. Também é a primeira vez que ocorre uma analepse</w:t>
      </w:r>
      <w:r w:rsidR="005C0538" w:rsidRPr="00714CFB">
        <w:rPr>
          <w:rStyle w:val="FootnoteReference"/>
          <w:color w:val="000000"/>
        </w:rPr>
        <w:footnoteReference w:id="48"/>
      </w:r>
      <w:r w:rsidR="005C0538" w:rsidRPr="00714CFB">
        <w:rPr>
          <w:color w:val="000000"/>
        </w:rPr>
        <w:t xml:space="preserve"> ao longo da história.</w:t>
      </w:r>
    </w:p>
    <w:p w14:paraId="4307B878" w14:textId="77777777" w:rsidR="003667FE" w:rsidRPr="00714CFB" w:rsidRDefault="003667FE" w:rsidP="00D75188">
      <w:pPr>
        <w:jc w:val="both"/>
        <w:rPr>
          <w:color w:val="000000"/>
        </w:rPr>
      </w:pPr>
    </w:p>
    <w:p w14:paraId="77A105E5" w14:textId="7F661C35" w:rsidR="003667FE" w:rsidRPr="00714CFB" w:rsidRDefault="003667FE" w:rsidP="003667FE">
      <w:pPr>
        <w:pStyle w:val="ListParagraph"/>
        <w:numPr>
          <w:ilvl w:val="0"/>
          <w:numId w:val="3"/>
        </w:numPr>
        <w:jc w:val="both"/>
        <w:rPr>
          <w:color w:val="000000"/>
        </w:rPr>
      </w:pPr>
      <w:r w:rsidRPr="00714CFB">
        <w:rPr>
          <w:color w:val="000000"/>
        </w:rPr>
        <w:t>Inspeção do ambiente</w:t>
      </w:r>
    </w:p>
    <w:p w14:paraId="39BCB980" w14:textId="27C0A315" w:rsidR="003667FE" w:rsidRPr="00714CFB" w:rsidRDefault="003667FE" w:rsidP="003667FE">
      <w:pPr>
        <w:pStyle w:val="ListParagraph"/>
        <w:numPr>
          <w:ilvl w:val="1"/>
          <w:numId w:val="3"/>
        </w:numPr>
        <w:jc w:val="both"/>
        <w:rPr>
          <w:color w:val="000000"/>
        </w:rPr>
      </w:pPr>
      <w:r w:rsidRPr="00714CFB">
        <w:rPr>
          <w:color w:val="000000"/>
        </w:rPr>
        <w:t>COFFEE SHOP</w:t>
      </w:r>
    </w:p>
    <w:p w14:paraId="16BF7859" w14:textId="77777777" w:rsidR="003667FE" w:rsidRPr="00714CFB" w:rsidRDefault="003667FE" w:rsidP="003667FE">
      <w:pPr>
        <w:ind w:firstLine="720"/>
        <w:jc w:val="both"/>
        <w:rPr>
          <w:color w:val="000000"/>
        </w:rPr>
      </w:pPr>
      <w:r w:rsidRPr="00714CFB">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714CFB" w:rsidRDefault="00132464" w:rsidP="003667FE">
      <w:pPr>
        <w:ind w:firstLine="720"/>
        <w:jc w:val="both"/>
        <w:rPr>
          <w:color w:val="000000"/>
        </w:rPr>
      </w:pPr>
      <w:r w:rsidRPr="00714CFB">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714CFB" w:rsidRDefault="00132464" w:rsidP="003667FE">
      <w:pPr>
        <w:ind w:firstLine="720"/>
        <w:jc w:val="both"/>
        <w:rPr>
          <w:color w:val="FF0000"/>
        </w:rPr>
      </w:pPr>
      <w:r w:rsidRPr="00714CFB">
        <w:rPr>
          <w:color w:val="FF0000"/>
        </w:rPr>
        <w:t xml:space="preserve">(imagem-exemplo de que não há flores </w:t>
      </w:r>
      <w:r w:rsidR="004646A7" w:rsidRPr="00714CFB">
        <w:rPr>
          <w:color w:val="FF0000"/>
        </w:rPr>
        <w:t>na avenida</w:t>
      </w:r>
      <w:r w:rsidRPr="00714CFB">
        <w:rPr>
          <w:color w:val="FF0000"/>
        </w:rPr>
        <w:t>)</w:t>
      </w:r>
    </w:p>
    <w:p w14:paraId="1E9C94C0" w14:textId="1F3EE459" w:rsidR="00132464" w:rsidRPr="00714CFB" w:rsidRDefault="00132464" w:rsidP="00132464">
      <w:pPr>
        <w:pStyle w:val="ListParagraph"/>
        <w:numPr>
          <w:ilvl w:val="1"/>
          <w:numId w:val="3"/>
        </w:numPr>
        <w:jc w:val="both"/>
        <w:rPr>
          <w:color w:val="000000"/>
        </w:rPr>
      </w:pPr>
      <w:r w:rsidRPr="00714CFB">
        <w:rPr>
          <w:color w:val="000000"/>
        </w:rPr>
        <w:t>FLOWER SHOP</w:t>
      </w:r>
    </w:p>
    <w:p w14:paraId="56049C10" w14:textId="0A79FCE0" w:rsidR="003B7609" w:rsidRPr="00714CFB" w:rsidRDefault="00132464" w:rsidP="006C2255">
      <w:pPr>
        <w:ind w:firstLine="720"/>
        <w:jc w:val="both"/>
        <w:rPr>
          <w:color w:val="000000"/>
        </w:rPr>
      </w:pPr>
      <w:r w:rsidRPr="00714CFB">
        <w:rPr>
          <w:color w:val="000000"/>
        </w:rPr>
        <w:t xml:space="preserve">Depois de se ter dirigido ao café e de lhe ter sido apresentada uma terrível notícia, o personagem principal entra em estado de negação, não acreditando que a morte de FLOURIST seja real. Assim, decide </w:t>
      </w:r>
      <w:r w:rsidRPr="00714CFB">
        <w:rPr>
          <w:color w:val="000000"/>
        </w:rPr>
        <w:lastRenderedPageBreak/>
        <w:t>encaminhar-se em direção à florista – que está fechada</w:t>
      </w:r>
      <w:r w:rsidR="00196397" w:rsidRPr="00714CFB">
        <w:rPr>
          <w:color w:val="000000"/>
        </w:rPr>
        <w:t xml:space="preserve"> por “razões familiares”</w:t>
      </w:r>
      <w:r w:rsidRPr="00714CFB">
        <w:rPr>
          <w:color w:val="000000"/>
        </w:rPr>
        <w:t>, com um aviso à janela. Fica então implícito que, e uma vez que quem está encarregue do negócio é, no espaço temporal da narrativa, o filho do FLOURIST</w:t>
      </w:r>
      <w:r w:rsidRPr="00714CFB">
        <w:rPr>
          <w:rStyle w:val="FootnoteReference"/>
          <w:color w:val="000000"/>
        </w:rPr>
        <w:footnoteReference w:id="49"/>
      </w:r>
      <w:r w:rsidRPr="00714CFB">
        <w:rPr>
          <w:color w:val="000000"/>
        </w:rPr>
        <w:t xml:space="preserve">, que o desaparecimento de FLOURIST tenha realmente acontecido. </w:t>
      </w:r>
    </w:p>
    <w:p w14:paraId="1A91132F" w14:textId="1B95B243" w:rsidR="00B61C1D" w:rsidRPr="00714CFB" w:rsidRDefault="00B61C1D" w:rsidP="006C2255">
      <w:pPr>
        <w:ind w:firstLine="720"/>
        <w:jc w:val="both"/>
        <w:rPr>
          <w:color w:val="000000"/>
        </w:rPr>
      </w:pPr>
      <w:r w:rsidRPr="00714CFB">
        <w:rPr>
          <w:color w:val="000000"/>
        </w:rPr>
        <w:t>Este momento intensifica o estado de inquietação do protagonista</w:t>
      </w:r>
      <w:r w:rsidR="00432E3D" w:rsidRPr="00714CFB">
        <w:rPr>
          <w:color w:val="000000"/>
        </w:rPr>
        <w:t xml:space="preserve"> – ele mostra uma atitude agitada (por ser temperamental e estar </w:t>
      </w:r>
      <w:r w:rsidR="00DB3C91" w:rsidRPr="00714CFB">
        <w:rPr>
          <w:color w:val="000000"/>
        </w:rPr>
        <w:t>desesperado em obter o que quer o mais rapidamente possível, não obtendo sucesso por agora</w:t>
      </w:r>
      <w:r w:rsidR="00432E3D" w:rsidRPr="00714CFB">
        <w:rPr>
          <w:color w:val="000000"/>
        </w:rPr>
        <w:t xml:space="preserve">) </w:t>
      </w:r>
      <w:r w:rsidR="00DB3C91" w:rsidRPr="00714CFB">
        <w:rPr>
          <w:color w:val="000000"/>
        </w:rPr>
        <w:t xml:space="preserve">e </w:t>
      </w:r>
      <w:r w:rsidR="00432E3D" w:rsidRPr="00714CFB">
        <w:rPr>
          <w:color w:val="000000"/>
        </w:rPr>
        <w:t>caótica</w:t>
      </w:r>
      <w:r w:rsidR="00DB3C91" w:rsidRPr="00714CFB">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6932B4">
            <w:rPr>
              <w:rFonts w:eastAsia="Times New Roman"/>
            </w:rPr>
            <w:t>(Ackerman &amp; Puglisi, 2013a)</w:t>
          </w:r>
        </w:sdtContent>
      </w:sdt>
      <w:r w:rsidR="003572ED" w:rsidRPr="00714CFB">
        <w:rPr>
          <w:color w:val="000000"/>
        </w:rPr>
        <w:t>.</w:t>
      </w:r>
    </w:p>
    <w:p w14:paraId="2E5277C3" w14:textId="77777777" w:rsidR="00B6430B" w:rsidRPr="00714CFB" w:rsidRDefault="00B6430B" w:rsidP="00B6430B">
      <w:pPr>
        <w:jc w:val="both"/>
        <w:rPr>
          <w:color w:val="000000"/>
        </w:rPr>
      </w:pPr>
    </w:p>
    <w:p w14:paraId="40DE4795" w14:textId="47732E62" w:rsidR="00B6430B" w:rsidRPr="00714CFB" w:rsidRDefault="00B6430B" w:rsidP="00B6430B">
      <w:pPr>
        <w:pStyle w:val="ListParagraph"/>
        <w:numPr>
          <w:ilvl w:val="0"/>
          <w:numId w:val="3"/>
        </w:numPr>
        <w:jc w:val="both"/>
        <w:rPr>
          <w:color w:val="000000"/>
        </w:rPr>
      </w:pPr>
      <w:r w:rsidRPr="00714CFB">
        <w:rPr>
          <w:color w:val="000000"/>
        </w:rPr>
        <w:t>Interação com personagens</w:t>
      </w:r>
    </w:p>
    <w:p w14:paraId="7CA91CF0" w14:textId="125059B8" w:rsidR="00B6430B" w:rsidRPr="00714CFB" w:rsidRDefault="00B6430B" w:rsidP="00B6430B">
      <w:pPr>
        <w:pStyle w:val="ListParagraph"/>
        <w:numPr>
          <w:ilvl w:val="1"/>
          <w:numId w:val="3"/>
        </w:numPr>
        <w:jc w:val="both"/>
        <w:rPr>
          <w:color w:val="000000"/>
        </w:rPr>
      </w:pPr>
      <w:r w:rsidRPr="00714CFB">
        <w:rPr>
          <w:color w:val="000000"/>
        </w:rPr>
        <w:t>OLD LADY</w:t>
      </w:r>
    </w:p>
    <w:p w14:paraId="0F171160" w14:textId="17FFCE29" w:rsidR="00B6430B" w:rsidRPr="00714CFB" w:rsidRDefault="008A68A2" w:rsidP="008A68A2">
      <w:pPr>
        <w:ind w:firstLine="720"/>
        <w:jc w:val="both"/>
        <w:rPr>
          <w:color w:val="000000"/>
        </w:rPr>
      </w:pPr>
      <w:r w:rsidRPr="00714CFB">
        <w:rPr>
          <w:color w:val="000000"/>
        </w:rPr>
        <w:t>Logo no começo desta presente data, o OLD MAN dialoga novamente com a idosa com a qual se havia encontrado na véspera – a OLD LADY. Mas na verdade, tudo não passou de um mal-entendido</w:t>
      </w:r>
      <w:r w:rsidR="007F71C5" w:rsidRPr="00714CFB">
        <w:rPr>
          <w:color w:val="000000"/>
        </w:rPr>
        <w:t>, o que não evitou que a sénior exprimisse novos traços de caráter, que serão explorados de seguida</w:t>
      </w:r>
      <w:r w:rsidRPr="00714CFB">
        <w:rPr>
          <w:color w:val="000000"/>
        </w:rPr>
        <w:t>.</w:t>
      </w:r>
    </w:p>
    <w:p w14:paraId="22739D6A" w14:textId="3592B857" w:rsidR="008A68A2" w:rsidRPr="00714CFB" w:rsidRDefault="008A68A2" w:rsidP="008A68A2">
      <w:pPr>
        <w:ind w:firstLine="720"/>
        <w:jc w:val="both"/>
        <w:rPr>
          <w:color w:val="000000"/>
        </w:rPr>
      </w:pPr>
      <w:r w:rsidRPr="00714CFB">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714CFB" w:rsidRDefault="001E4649" w:rsidP="007F71C5">
      <w:pPr>
        <w:ind w:firstLine="720"/>
        <w:jc w:val="both"/>
        <w:rPr>
          <w:color w:val="000000"/>
        </w:rPr>
      </w:pPr>
      <w:r w:rsidRPr="00714CFB">
        <w:rPr>
          <w:color w:val="000000"/>
        </w:rPr>
        <w:t>Em primeiro lugar, quando ouve o personagem principal a cumprimentar uma figura feminina, esta evidencia um estado de confusão por ter sido, no momento em que é cumprimentada pelo OLD MAN, identificada como “my lady</w:t>
      </w:r>
      <w:r w:rsidRPr="00714CFB">
        <w:rPr>
          <w:rStyle w:val="FootnoteReference"/>
          <w:color w:val="000000"/>
        </w:rPr>
        <w:footnoteReference w:id="50"/>
      </w:r>
      <w:r w:rsidRPr="00714CFB">
        <w:rPr>
          <w:color w:val="000000"/>
        </w:rPr>
        <w:t>” – o que pode ser interpretado como uma tentativa de aproximação para com a mesma, um comportamento incompatível para com o demonstrado na véspera</w:t>
      </w:r>
      <w:r w:rsidR="007F71C5" w:rsidRPr="00714CFB">
        <w:rPr>
          <w:color w:val="000000"/>
        </w:rPr>
        <w:t>; a mesma, tendo essa perceção, mostra-se sarcástica – ao referir que o OLD MAN evoluíra enquanto personagem, sabendo bem que isso não é verdade.</w:t>
      </w:r>
    </w:p>
    <w:p w14:paraId="3F8B70C7" w14:textId="32882BAB" w:rsidR="007F71C5" w:rsidRPr="00714CFB" w:rsidRDefault="007F71C5" w:rsidP="007F71C5">
      <w:pPr>
        <w:ind w:firstLine="720"/>
        <w:jc w:val="both"/>
        <w:rPr>
          <w:color w:val="000000"/>
        </w:rPr>
      </w:pPr>
      <w:r w:rsidRPr="00714CFB">
        <w:rPr>
          <w:color w:val="000000"/>
        </w:rPr>
        <w:t xml:space="preserve">Em segundo lugar, e quando finalmente se apercebe não ser o foco da conversa do protagonista, </w:t>
      </w:r>
      <w:r w:rsidR="00D53232" w:rsidRPr="00714CFB">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714CFB" w:rsidRDefault="00D53232" w:rsidP="007F71C5">
      <w:pPr>
        <w:ind w:firstLine="720"/>
        <w:jc w:val="both"/>
        <w:rPr>
          <w:color w:val="000000"/>
        </w:rPr>
      </w:pPr>
      <w:r w:rsidRPr="00714CFB">
        <w:rPr>
          <w:color w:val="000000"/>
        </w:rPr>
        <w:t xml:space="preserve">A OLD LADY também expõe um ar de estupidez e de uma certa ingenuidade, no momento em qu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714CFB">
        <w:rPr>
          <w:color w:val="000000"/>
        </w:rPr>
        <w:t xml:space="preserve">não só um momento de </w:t>
      </w:r>
      <w:r w:rsidRPr="00714CFB">
        <w:rPr>
          <w:color w:val="000000"/>
        </w:rPr>
        <w:t xml:space="preserve">comicidade, de modo a relaxar a tensão no jogador, que será estimulada mais à </w:t>
      </w:r>
      <w:r w:rsidRPr="00714CFB">
        <w:rPr>
          <w:color w:val="000000"/>
        </w:rPr>
        <w:lastRenderedPageBreak/>
        <w:t>frente, em momentos mais sérios do segundo nível</w:t>
      </w:r>
      <w:r w:rsidR="0065403B" w:rsidRPr="00714CFB">
        <w:rPr>
          <w:color w:val="000000"/>
        </w:rPr>
        <w:t xml:space="preserve">,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r w:rsidR="0065403B" w:rsidRPr="00714CFB">
        <w:rPr>
          <w:i/>
          <w:iCs/>
          <w:color w:val="000000"/>
        </w:rPr>
        <w:t>femme fatale</w:t>
      </w:r>
      <w:r w:rsidR="0065403B" w:rsidRPr="00714CFB">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714CFB" w:rsidRDefault="00EF333F" w:rsidP="007F71C5">
      <w:pPr>
        <w:ind w:firstLine="720"/>
        <w:jc w:val="both"/>
        <w:rPr>
          <w:color w:val="000000"/>
        </w:rPr>
      </w:pPr>
      <w:r w:rsidRPr="00714CFB">
        <w:rPr>
          <w:color w:val="000000"/>
        </w:rPr>
        <w:t>Dado isto, e para construir o diamante da personagem OLD LADY, declaram-se os seguintes traços como os mais relevantes:</w:t>
      </w:r>
    </w:p>
    <w:p w14:paraId="715FA781" w14:textId="045DA4AA" w:rsidR="00EF333F" w:rsidRPr="00714CFB" w:rsidRDefault="00EF333F" w:rsidP="007F71C5">
      <w:pPr>
        <w:ind w:firstLine="720"/>
        <w:jc w:val="both"/>
        <w:rPr>
          <w:color w:val="000000"/>
        </w:rPr>
      </w:pPr>
      <w:r w:rsidRPr="00714CFB">
        <w:rPr>
          <w:color w:val="000000"/>
        </w:rPr>
        <w:t>- Promiscuidade – o seu atributo mais claro desde o início quando, no dia I, se tenta envolver com a personagem principal, mostrando um comportamento provocador;</w:t>
      </w:r>
    </w:p>
    <w:p w14:paraId="10B72FE4" w14:textId="4795B0C7" w:rsidR="00EF333F" w:rsidRPr="00714CFB" w:rsidRDefault="00EF333F" w:rsidP="007F71C5">
      <w:pPr>
        <w:ind w:firstLine="720"/>
        <w:jc w:val="both"/>
        <w:rPr>
          <w:color w:val="000000"/>
        </w:rPr>
      </w:pPr>
      <w:r w:rsidRPr="00714CFB">
        <w:rPr>
          <w:color w:val="000000"/>
        </w:rPr>
        <w:t>- Dominância – devido à sua capacidade e tentativa de persuasão do OLD MAN em envolverem-se sexualmente, para além de poder ser percebida como perigosa;</w:t>
      </w:r>
    </w:p>
    <w:p w14:paraId="594EF677" w14:textId="3E116E25" w:rsidR="00EF333F" w:rsidRPr="00714CFB" w:rsidRDefault="00EF333F" w:rsidP="007F71C5">
      <w:pPr>
        <w:ind w:firstLine="720"/>
        <w:jc w:val="both"/>
        <w:rPr>
          <w:color w:val="000000"/>
        </w:rPr>
      </w:pPr>
      <w:r w:rsidRPr="00714CFB">
        <w:rPr>
          <w:color w:val="000000"/>
        </w:rPr>
        <w:t>- Ingenuidade – ao, no segundo dia, não entender a complexidade do falatório do velho.</w:t>
      </w:r>
    </w:p>
    <w:p w14:paraId="5972B644" w14:textId="0B49AF4E" w:rsidR="00EF333F" w:rsidRPr="00714CFB" w:rsidRDefault="00EF333F" w:rsidP="00EF333F">
      <w:pPr>
        <w:jc w:val="both"/>
        <w:rPr>
          <w:color w:val="000000"/>
        </w:rPr>
      </w:pPr>
      <w:r w:rsidRPr="00714CFB">
        <w:rPr>
          <w:color w:val="000000"/>
        </w:rPr>
        <w:t>Abaixo mostra-se um esquema exemplificativo.</w:t>
      </w:r>
    </w:p>
    <w:p w14:paraId="3AC7DB00" w14:textId="3EBB664E" w:rsidR="00824E35" w:rsidRPr="00714CFB" w:rsidRDefault="00824E35" w:rsidP="00824E35">
      <w:pPr>
        <w:jc w:val="center"/>
        <w:rPr>
          <w:color w:val="000000"/>
        </w:rPr>
      </w:pPr>
      <w:r w:rsidRPr="00714CFB">
        <w:rPr>
          <w:noProof/>
        </w:rPr>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7431F0" w:rsidRDefault="00824E35" w:rsidP="00EF333F">
      <w:pPr>
        <w:jc w:val="both"/>
        <w:rPr>
          <w:color w:val="000000"/>
          <w:lang w:val="en-US"/>
        </w:rPr>
      </w:pPr>
      <w:r w:rsidRPr="007431F0">
        <w:rPr>
          <w:color w:val="000000"/>
          <w:lang w:val="en-US"/>
        </w:rPr>
        <w:t xml:space="preserve">Fig.1 – </w:t>
      </w:r>
      <w:r w:rsidRPr="007431F0">
        <w:rPr>
          <w:i/>
          <w:iCs/>
          <w:color w:val="000000"/>
          <w:lang w:val="en-US"/>
        </w:rPr>
        <w:t xml:space="preserve">Character Diamond </w:t>
      </w:r>
      <w:r w:rsidRPr="007431F0">
        <w:rPr>
          <w:color w:val="000000"/>
          <w:lang w:val="en-US"/>
        </w:rPr>
        <w:t>para a personagem OLD LADY</w:t>
      </w:r>
    </w:p>
    <w:p w14:paraId="3F20A02E" w14:textId="77777777" w:rsidR="00981DC9" w:rsidRPr="007431F0" w:rsidRDefault="00981DC9" w:rsidP="00EF333F">
      <w:pPr>
        <w:jc w:val="both"/>
        <w:rPr>
          <w:color w:val="000000"/>
          <w:lang w:val="en-US"/>
        </w:rPr>
      </w:pPr>
    </w:p>
    <w:p w14:paraId="65680298" w14:textId="064DE991" w:rsidR="00981DC9" w:rsidRPr="00714CFB" w:rsidRDefault="00694207" w:rsidP="00EF333F">
      <w:pPr>
        <w:jc w:val="both"/>
        <w:rPr>
          <w:color w:val="000000"/>
        </w:rPr>
      </w:pPr>
      <w:r w:rsidRPr="007431F0">
        <w:rPr>
          <w:color w:val="000000"/>
          <w:lang w:val="en-US"/>
        </w:rPr>
        <w:tab/>
      </w:r>
      <w:r w:rsidRPr="00714CFB">
        <w:rPr>
          <w:color w:val="000000"/>
        </w:rPr>
        <w:t xml:space="preserve">Com a intenção de definir a personalidade segundo Sloan, olhou-se para cada uma das facetas existentes em cada fator do modelo </w:t>
      </w:r>
      <w:r w:rsidRPr="00714CFB">
        <w:rPr>
          <w:i/>
          <w:iCs/>
          <w:color w:val="000000"/>
        </w:rPr>
        <w:t>Big Five</w:t>
      </w:r>
      <w:r w:rsidRPr="00714CFB">
        <w:rPr>
          <w:color w:val="000000"/>
        </w:rPr>
        <w:t xml:space="preserve"> – e escolheu-se a predominante, resultando no seguinte:</w:t>
      </w:r>
    </w:p>
    <w:p w14:paraId="2DFA1083" w14:textId="5A8FD621" w:rsidR="007D0B71" w:rsidRPr="00714CFB" w:rsidRDefault="00694207" w:rsidP="00EF333F">
      <w:pPr>
        <w:jc w:val="both"/>
        <w:rPr>
          <w:color w:val="000000"/>
        </w:rPr>
      </w:pPr>
      <w:r w:rsidRPr="00714CFB">
        <w:rPr>
          <w:color w:val="000000"/>
        </w:rPr>
        <w:tab/>
        <w:t xml:space="preserve">- No fator de Neuroticismo, diria-se que a faceta mais indicada seria a de </w:t>
      </w:r>
      <w:r w:rsidR="00D62259" w:rsidRPr="00714CFB">
        <w:rPr>
          <w:color w:val="000000"/>
        </w:rPr>
        <w:t>Impulsividade</w:t>
      </w:r>
      <w:r w:rsidRPr="00714CFB">
        <w:rPr>
          <w:color w:val="000000"/>
        </w:rPr>
        <w:t xml:space="preserve"> – recordando-se a tentativa de manipulação </w:t>
      </w:r>
      <w:r w:rsidR="007D0B71" w:rsidRPr="00714CFB">
        <w:rPr>
          <w:color w:val="000000"/>
        </w:rPr>
        <w:t xml:space="preserve">e insistência </w:t>
      </w:r>
      <w:r w:rsidRPr="00714CFB">
        <w:rPr>
          <w:color w:val="000000"/>
        </w:rPr>
        <w:t>para com o OLD MAN em dormirem juntos</w:t>
      </w:r>
      <w:r w:rsidR="007D0B71" w:rsidRPr="00714CFB">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6932B4">
            <w:rPr>
              <w:rFonts w:eastAsia="Times New Roman"/>
            </w:rPr>
            <w:t>(</w:t>
          </w:r>
          <w:r w:rsidR="006932B4">
            <w:rPr>
              <w:rFonts w:eastAsia="Times New Roman"/>
              <w:i/>
              <w:iCs/>
            </w:rPr>
            <w:t>The Big Five Factors &amp; 30 Facets - 01 689 606 552</w:t>
          </w:r>
          <w:r w:rsidR="006932B4">
            <w:rPr>
              <w:rFonts w:eastAsia="Times New Roman"/>
            </w:rPr>
            <w:t>, n.d.)</w:t>
          </w:r>
        </w:sdtContent>
      </w:sdt>
      <w:r w:rsidR="005A74DE" w:rsidRPr="00714CFB">
        <w:rPr>
          <w:color w:val="000000"/>
        </w:rPr>
        <w:t>, característica de uma mulher que se preze pela promiscuidade</w:t>
      </w:r>
      <w:r w:rsidR="007D0B71" w:rsidRPr="00714CFB">
        <w:rPr>
          <w:color w:val="000000"/>
        </w:rPr>
        <w:t>;</w:t>
      </w:r>
    </w:p>
    <w:p w14:paraId="609B420A" w14:textId="7ECE3954" w:rsidR="00694207" w:rsidRPr="00714CFB" w:rsidRDefault="007D0B71" w:rsidP="00EF333F">
      <w:pPr>
        <w:jc w:val="both"/>
        <w:rPr>
          <w:color w:val="000000"/>
        </w:rPr>
      </w:pPr>
      <w:r w:rsidRPr="00714CFB">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10A17A69" w:rsidR="007D0B71" w:rsidRPr="00714CFB" w:rsidRDefault="007D0B71" w:rsidP="007D0B71">
      <w:pPr>
        <w:jc w:val="both"/>
        <w:rPr>
          <w:color w:val="000000"/>
        </w:rPr>
      </w:pPr>
      <w:r w:rsidRPr="00714CFB">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6932B4" w:rsidRPr="006932B4">
            <w:rPr>
              <w:color w:val="000000"/>
            </w:rPr>
            <w:t>(Nekljudova SV, 2019)</w:t>
          </w:r>
        </w:sdtContent>
      </w:sdt>
      <w:r w:rsidRPr="00714CFB">
        <w:rPr>
          <w:color w:val="000000"/>
        </w:rPr>
        <w:t>;</w:t>
      </w:r>
    </w:p>
    <w:p w14:paraId="358AADF9" w14:textId="364866E2" w:rsidR="007D0B71" w:rsidRPr="00714CFB" w:rsidRDefault="007D0B71" w:rsidP="007D0B71">
      <w:pPr>
        <w:jc w:val="both"/>
        <w:rPr>
          <w:color w:val="000000"/>
        </w:rPr>
      </w:pPr>
      <w:r w:rsidRPr="00714CFB">
        <w:rPr>
          <w:color w:val="000000"/>
        </w:rPr>
        <w:tab/>
        <w:t>- No fator de Amabilidade, nenhuma faceta, mesmo que um pouco deslocada da personagem, pareceu indicada para lhe associar;</w:t>
      </w:r>
    </w:p>
    <w:p w14:paraId="24410B17" w14:textId="736B042F" w:rsidR="007D0B71" w:rsidRPr="00714CFB" w:rsidRDefault="007D0B71" w:rsidP="007D0B71">
      <w:pPr>
        <w:jc w:val="both"/>
        <w:rPr>
          <w:color w:val="000000"/>
        </w:rPr>
      </w:pPr>
      <w:r w:rsidRPr="00714CFB">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5C48109F" w:rsidR="007D0B71" w:rsidRPr="00714CFB" w:rsidRDefault="007D0B71" w:rsidP="007D0B71">
      <w:pPr>
        <w:jc w:val="both"/>
        <w:rPr>
          <w:color w:val="000000"/>
        </w:rPr>
      </w:pPr>
      <w:r w:rsidRPr="00714CFB">
        <w:rPr>
          <w:color w:val="000000"/>
        </w:rPr>
        <w:t xml:space="preserve">Relativamente a atitudes individuais perante objetos, ela gosta de homens e não gosta da ideia de comprometimento, e considerou-se que a mesma suportaria o Libertarismo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6932B4" w:rsidRPr="006932B4">
            <w:rPr>
              <w:color w:val="000000"/>
            </w:rPr>
            <w:t>(Miller, 2014)</w:t>
          </w:r>
        </w:sdtContent>
      </w:sdt>
      <w:r w:rsidRPr="00714CFB">
        <w:rPr>
          <w:color w:val="000000"/>
        </w:rPr>
        <w:t>.</w:t>
      </w:r>
    </w:p>
    <w:p w14:paraId="5A778698" w14:textId="42368556" w:rsidR="005A74DE" w:rsidRPr="00714CFB" w:rsidRDefault="005A74DE" w:rsidP="007D0B71">
      <w:pPr>
        <w:jc w:val="both"/>
        <w:rPr>
          <w:color w:val="000000"/>
        </w:rPr>
      </w:pPr>
      <w:r w:rsidRPr="00714CFB">
        <w:rPr>
          <w:color w:val="000000"/>
        </w:rPr>
        <w:tab/>
        <w:t>Dessarte, foi elaborado o seguinte esquema.</w:t>
      </w:r>
    </w:p>
    <w:p w14:paraId="3D7B5D25" w14:textId="7916C739" w:rsidR="005A74DE" w:rsidRPr="00714CFB" w:rsidRDefault="00D62259" w:rsidP="00D62259">
      <w:pPr>
        <w:jc w:val="center"/>
        <w:rPr>
          <w:color w:val="000000"/>
        </w:rPr>
      </w:pPr>
      <w:r w:rsidRPr="00714CFB">
        <w:rPr>
          <w:noProof/>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714CFB" w:rsidRDefault="00D62259" w:rsidP="00D62259">
      <w:pPr>
        <w:jc w:val="both"/>
        <w:rPr>
          <w:color w:val="000000"/>
        </w:rPr>
      </w:pPr>
      <w:r w:rsidRPr="00714CFB">
        <w:rPr>
          <w:color w:val="000000"/>
        </w:rPr>
        <w:t xml:space="preserve">Fig.1 – Representação da personalidade de OLD LADY, na qual se destacam 4 facetas, uma atitude perante objetos e um ponto de vista político. </w:t>
      </w:r>
    </w:p>
    <w:p w14:paraId="76151200" w14:textId="23EA02DE" w:rsidR="00F93D5F" w:rsidRPr="00714CFB" w:rsidRDefault="00F93D5F" w:rsidP="00D62259">
      <w:pPr>
        <w:jc w:val="both"/>
        <w:rPr>
          <w:color w:val="000000"/>
        </w:rPr>
      </w:pPr>
      <w:r w:rsidRPr="00714CFB">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714CFB">
        <w:rPr>
          <w:rStyle w:val="FootnoteReference"/>
          <w:color w:val="000000"/>
        </w:rPr>
        <w:footnoteReference w:id="51"/>
      </w:r>
      <w:r w:rsidR="00425EDA" w:rsidRPr="00714CFB">
        <w:rPr>
          <w:rStyle w:val="FootnoteReference"/>
          <w:color w:val="000000"/>
        </w:rPr>
        <w:footnoteReference w:id="52"/>
      </w:r>
      <w:r w:rsidR="00425EDA" w:rsidRPr="00714CFB">
        <w:rPr>
          <w:color w:val="000000"/>
        </w:rPr>
        <w:t>.</w:t>
      </w:r>
    </w:p>
    <w:p w14:paraId="5AC6E4CD" w14:textId="77777777" w:rsidR="00B16AE2" w:rsidRPr="00714CFB" w:rsidRDefault="00B16AE2" w:rsidP="00D62259">
      <w:pPr>
        <w:jc w:val="both"/>
        <w:rPr>
          <w:color w:val="000000"/>
        </w:rPr>
      </w:pPr>
    </w:p>
    <w:p w14:paraId="2CB95E58" w14:textId="00EC0625" w:rsidR="00B16AE2" w:rsidRPr="00714CFB" w:rsidRDefault="00B16AE2" w:rsidP="00B16AE2">
      <w:pPr>
        <w:pStyle w:val="ListParagraph"/>
        <w:numPr>
          <w:ilvl w:val="1"/>
          <w:numId w:val="3"/>
        </w:numPr>
        <w:jc w:val="both"/>
        <w:rPr>
          <w:color w:val="000000"/>
        </w:rPr>
      </w:pPr>
      <w:r w:rsidRPr="00714CFB">
        <w:rPr>
          <w:color w:val="000000"/>
        </w:rPr>
        <w:lastRenderedPageBreak/>
        <w:t>SERVANT</w:t>
      </w:r>
    </w:p>
    <w:p w14:paraId="619C7D43" w14:textId="4942CDE4" w:rsidR="008E7B4C" w:rsidRPr="00714CFB" w:rsidRDefault="00EC1B7E" w:rsidP="00EC1B7E">
      <w:pPr>
        <w:ind w:firstLine="720"/>
        <w:jc w:val="both"/>
        <w:rPr>
          <w:color w:val="000000"/>
        </w:rPr>
      </w:pPr>
      <w:r w:rsidRPr="00714CFB">
        <w:rPr>
          <w:color w:val="000000"/>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40093602" w14:textId="3B593B28" w:rsidR="00EC1B7E" w:rsidRPr="00714CFB" w:rsidRDefault="00EC1B7E" w:rsidP="00EC1B7E">
      <w:pPr>
        <w:ind w:firstLine="720"/>
        <w:jc w:val="both"/>
        <w:rPr>
          <w:color w:val="000000"/>
        </w:rPr>
      </w:pPr>
      <w:r w:rsidRPr="00714CFB">
        <w:rPr>
          <w:color w:val="000000"/>
        </w:rPr>
        <w:t xml:space="preserve">Aquando </w:t>
      </w:r>
      <w:r w:rsidR="00EB14D7" w:rsidRPr="00714CFB">
        <w:rPr>
          <w:color w:val="000000"/>
        </w:rPr>
        <w:t>do primeiro diálogo</w:t>
      </w:r>
      <w:r w:rsidRPr="00714CFB">
        <w:rPr>
          <w:color w:val="000000"/>
        </w:rPr>
        <w:t xml:space="preserve">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00EB14D7" w:rsidRPr="00714CFB">
        <w:rPr>
          <w:rStyle w:val="FootnoteReference"/>
          <w:color w:val="000000"/>
        </w:rPr>
        <w:footnoteReference w:id="53"/>
      </w:r>
      <w:r w:rsidR="00014FF1" w:rsidRPr="00714CFB">
        <w:rPr>
          <w:color w:val="000000"/>
        </w:rPr>
        <w:t xml:space="preserve">: ele destaca de modo implícito que o FLOURIST, mesmo no seu leito de morte, o qual é comumente associado a experiências de dor </w:t>
      </w:r>
      <w:r w:rsidR="00014FF1" w:rsidRPr="00714CFB">
        <w:rPr>
          <w:color w:val="000000"/>
        </w:rPr>
        <w:fldChar w:fldCharType="begin" w:fldLock="1"/>
      </w:r>
      <w:r w:rsidR="00DD53E1" w:rsidRPr="00714CFB">
        <w:rPr>
          <w:color w:val="000000"/>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00014FF1" w:rsidRPr="00714CFB">
        <w:rPr>
          <w:color w:val="000000"/>
        </w:rPr>
        <w:fldChar w:fldCharType="separate"/>
      </w:r>
      <w:r w:rsidR="00014FF1" w:rsidRPr="00714CFB">
        <w:rPr>
          <w:noProof/>
          <w:color w:val="000000"/>
        </w:rPr>
        <w:t>(O’Connor, 2021)</w:t>
      </w:r>
      <w:r w:rsidR="00014FF1" w:rsidRPr="00714CFB">
        <w:rPr>
          <w:color w:val="000000"/>
        </w:rPr>
        <w:fldChar w:fldCharType="end"/>
      </w:r>
      <w:r w:rsidR="00014FF1" w:rsidRPr="00714CFB">
        <w:rPr>
          <w:color w:val="000000"/>
        </w:rPr>
        <w:t xml:space="preserve">,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w:t>
      </w:r>
      <w:r w:rsidR="008B1AB7" w:rsidRPr="00714CFB">
        <w:rPr>
          <w:color w:val="000000"/>
        </w:rPr>
        <w:t>–</w:t>
      </w:r>
      <w:r w:rsidR="00014FF1" w:rsidRPr="00714CFB">
        <w:rPr>
          <w:color w:val="000000"/>
        </w:rPr>
        <w:t xml:space="preserve"> </w:t>
      </w:r>
      <w:r w:rsidR="008B1AB7" w:rsidRPr="00714CFB">
        <w:rPr>
          <w:color w:val="000000"/>
        </w:rPr>
        <w:t>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w:t>
      </w:r>
      <w:r w:rsidR="009F0D5B" w:rsidRPr="00714CFB">
        <w:rPr>
          <w:color w:val="000000"/>
        </w:rPr>
        <w:t xml:space="preserve"> De novo, há uma alusão a um dado incidente no qual alguém do sexo feminino e o velho estiveram envolvidos</w:t>
      </w:r>
      <w:r w:rsidR="001157A8" w:rsidRPr="00714CFB">
        <w:rPr>
          <w:color w:val="000000"/>
        </w:rPr>
        <w:t xml:space="preserve"> – até porque ele afirma ter uma cota de responsabilidade no que se sucedeu</w:t>
      </w:r>
      <w:r w:rsidR="009F0D5B" w:rsidRPr="00714CFB">
        <w:rPr>
          <w:color w:val="000000"/>
        </w:rPr>
        <w:t xml:space="preserve">. Após uma primeira oportunidade </w:t>
      </w:r>
      <w:r w:rsidR="001157A8" w:rsidRPr="00714CFB">
        <w:rPr>
          <w:color w:val="000000"/>
        </w:rPr>
        <w:t>com o TEEN</w:t>
      </w:r>
      <w:r w:rsidR="00FA6AAE" w:rsidRPr="00714CFB">
        <w:rPr>
          <w:rStyle w:val="FootnoteReference"/>
          <w:color w:val="000000"/>
        </w:rPr>
        <w:footnoteReference w:id="54"/>
      </w:r>
      <w:r w:rsidR="001157A8" w:rsidRPr="00714CFB">
        <w:rPr>
          <w:color w:val="000000"/>
        </w:rPr>
        <w:t xml:space="preserve"> </w:t>
      </w:r>
      <w:r w:rsidR="00FA6AAE" w:rsidRPr="00714CFB">
        <w:rPr>
          <w:color w:val="000000"/>
        </w:rPr>
        <w:t>e outra com o FLOURIST</w:t>
      </w:r>
      <w:r w:rsidR="00AF6EAA" w:rsidRPr="00714CFB">
        <w:rPr>
          <w:rStyle w:val="FootnoteReference"/>
          <w:color w:val="000000"/>
        </w:rPr>
        <w:footnoteReference w:id="55"/>
      </w:r>
      <w:r w:rsidR="00FA6AAE" w:rsidRPr="00714CFB">
        <w:rPr>
          <w:color w:val="000000"/>
        </w:rPr>
        <w:t xml:space="preserve"> </w:t>
      </w:r>
      <w:r w:rsidR="001157A8" w:rsidRPr="00714CFB">
        <w:rPr>
          <w:color w:val="000000"/>
        </w:rPr>
        <w:t>no dia anterior, o velho pela segunda vez no enredo do videojogo dá a entender de que uma mulher misteriosa, presumivelmente próxima do próprio, conhecera a morte</w:t>
      </w:r>
      <w:r w:rsidR="00FA6AAE" w:rsidRPr="00714CFB">
        <w:rPr>
          <w:color w:val="000000"/>
        </w:rPr>
        <w:t xml:space="preserve"> – o que por si só já transmite uma conotação mais pesada e reforça a culpa que sente. </w:t>
      </w:r>
    </w:p>
    <w:p w14:paraId="55EB4D46" w14:textId="65E4052C" w:rsidR="002B7F4F" w:rsidRPr="00714CFB" w:rsidRDefault="002B7F4F" w:rsidP="00EC1B7E">
      <w:pPr>
        <w:ind w:firstLine="720"/>
        <w:jc w:val="both"/>
        <w:rPr>
          <w:color w:val="000000"/>
        </w:rPr>
      </w:pPr>
      <w:r w:rsidRPr="00714CFB">
        <w:rPr>
          <w:color w:val="000000"/>
        </w:rPr>
        <w:t xml:space="preserve">Relativamente à postura do empregado, este demonstra apreensão ao contar a novidade (o que, dado o seu teor, justifica esse comportamento) e modéstia, ao desculpar-se por o fazer. Além disso, no </w:t>
      </w:r>
      <w:r w:rsidRPr="00714CFB">
        <w:rPr>
          <w:color w:val="000000"/>
        </w:rPr>
        <w:lastRenderedPageBreak/>
        <w:t>final da primeira interação para com o personagem principal</w:t>
      </w:r>
      <w:r w:rsidR="008E07E4" w:rsidRPr="00714CFB">
        <w:rPr>
          <w:color w:val="000000"/>
        </w:rPr>
        <w:t xml:space="preserve"> também </w:t>
      </w:r>
      <w:r w:rsidR="00510046" w:rsidRPr="00714CFB">
        <w:rPr>
          <w:color w:val="000000"/>
        </w:rPr>
        <w:t>se mostra</w:t>
      </w:r>
      <w:r w:rsidR="008E07E4" w:rsidRPr="00714CFB">
        <w:rPr>
          <w:color w:val="000000"/>
        </w:rPr>
        <w:t xml:space="preserve"> solidário para com a dor do protagonista, mostrando o seu lamento e respeito. </w:t>
      </w:r>
    </w:p>
    <w:p w14:paraId="751795CA" w14:textId="0BF69C9A" w:rsidR="00510046" w:rsidRPr="00714CFB" w:rsidRDefault="00510046" w:rsidP="00EC1B7E">
      <w:pPr>
        <w:ind w:firstLine="720"/>
        <w:jc w:val="both"/>
        <w:rPr>
          <w:color w:val="000000"/>
        </w:rPr>
      </w:pPr>
      <w:r w:rsidRPr="00714CFB">
        <w:rPr>
          <w:color w:val="000000"/>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4D8B6587" w14:textId="68542317" w:rsidR="003F6037" w:rsidRPr="00714CFB" w:rsidRDefault="003F6037" w:rsidP="00EC1B7E">
      <w:pPr>
        <w:ind w:firstLine="720"/>
        <w:jc w:val="both"/>
        <w:rPr>
          <w:color w:val="000000"/>
        </w:rPr>
      </w:pPr>
      <w:r w:rsidRPr="00714CFB">
        <w:rPr>
          <w:color w:val="000000"/>
        </w:rPr>
        <w:t xml:space="preserve">Terminando, resta mencionar as instruções visuais obtidas previamente </w:t>
      </w:r>
      <w:r w:rsidR="00113F6E" w:rsidRPr="00714CFB">
        <w:rPr>
          <w:color w:val="000000"/>
        </w:rPr>
        <w:t xml:space="preserve">a partir das quais o personagem fora inspirado – neste caso, </w:t>
      </w:r>
      <w:r w:rsidR="00BB77E4" w:rsidRPr="00714CFB">
        <w:rPr>
          <w:color w:val="000000"/>
        </w:rPr>
        <w:t>sobretudo</w:t>
      </w:r>
      <w:r w:rsidR="00113F6E" w:rsidRPr="00714CFB">
        <w:rPr>
          <w:color w:val="000000"/>
        </w:rPr>
        <w:t xml:space="preserve"> a nível de aparência: a personagem Krone da série anime </w:t>
      </w:r>
      <w:r w:rsidR="00113F6E" w:rsidRPr="00714CFB">
        <w:rPr>
          <w:i/>
          <w:iCs/>
          <w:color w:val="000000"/>
        </w:rPr>
        <w:t xml:space="preserve">The Promised Neverland </w:t>
      </w:r>
      <w:r w:rsidR="00113F6E" w:rsidRPr="00714CFB">
        <w:rPr>
          <w:color w:val="000000"/>
        </w:rPr>
        <w:t xml:space="preserve">(2019-2021) e </w:t>
      </w:r>
      <w:r w:rsidR="00BB77E4" w:rsidRPr="00714CFB">
        <w:rPr>
          <w:color w:val="000000"/>
        </w:rPr>
        <w:t xml:space="preserve">Georgina do filme </w:t>
      </w:r>
      <w:r w:rsidR="00BB77E4" w:rsidRPr="00714CFB">
        <w:rPr>
          <w:i/>
          <w:iCs/>
          <w:color w:val="000000"/>
        </w:rPr>
        <w:t xml:space="preserve">Get Out </w:t>
      </w:r>
      <w:r w:rsidR="00BB77E4" w:rsidRPr="00714CFB">
        <w:rPr>
          <w:color w:val="000000"/>
        </w:rPr>
        <w:t>(2017).</w:t>
      </w:r>
    </w:p>
    <w:p w14:paraId="0076439B" w14:textId="17FE6C19" w:rsidR="00BB77E4" w:rsidRPr="00714CFB" w:rsidRDefault="00BB77E4" w:rsidP="00EC1B7E">
      <w:pPr>
        <w:ind w:firstLine="720"/>
        <w:jc w:val="both"/>
        <w:rPr>
          <w:color w:val="000000"/>
        </w:rPr>
      </w:pPr>
      <w:r w:rsidRPr="00714CFB">
        <w:rPr>
          <w:noProof/>
        </w:rPr>
        <w:drawing>
          <wp:inline distT="0" distB="0" distL="0" distR="0" wp14:anchorId="3EB47FE8" wp14:editId="06CC52C1">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714CFB">
        <w:rPr>
          <w:noProof/>
          <w:color w:val="000000"/>
        </w:rPr>
        <w:drawing>
          <wp:inline distT="0" distB="0" distL="0" distR="0" wp14:anchorId="4BEB6602" wp14:editId="6DBF062A">
            <wp:extent cx="2426677" cy="2527330"/>
            <wp:effectExtent l="0" t="0" r="0" b="6350"/>
            <wp:docPr id="131464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23347" r="22563"/>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03BB9891" w14:textId="17779BCF" w:rsidR="00BB77E4" w:rsidRPr="00714CFB" w:rsidRDefault="00BB77E4" w:rsidP="00EC1B7E">
      <w:pPr>
        <w:ind w:firstLine="720"/>
        <w:jc w:val="both"/>
        <w:rPr>
          <w:color w:val="000000"/>
        </w:rPr>
      </w:pPr>
      <w:r w:rsidRPr="00714CFB">
        <w:rPr>
          <w:color w:val="000000"/>
        </w:rPr>
        <w:t>Fig.1 – Referências a partir das quais, de forma leviana, se caracterizou o SERVANT: Krone, também conhecida por “Irmã” Krone (à esquerda)</w:t>
      </w:r>
      <w:r w:rsidR="009D7703" w:rsidRPr="00714CFB">
        <w:rPr>
          <w:color w:val="000000"/>
        </w:rPr>
        <w:t xml:space="preserve">, uma mulher de cor e carapinha que tem como função servir crianças de um orfanato </w:t>
      </w:r>
      <w:r w:rsidR="00FE1DFF" w:rsidRPr="00714CFB">
        <w:rPr>
          <w:color w:val="000000"/>
        </w:rPr>
        <w:fldChar w:fldCharType="begin" w:fldLock="1"/>
      </w:r>
      <w:r w:rsidR="00FE1DFF" w:rsidRPr="00714CFB">
        <w:rPr>
          <w:color w:val="000000"/>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Krone (Anime) | The Promised Neverland Wiki | Fandom</w:t>
      </w:r>
      <w:r w:rsidR="00FE1DFF" w:rsidRPr="00714CFB">
        <w:rPr>
          <w:noProof/>
          <w:color w:val="000000"/>
        </w:rPr>
        <w:t>, n.d.)</w:t>
      </w:r>
      <w:r w:rsidR="00FE1DFF" w:rsidRPr="00714CFB">
        <w:rPr>
          <w:color w:val="000000"/>
        </w:rPr>
        <w:fldChar w:fldCharType="end"/>
      </w:r>
      <w:r w:rsidR="00FE1DFF" w:rsidRPr="00714CFB">
        <w:rPr>
          <w:color w:val="000000"/>
        </w:rPr>
        <w:t xml:space="preserve"> </w:t>
      </w:r>
      <w:r w:rsidR="009D7703" w:rsidRPr="00714CFB">
        <w:rPr>
          <w:color w:val="000000"/>
        </w:rPr>
        <w:t>e Georgina</w:t>
      </w:r>
      <w:r w:rsidR="00FE1DFF" w:rsidRPr="00714CFB">
        <w:rPr>
          <w:color w:val="000000"/>
        </w:rPr>
        <w:t xml:space="preserve"> </w:t>
      </w:r>
      <w:r w:rsidR="00FE1DFF" w:rsidRPr="00714CFB">
        <w:rPr>
          <w:color w:val="000000"/>
        </w:rPr>
        <w:fldChar w:fldCharType="begin" w:fldLock="1"/>
      </w:r>
      <w:r w:rsidR="001D6636" w:rsidRPr="00714CFB">
        <w:rPr>
          <w:color w:val="000000"/>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00FE1DFF" w:rsidRPr="00714CFB">
        <w:rPr>
          <w:color w:val="000000"/>
        </w:rPr>
        <w:fldChar w:fldCharType="separate"/>
      </w:r>
      <w:r w:rsidR="00FE1DFF" w:rsidRPr="00714CFB">
        <w:rPr>
          <w:noProof/>
          <w:color w:val="000000"/>
        </w:rPr>
        <w:t>(</w:t>
      </w:r>
      <w:r w:rsidR="00FE1DFF" w:rsidRPr="00714CFB">
        <w:rPr>
          <w:i/>
          <w:noProof/>
          <w:color w:val="000000"/>
        </w:rPr>
        <w:t>10 Movie Reveals You Can Spot Early (If You Really Look) – Page 3</w:t>
      </w:r>
      <w:r w:rsidR="00FE1DFF" w:rsidRPr="00714CFB">
        <w:rPr>
          <w:noProof/>
          <w:color w:val="000000"/>
        </w:rPr>
        <w:t>, n.d.)</w:t>
      </w:r>
      <w:r w:rsidR="00FE1DFF" w:rsidRPr="00714CFB">
        <w:rPr>
          <w:color w:val="000000"/>
        </w:rPr>
        <w:fldChar w:fldCharType="end"/>
      </w:r>
      <w:r w:rsidR="009D7703" w:rsidRPr="00714CFB">
        <w:rPr>
          <w:color w:val="000000"/>
        </w:rPr>
        <w:t>, empregada de cor com cabelo volumoso de uma família aristocrata</w:t>
      </w:r>
      <w:r w:rsidR="00FE1DFF" w:rsidRPr="00714CFB">
        <w:rPr>
          <w:color w:val="000000"/>
        </w:rPr>
        <w:t xml:space="preserve"> (à direita)</w:t>
      </w:r>
      <w:r w:rsidR="009D7703" w:rsidRPr="00714CFB">
        <w:rPr>
          <w:color w:val="000000"/>
        </w:rPr>
        <w:t>.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w:t>
      </w:r>
      <w:r w:rsidR="00DD53E1" w:rsidRPr="00714CFB">
        <w:rPr>
          <w:color w:val="000000"/>
        </w:rPr>
        <w:t xml:space="preserve">, uma problemática ainda atual </w:t>
      </w:r>
      <w:r w:rsidR="00DD53E1" w:rsidRPr="00714CFB">
        <w:rPr>
          <w:color w:val="000000"/>
        </w:rPr>
        <w:fldChar w:fldCharType="begin" w:fldLock="1"/>
      </w:r>
      <w:r w:rsidR="00FE1DFF" w:rsidRPr="00714CFB">
        <w:rPr>
          <w:color w:val="000000"/>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00DD53E1" w:rsidRPr="00714CFB">
        <w:rPr>
          <w:color w:val="000000"/>
        </w:rPr>
        <w:fldChar w:fldCharType="separate"/>
      </w:r>
      <w:r w:rsidR="00DD53E1" w:rsidRPr="00714CFB">
        <w:rPr>
          <w:noProof/>
          <w:color w:val="000000"/>
        </w:rPr>
        <w:t>(Kandola, 2019)</w:t>
      </w:r>
      <w:r w:rsidR="00DD53E1" w:rsidRPr="00714CFB">
        <w:rPr>
          <w:color w:val="000000"/>
        </w:rPr>
        <w:fldChar w:fldCharType="end"/>
      </w:r>
      <w:r w:rsidR="0026531E" w:rsidRPr="00714CFB">
        <w:rPr>
          <w:color w:val="000000"/>
        </w:rPr>
        <w:t xml:space="preserve">, através da recorrência aos arquétipos de </w:t>
      </w:r>
      <w:r w:rsidR="0026531E" w:rsidRPr="00714CFB">
        <w:rPr>
          <w:i/>
          <w:iCs/>
          <w:color w:val="000000"/>
        </w:rPr>
        <w:t>Servant</w:t>
      </w:r>
      <w:r w:rsidR="001D6636" w:rsidRPr="00714CFB">
        <w:rPr>
          <w:rStyle w:val="FootnoteReference"/>
          <w:i/>
          <w:iCs/>
          <w:color w:val="000000"/>
        </w:rPr>
        <w:footnoteReference w:id="56"/>
      </w:r>
      <w:r w:rsidR="0026531E" w:rsidRPr="00714CFB">
        <w:rPr>
          <w:i/>
          <w:iCs/>
          <w:color w:val="000000"/>
        </w:rPr>
        <w:t xml:space="preserve"> </w:t>
      </w:r>
      <w:r w:rsidR="0026531E" w:rsidRPr="00714CFB">
        <w:rPr>
          <w:color w:val="000000"/>
        </w:rPr>
        <w:t xml:space="preserve">e </w:t>
      </w:r>
      <w:r w:rsidR="0026531E" w:rsidRPr="00714CFB">
        <w:rPr>
          <w:i/>
          <w:iCs/>
          <w:color w:val="000000"/>
        </w:rPr>
        <w:t>Slave</w:t>
      </w:r>
      <w:r w:rsidR="00FE4C27" w:rsidRPr="00714CFB">
        <w:rPr>
          <w:rStyle w:val="FootnoteReference"/>
          <w:i/>
          <w:iCs/>
          <w:color w:val="000000"/>
        </w:rPr>
        <w:footnoteReference w:id="57"/>
      </w:r>
      <w:r w:rsidR="0026531E" w:rsidRPr="00714CFB">
        <w:rPr>
          <w:color w:val="000000"/>
        </w:rPr>
        <w:t xml:space="preserve">, dado estes estarem mais facilmente associados aos afro-americanos </w:t>
      </w:r>
      <w:r w:rsidR="001D6636" w:rsidRPr="00714CFB">
        <w:rPr>
          <w:color w:val="000000"/>
        </w:rPr>
        <w:fldChar w:fldCharType="begin" w:fldLock="1"/>
      </w:r>
      <w:r w:rsidR="00FE4C27" w:rsidRPr="00714CFB">
        <w:rPr>
          <w:color w:val="000000"/>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1D6636" w:rsidRPr="00714CFB">
        <w:rPr>
          <w:color w:val="000000"/>
        </w:rPr>
        <w:fldChar w:fldCharType="separate"/>
      </w:r>
      <w:r w:rsidR="001D6636" w:rsidRPr="00714CFB">
        <w:rPr>
          <w:noProof/>
          <w:color w:val="000000"/>
        </w:rPr>
        <w:t>(Myss, 2013)</w:t>
      </w:r>
      <w:r w:rsidR="001D6636" w:rsidRPr="00714CFB">
        <w:rPr>
          <w:color w:val="000000"/>
        </w:rPr>
        <w:fldChar w:fldCharType="end"/>
      </w:r>
      <w:r w:rsidR="001D6636" w:rsidRPr="00714CFB">
        <w:rPr>
          <w:color w:val="000000"/>
        </w:rPr>
        <w:t>.</w:t>
      </w:r>
    </w:p>
    <w:p w14:paraId="70ADB19E" w14:textId="3C352F39" w:rsidR="005C5776" w:rsidRPr="00714CFB" w:rsidRDefault="005C5776" w:rsidP="005C5776">
      <w:pPr>
        <w:jc w:val="center"/>
        <w:rPr>
          <w:color w:val="000000"/>
        </w:rPr>
      </w:pPr>
      <w:r w:rsidRPr="00714CFB">
        <w:rPr>
          <w:noProof/>
          <w:color w:val="000000"/>
        </w:rPr>
        <w:lastRenderedPageBreak/>
        <w:drawing>
          <wp:inline distT="0" distB="0" distL="0" distR="0" wp14:anchorId="684300A1" wp14:editId="36484783">
            <wp:extent cx="2379785" cy="3175526"/>
            <wp:effectExtent l="0" t="0" r="1905" b="6350"/>
            <wp:docPr id="1875311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37574073" w14:textId="2C4D6AD3" w:rsidR="005C5776" w:rsidRPr="00714CFB" w:rsidRDefault="005C5776" w:rsidP="005C5776">
      <w:pPr>
        <w:rPr>
          <w:color w:val="000000"/>
        </w:rPr>
      </w:pPr>
      <w:r w:rsidRPr="00714CFB">
        <w:rPr>
          <w:color w:val="000000"/>
        </w:rPr>
        <w:t xml:space="preserve">Fig.1 – O arquétipo </w:t>
      </w:r>
      <w:r w:rsidRPr="00714CFB">
        <w:rPr>
          <w:i/>
          <w:iCs/>
          <w:color w:val="000000"/>
        </w:rPr>
        <w:t xml:space="preserve">Servant </w:t>
      </w:r>
      <w:r w:rsidRPr="00714CFB">
        <w:rPr>
          <w:i/>
          <w:iCs/>
          <w:color w:val="000000"/>
        </w:rPr>
        <w:fldChar w:fldCharType="begin" w:fldLock="1"/>
      </w:r>
      <w:r w:rsidR="007936C4"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Repare-se no realce do “gosto em servir os outros” que já fora referenciado anteriormente, para além da ilustração, que retrata uma mulher de cor</w:t>
      </w:r>
      <w:r w:rsidR="007936C4" w:rsidRPr="00714CFB">
        <w:rPr>
          <w:color w:val="000000"/>
        </w:rPr>
        <w:t xml:space="preserve"> </w:t>
      </w:r>
      <w:r w:rsidR="007936C4" w:rsidRPr="00714CFB">
        <w:rPr>
          <w:color w:val="000000"/>
        </w:rPr>
        <w:fldChar w:fldCharType="begin" w:fldLock="1"/>
      </w:r>
      <w:r w:rsidR="00AA3CC7" w:rsidRPr="00714CFB">
        <w:rPr>
          <w:color w:val="000000"/>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007936C4" w:rsidRPr="00714CFB">
        <w:rPr>
          <w:color w:val="000000"/>
        </w:rPr>
        <w:fldChar w:fldCharType="separate"/>
      </w:r>
      <w:r w:rsidR="007936C4" w:rsidRPr="00714CFB">
        <w:rPr>
          <w:noProof/>
          <w:color w:val="000000"/>
        </w:rPr>
        <w:t>(</w:t>
      </w:r>
      <w:r w:rsidR="007936C4" w:rsidRPr="00714CFB">
        <w:rPr>
          <w:i/>
          <w:noProof/>
          <w:color w:val="000000"/>
        </w:rPr>
        <w:t>The Servant Archetype: Reclaiming Our Purpose</w:t>
      </w:r>
      <w:r w:rsidR="007936C4" w:rsidRPr="00714CFB">
        <w:rPr>
          <w:noProof/>
          <w:color w:val="000000"/>
        </w:rPr>
        <w:t>, n.d.)</w:t>
      </w:r>
      <w:r w:rsidR="007936C4" w:rsidRPr="00714CFB">
        <w:rPr>
          <w:color w:val="000000"/>
        </w:rPr>
        <w:fldChar w:fldCharType="end"/>
      </w:r>
      <w:r w:rsidRPr="00714CFB">
        <w:rPr>
          <w:color w:val="000000"/>
        </w:rPr>
        <w:t>.</w:t>
      </w:r>
    </w:p>
    <w:p w14:paraId="5BD7FA58" w14:textId="77777777" w:rsidR="0079588C" w:rsidRPr="00714CFB" w:rsidRDefault="0079588C" w:rsidP="005C5776">
      <w:pPr>
        <w:rPr>
          <w:color w:val="000000"/>
        </w:rPr>
      </w:pPr>
    </w:p>
    <w:p w14:paraId="1AB86471" w14:textId="02C7170E" w:rsidR="008E7B4C" w:rsidRPr="00714CFB" w:rsidRDefault="008E7B4C" w:rsidP="008E7B4C">
      <w:pPr>
        <w:pStyle w:val="ListParagraph"/>
        <w:numPr>
          <w:ilvl w:val="1"/>
          <w:numId w:val="3"/>
        </w:numPr>
        <w:jc w:val="both"/>
        <w:rPr>
          <w:color w:val="000000"/>
        </w:rPr>
      </w:pPr>
      <w:r w:rsidRPr="00714CFB">
        <w:rPr>
          <w:color w:val="000000"/>
        </w:rPr>
        <w:t>TEENAGE GIRL</w:t>
      </w:r>
    </w:p>
    <w:p w14:paraId="6FC4B0F1" w14:textId="243B1173" w:rsidR="008E7B4C" w:rsidRPr="00714CFB" w:rsidRDefault="008E7B4C" w:rsidP="008E7B4C">
      <w:pPr>
        <w:ind w:firstLine="720"/>
        <w:jc w:val="both"/>
        <w:rPr>
          <w:color w:val="000000"/>
        </w:rPr>
      </w:pPr>
      <w:r w:rsidRPr="00714CFB">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1A2BB765" w:rsidR="008E7B4C" w:rsidRPr="00714CFB" w:rsidRDefault="008E7B4C" w:rsidP="008E7B4C">
      <w:pPr>
        <w:ind w:firstLine="720"/>
        <w:jc w:val="both"/>
        <w:rPr>
          <w:color w:val="000000"/>
        </w:rPr>
      </w:pPr>
      <w:r w:rsidRPr="00714CFB">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w:t>
      </w:r>
      <w:r w:rsidRPr="00714CFB">
        <w:rPr>
          <w:color w:val="000000"/>
        </w:rPr>
        <w:lastRenderedPageBreak/>
        <w:t xml:space="preserve">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r w:rsidRPr="00714CFB">
        <w:rPr>
          <w:i/>
          <w:iCs/>
          <w:color w:val="000000"/>
        </w:rPr>
        <w:t>masking</w:t>
      </w:r>
      <w:r w:rsidR="0003677B" w:rsidRPr="00714CFB">
        <w:rPr>
          <w:rStyle w:val="FootnoteReference"/>
          <w:i/>
          <w:iCs/>
          <w:color w:val="000000"/>
        </w:rPr>
        <w:footnoteReference w:id="58"/>
      </w:r>
      <w:r w:rsidRPr="00714CFB">
        <w:rPr>
          <w:color w:val="000000"/>
        </w:rPr>
        <w:t xml:space="preserve">. Por fim, repare-se que o comportamento do OLD MAN denota um certo instinto paternal – como já fora referenciado, ele mostra-se mais acolhedor e carinhoso para com os </w:t>
      </w:r>
      <w:r w:rsidR="00CC0FEA" w:rsidRPr="00714CFB">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714CFB">
        <w:rPr>
          <w:color w:val="000000"/>
        </w:rPr>
        <w:t xml:space="preserve">forma de substituir o seu vazio interno criado pela inexistência de descendentes – no qual, temporariamente, o mesmo se comporta como um pai para com eles. </w:t>
      </w:r>
    </w:p>
    <w:p w14:paraId="5EB76FF1" w14:textId="19718CB3" w:rsidR="00A45DD8" w:rsidRPr="00714CFB" w:rsidRDefault="00875F50" w:rsidP="008E7B4C">
      <w:pPr>
        <w:ind w:firstLine="720"/>
        <w:jc w:val="both"/>
        <w:rPr>
          <w:color w:val="000000"/>
        </w:rPr>
      </w:pPr>
      <w:r w:rsidRPr="00714CFB">
        <w:rPr>
          <w:color w:val="000000"/>
        </w:rPr>
        <w:t xml:space="preserve">Esta primeira interação entre o personagem jogável e a adolescente teve como objetivo, e tendo igualmente em conta as informações declaradas nos dois parágrafos anteriores, de </w:t>
      </w:r>
      <w:r w:rsidR="001D4485" w:rsidRPr="00714CFB">
        <w:rPr>
          <w:color w:val="000000"/>
        </w:rPr>
        <w:t xml:space="preserve">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6932B4" w:rsidRPr="006932B4">
            <w:rPr>
              <w:color w:val="000000"/>
            </w:rPr>
            <w:t>(Culpepper et al., 2015)</w:t>
          </w:r>
        </w:sdtContent>
      </w:sdt>
      <w:r w:rsidR="001D4485" w:rsidRPr="00714CFB">
        <w:rPr>
          <w:color w:val="000000"/>
        </w:rPr>
        <w:t xml:space="preserve">. </w:t>
      </w:r>
      <w:r w:rsidR="00DE33E6" w:rsidRPr="00714CFB">
        <w:rPr>
          <w:color w:val="000000"/>
        </w:rPr>
        <w:t>Além disso, a existência de compulsões</w:t>
      </w:r>
      <w:r w:rsidR="00DE33E6" w:rsidRPr="00714CFB">
        <w:rPr>
          <w:rStyle w:val="FootnoteReference"/>
          <w:color w:val="000000"/>
        </w:rPr>
        <w:footnoteReference w:id="59"/>
      </w:r>
      <w:r w:rsidR="00DE33E6" w:rsidRPr="00714CFB">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6932B4">
            <w:rPr>
              <w:rFonts w:eastAsia="Times New Roman"/>
            </w:rPr>
            <w:t>(Abramowitz &amp; Blakey, 2014)</w:t>
          </w:r>
        </w:sdtContent>
      </w:sdt>
      <w:r w:rsidR="00DE33E6" w:rsidRPr="00714CFB">
        <w:rPr>
          <w:color w:val="000000"/>
        </w:rPr>
        <w:t xml:space="preserve"> e o comportamento que a TEENAGE GIRL demonstra, também designado por ruminação</w:t>
      </w:r>
      <w:r w:rsidR="00DD2C62" w:rsidRPr="00714CFB">
        <w:rPr>
          <w:rStyle w:val="FootnoteReference"/>
          <w:color w:val="000000"/>
        </w:rPr>
        <w:footnoteReference w:id="60"/>
      </w:r>
      <w:r w:rsidR="00DE33E6" w:rsidRPr="00714CFB">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6932B4" w:rsidRPr="006932B4">
            <w:rPr>
              <w:color w:val="000000"/>
            </w:rPr>
            <w:t>(Wahl et al., 2021)</w:t>
          </w:r>
        </w:sdtContent>
      </w:sdt>
      <w:r w:rsidR="00DE33E6" w:rsidRPr="00714CFB">
        <w:rPr>
          <w:color w:val="000000"/>
        </w:rPr>
        <w:t xml:space="preserve">. </w:t>
      </w:r>
    </w:p>
    <w:p w14:paraId="3E22AB01" w14:textId="01F2E7E8" w:rsidR="00875F50" w:rsidRPr="00714CFB" w:rsidRDefault="00AB4A53" w:rsidP="008E7B4C">
      <w:pPr>
        <w:ind w:firstLine="720"/>
        <w:jc w:val="both"/>
        <w:rPr>
          <w:color w:val="000000"/>
        </w:rPr>
      </w:pPr>
      <w:r w:rsidRPr="00714CFB">
        <w:rPr>
          <w:color w:val="000000"/>
        </w:rPr>
        <w:t xml:space="preserve">Depois, também serviu como oportunidade em </w:t>
      </w:r>
      <w:r w:rsidR="00A45DD8" w:rsidRPr="00714CFB">
        <w:rPr>
          <w:color w:val="000000"/>
        </w:rPr>
        <w:t xml:space="preserve">mergulhar novamente no comportamento do OLD MAN – ao </w:t>
      </w:r>
      <w:r w:rsidRPr="00714CFB">
        <w:rPr>
          <w:color w:val="000000"/>
        </w:rPr>
        <w:t>mencionar</w:t>
      </w:r>
      <w:r w:rsidR="00A45DD8" w:rsidRPr="00714CFB">
        <w:rPr>
          <w:color w:val="000000"/>
        </w:rPr>
        <w:t>-se</w:t>
      </w:r>
      <w:r w:rsidRPr="00714CFB">
        <w:rPr>
          <w:color w:val="000000"/>
        </w:rPr>
        <w:t xml:space="preserve"> a </w:t>
      </w:r>
      <w:r w:rsidR="00A45DD8" w:rsidRPr="00714CFB">
        <w:rPr>
          <w:color w:val="000000"/>
        </w:rPr>
        <w:t xml:space="preserve">sua </w:t>
      </w:r>
      <w:r w:rsidRPr="00714CFB">
        <w:rPr>
          <w:color w:val="000000"/>
        </w:rPr>
        <w:t>mulher que, nesta altura da trama, o jogador ainda não tem a confirmação explícita pelo jogo tratar-se da figura feminina à qual ele presta homenagem na avenida</w:t>
      </w:r>
      <w:r w:rsidR="00A45DD8" w:rsidRPr="00714CFB">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714CFB" w:rsidRDefault="003A0DF7" w:rsidP="008E7B4C">
      <w:pPr>
        <w:ind w:firstLine="720"/>
        <w:jc w:val="both"/>
        <w:rPr>
          <w:color w:val="000000"/>
        </w:rPr>
      </w:pPr>
      <w:r w:rsidRPr="00714CFB">
        <w:rPr>
          <w:color w:val="000000"/>
        </w:rPr>
        <w:t xml:space="preserve">Mais tarde </w:t>
      </w:r>
      <w:r w:rsidR="00802D45" w:rsidRPr="00714CFB">
        <w:rPr>
          <w:color w:val="000000"/>
        </w:rPr>
        <w:t xml:space="preserve">e num segundo encontro, </w:t>
      </w:r>
      <w:r w:rsidRPr="00714CFB">
        <w:rPr>
          <w:color w:val="000000"/>
        </w:rPr>
        <w:t xml:space="preserve">o velho retorna à posição onde se encontra a TEENAGE GIRL, lembrando-se que a própria lhe havia oferecido ajuda numa suposta troca de interesses: após o auxílio ao velho, este último deverá ajudar-lhe a acabar com a sua vida terrena. Apressado, afirma que, no fim, tudo </w:t>
      </w:r>
      <w:r w:rsidRPr="00714CFB">
        <w:rPr>
          <w:color w:val="000000"/>
        </w:rPr>
        <w:lastRenderedPageBreak/>
        <w:t>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714CFB">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714CFB" w:rsidRDefault="002C6EF9" w:rsidP="008E7B4C">
      <w:pPr>
        <w:ind w:firstLine="720"/>
        <w:jc w:val="both"/>
        <w:rPr>
          <w:color w:val="000000"/>
        </w:rPr>
      </w:pPr>
      <w:r w:rsidRPr="00714CFB">
        <w:rPr>
          <w:color w:val="000000"/>
        </w:rPr>
        <w:t>Há um momento em que os dois, finalmente, atingem o separador de vias, no qual é subentendido que a TEENAGE GIRL deposita o isqueiro florido, comprado pelo protagonista mais cedo. E é a partir daí que</w:t>
      </w:r>
      <w:r w:rsidR="003D1CCA" w:rsidRPr="00714CFB">
        <w:rPr>
          <w:color w:val="000000"/>
        </w:rPr>
        <w:t>, digamos, a adolescente quebra o seu comportamento e desabafa profundamente com o personagem</w:t>
      </w:r>
      <w:r w:rsidR="007B6DEF" w:rsidRPr="00714CFB">
        <w:rPr>
          <w:color w:val="000000"/>
        </w:rPr>
        <w:t xml:space="preserve">, declarando afirmações e posicionamentos </w:t>
      </w:r>
      <w:r w:rsidR="00882996" w:rsidRPr="00714CFB">
        <w:rPr>
          <w:color w:val="000000"/>
        </w:rPr>
        <w:t>que procuram exemplificar como é viver com a perturbação</w:t>
      </w:r>
      <w:r w:rsidR="007B6DEF" w:rsidRPr="00714CFB">
        <w:rPr>
          <w:color w:val="000000"/>
        </w:rPr>
        <w:t>:</w:t>
      </w:r>
    </w:p>
    <w:p w14:paraId="325EFA65" w14:textId="39AB8FA0" w:rsidR="007B6DEF" w:rsidRPr="00714CFB" w:rsidRDefault="007B6DEF" w:rsidP="008E7B4C">
      <w:pPr>
        <w:ind w:firstLine="720"/>
        <w:jc w:val="both"/>
        <w:rPr>
          <w:color w:val="000000"/>
        </w:rPr>
      </w:pPr>
      <w:r w:rsidRPr="00714CFB">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6932B4">
            <w:rPr>
              <w:rFonts w:eastAsia="Times New Roman"/>
            </w:rPr>
            <w:t>(Chand &amp; Arif, 2023)</w:t>
          </w:r>
        </w:sdtContent>
      </w:sdt>
      <w:r w:rsidRPr="00714CFB">
        <w:rPr>
          <w:color w:val="000000"/>
        </w:rPr>
        <w:t>;</w:t>
      </w:r>
    </w:p>
    <w:p w14:paraId="68CB8AE5" w14:textId="30BA55F5" w:rsidR="007B6DEF" w:rsidRPr="00714CFB" w:rsidRDefault="007B6DEF" w:rsidP="008E7B4C">
      <w:pPr>
        <w:ind w:firstLine="720"/>
        <w:jc w:val="both"/>
        <w:rPr>
          <w:color w:val="000000"/>
        </w:rPr>
      </w:pPr>
      <w:r w:rsidRPr="00714CFB">
        <w:rPr>
          <w:color w:val="000000"/>
        </w:rPr>
        <w:t xml:space="preserve">- Ideação suicida – a TEENAGE GIRL insiste </w:t>
      </w:r>
      <w:r w:rsidR="001B2357" w:rsidRPr="00714CFB">
        <w:rPr>
          <w:color w:val="000000"/>
        </w:rPr>
        <w:t xml:space="preserve">novamente e </w:t>
      </w:r>
      <w:r w:rsidRPr="00714CFB">
        <w:rPr>
          <w:color w:val="000000"/>
        </w:rPr>
        <w:t xml:space="preserve">desenfreadamente </w:t>
      </w:r>
      <w:r w:rsidR="001B2778" w:rsidRPr="00714CFB">
        <w:rPr>
          <w:color w:val="000000"/>
        </w:rPr>
        <w:t>no seu pedido de auxílio para colocar um término à sua vida</w:t>
      </w:r>
      <w:r w:rsidR="001B2357" w:rsidRPr="00714CFB">
        <w:rPr>
          <w:color w:val="000000"/>
        </w:rPr>
        <w:t>; já foi referida a sua correlação com a depressão;</w:t>
      </w:r>
    </w:p>
    <w:p w14:paraId="139C942A" w14:textId="3B3E6977" w:rsidR="001B2357" w:rsidRPr="00714CFB" w:rsidRDefault="00354911" w:rsidP="008E7B4C">
      <w:pPr>
        <w:ind w:firstLine="720"/>
        <w:jc w:val="both"/>
        <w:rPr>
          <w:color w:val="000000"/>
        </w:rPr>
      </w:pPr>
      <w:r w:rsidRPr="00714CFB">
        <w:rPr>
          <w:color w:val="000000"/>
        </w:rPr>
        <w:t>- Dor física – ilustrada pelo ardor na garganta e peito que a adolescente descreve ao protagonista</w:t>
      </w:r>
      <w:r w:rsidR="00FE68A3" w:rsidRPr="00714CFB">
        <w:rPr>
          <w:color w:val="000000"/>
        </w:rPr>
        <w:t xml:space="preserve"> e pela sensação de enjoo</w:t>
      </w:r>
      <w:r w:rsidRPr="00714CFB">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6932B4" w:rsidRPr="006932B4">
            <w:rPr>
              <w:color w:val="000000"/>
            </w:rPr>
            <w:t>(Bair et al., 2003)</w:t>
          </w:r>
        </w:sdtContent>
      </w:sdt>
      <w:r w:rsidRPr="00714CFB">
        <w:rPr>
          <w:color w:val="000000"/>
        </w:rPr>
        <w:t xml:space="preserve">. A explicação </w:t>
      </w:r>
      <w:r w:rsidR="00063FA1" w:rsidRPr="00714CFB">
        <w:rPr>
          <w:color w:val="000000"/>
        </w:rPr>
        <w:t>para a dor</w:t>
      </w:r>
      <w:r w:rsidRPr="00714CFB">
        <w:rPr>
          <w:color w:val="000000"/>
        </w:rPr>
        <w:t xml:space="preserve"> </w:t>
      </w:r>
      <w:r w:rsidR="00063FA1" w:rsidRPr="00714CFB">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6932B4">
            <w:rPr>
              <w:rFonts w:eastAsia="Times New Roman"/>
            </w:rPr>
            <w:t>(</w:t>
          </w:r>
          <w:r w:rsidR="006932B4">
            <w:rPr>
              <w:rFonts w:eastAsia="Times New Roman"/>
              <w:i/>
              <w:iCs/>
            </w:rPr>
            <w:t>How Does Depression Affect the Heart? | American Heart Association</w:t>
          </w:r>
          <w:r w:rsidR="006932B4">
            <w:rPr>
              <w:rFonts w:eastAsia="Times New Roman"/>
            </w:rPr>
            <w:t>, n.d.)</w:t>
          </w:r>
        </w:sdtContent>
      </w:sdt>
      <w:r w:rsidR="00063FA1" w:rsidRPr="00714CFB">
        <w:rPr>
          <w:color w:val="000000"/>
        </w:rPr>
        <w:t>;</w:t>
      </w:r>
    </w:p>
    <w:p w14:paraId="73C0E7AD" w14:textId="400B1DAF" w:rsidR="00063FA1" w:rsidRPr="00714CFB" w:rsidRDefault="00063FA1" w:rsidP="008E7B4C">
      <w:pPr>
        <w:ind w:firstLine="720"/>
        <w:jc w:val="both"/>
        <w:rPr>
          <w:color w:val="000000"/>
        </w:rPr>
      </w:pPr>
      <w:r w:rsidRPr="00714CFB">
        <w:rPr>
          <w:color w:val="000000"/>
        </w:rPr>
        <w:t xml:space="preserve">- Carência de energia – declarada pela TEENAGE GIRL enquanto choraminga – é um dos sintomas mais recorrentes da </w:t>
      </w:r>
      <w:r w:rsidRPr="00714CFB">
        <w:rPr>
          <w:i/>
          <w:iCs/>
          <w:color w:val="000000"/>
        </w:rPr>
        <w:t>Major Depressive Disorder</w:t>
      </w:r>
      <w:r w:rsidRPr="00714CFB">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6932B4" w:rsidRPr="006932B4">
            <w:rPr>
              <w:color w:val="000000"/>
            </w:rPr>
            <w:t>(Demyttenaere et al., 2004)</w:t>
          </w:r>
        </w:sdtContent>
      </w:sdt>
      <w:r w:rsidRPr="00714CFB">
        <w:rPr>
          <w:color w:val="000000"/>
        </w:rPr>
        <w:t>;</w:t>
      </w:r>
    </w:p>
    <w:p w14:paraId="29517BB8" w14:textId="6F19D0A3" w:rsidR="00063FA1" w:rsidRPr="00714CFB" w:rsidRDefault="00063FA1" w:rsidP="008E7B4C">
      <w:pPr>
        <w:ind w:firstLine="720"/>
        <w:jc w:val="both"/>
        <w:rPr>
          <w:color w:val="000000"/>
        </w:rPr>
      </w:pPr>
      <w:r w:rsidRPr="00714CFB">
        <w:rPr>
          <w:color w:val="000000"/>
        </w:rPr>
        <w:t xml:space="preserve">- Sentimento de desesperança </w:t>
      </w:r>
      <w:r w:rsidR="00A05D76" w:rsidRPr="00714CFB">
        <w:rPr>
          <w:color w:val="000000"/>
        </w:rPr>
        <w:t>–</w:t>
      </w:r>
      <w:r w:rsidRPr="00714CFB">
        <w:rPr>
          <w:color w:val="000000"/>
        </w:rPr>
        <w:t xml:space="preserve"> </w:t>
      </w:r>
      <w:r w:rsidR="00A05D76" w:rsidRPr="00714CFB">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6932B4" w:rsidRPr="006932B4">
            <w:rPr>
              <w:color w:val="000000"/>
            </w:rPr>
            <w:t>(Marchetti, 2018)</w:t>
          </w:r>
        </w:sdtContent>
      </w:sdt>
      <w:r w:rsidR="00805164" w:rsidRPr="00714CFB">
        <w:rPr>
          <w:color w:val="000000"/>
        </w:rPr>
        <w:t xml:space="preserve"> apresentado pela moça ao afirmar que “não aguenta mais” viver assim</w:t>
      </w:r>
      <w:r w:rsidR="00276422" w:rsidRPr="00714CFB">
        <w:rPr>
          <w:color w:val="000000"/>
        </w:rPr>
        <w:t xml:space="preserve"> e que é demasiado fraca para continuar a tentar</w:t>
      </w:r>
      <w:r w:rsidR="00805164" w:rsidRPr="00714CFB">
        <w:rPr>
          <w:color w:val="000000"/>
        </w:rPr>
        <w:t>;</w:t>
      </w:r>
    </w:p>
    <w:p w14:paraId="3E45B7AB" w14:textId="285710D1" w:rsidR="00805164" w:rsidRPr="00714CFB" w:rsidRDefault="00805164" w:rsidP="008E7B4C">
      <w:pPr>
        <w:ind w:firstLine="720"/>
        <w:jc w:val="both"/>
        <w:rPr>
          <w:color w:val="000000"/>
        </w:rPr>
      </w:pPr>
      <w:r w:rsidRPr="00714CFB">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714CFB">
        <w:rPr>
          <w:color w:val="000000"/>
        </w:rPr>
        <w:t>, para além de ocorrer um momento no qual a mesma pensa ser o alvo da troça do sénior</w:t>
      </w:r>
      <w:r w:rsidRPr="00714CFB">
        <w:rPr>
          <w:color w:val="000000"/>
        </w:rPr>
        <w:t xml:space="preserve">; embora não seja uma experiência universal, sujeitos depressivos podem sentir-se criticados e julgados pelos outros, nomeadamente pela sua rede social </w:t>
      </w:r>
      <w:r w:rsidR="00D3133D" w:rsidRPr="00714CFB">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6932B4" w:rsidRPr="006932B4">
            <w:rPr>
              <w:color w:val="000000"/>
            </w:rPr>
            <w:t>(Fernandez Y-Garcia et al., 2012)</w:t>
          </w:r>
        </w:sdtContent>
      </w:sdt>
      <w:r w:rsidR="00D3133D" w:rsidRPr="00714CFB">
        <w:rPr>
          <w:color w:val="000000"/>
        </w:rPr>
        <w:t>;</w:t>
      </w:r>
    </w:p>
    <w:p w14:paraId="75875403" w14:textId="63591DF7" w:rsidR="00D3133D" w:rsidRPr="00714CFB" w:rsidRDefault="00D3133D" w:rsidP="008E7B4C">
      <w:pPr>
        <w:ind w:firstLine="720"/>
        <w:jc w:val="both"/>
        <w:rPr>
          <w:color w:val="000000"/>
        </w:rPr>
      </w:pPr>
      <w:r w:rsidRPr="00714CFB">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6932B4" w:rsidRPr="006932B4">
            <w:rPr>
              <w:color w:val="000000"/>
            </w:rPr>
            <w:t>(Kraav et al., 2021)</w:t>
          </w:r>
        </w:sdtContent>
      </w:sdt>
      <w:r w:rsidR="00276422" w:rsidRPr="00714CFB">
        <w:rPr>
          <w:color w:val="000000"/>
        </w:rPr>
        <w:t>.</w:t>
      </w:r>
    </w:p>
    <w:p w14:paraId="280931FF" w14:textId="3ACB8399" w:rsidR="00276422" w:rsidRPr="00714CFB" w:rsidRDefault="009D1EB6" w:rsidP="00276422">
      <w:pPr>
        <w:jc w:val="both"/>
        <w:rPr>
          <w:color w:val="000000"/>
        </w:rPr>
      </w:pPr>
      <w:r w:rsidRPr="00714CFB">
        <w:rPr>
          <w:color w:val="000000"/>
        </w:rPr>
        <w:lastRenderedPageBreak/>
        <w:tab/>
        <w:t xml:space="preserve">Analisando agora o comportamento do protagonista nesta segunda interação para com a rapariga, </w:t>
      </w:r>
      <w:r w:rsidR="00332A69" w:rsidRPr="00714CFB">
        <w:rPr>
          <w:color w:val="000000"/>
        </w:rPr>
        <w:t xml:space="preserve">antes do par se despedir, </w:t>
      </w:r>
      <w:r w:rsidR="00BA7F75" w:rsidRPr="00714CFB">
        <w:rPr>
          <w:color w:val="000000"/>
        </w:rPr>
        <w:t xml:space="preserve">é notório um </w:t>
      </w:r>
      <w:r w:rsidRPr="00714CFB">
        <w:rPr>
          <w:color w:val="000000"/>
        </w:rPr>
        <w:t xml:space="preserve">prolongamento da atitude inicial que demonstrou para com a mesma </w:t>
      </w:r>
      <w:r w:rsidR="00332A69" w:rsidRPr="00714CFB">
        <w:rPr>
          <w:color w:val="000000"/>
        </w:rPr>
        <w:t>–</w:t>
      </w:r>
      <w:r w:rsidRPr="00714CFB">
        <w:rPr>
          <w:color w:val="000000"/>
        </w:rPr>
        <w:t xml:space="preserve"> </w:t>
      </w:r>
      <w:r w:rsidR="00332A69" w:rsidRPr="00714CFB">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714CFB">
        <w:rPr>
          <w:rStyle w:val="FootnoteReference"/>
          <w:color w:val="000000"/>
        </w:rPr>
        <w:footnoteReference w:id="61"/>
      </w:r>
      <w:r w:rsidR="004F3B0E" w:rsidRPr="00714CFB">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714CFB">
        <w:rPr>
          <w:rStyle w:val="FootnoteReference"/>
          <w:color w:val="000000"/>
        </w:rPr>
        <w:footnoteReference w:id="62"/>
      </w:r>
      <w:r w:rsidR="004F3B0E" w:rsidRPr="00714CFB">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714CFB">
        <w:rPr>
          <w:color w:val="000000"/>
        </w:rPr>
        <w:t>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w:t>
      </w:r>
      <w:r w:rsidR="00EA1791" w:rsidRPr="00714CFB">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6932B4">
            <w:rPr>
              <w:rFonts w:eastAsia="Times New Roman"/>
            </w:rPr>
            <w:t>(CORRIGAN &amp; WATSON, 2002)</w:t>
          </w:r>
        </w:sdtContent>
      </w:sdt>
      <w:r w:rsidR="001A2DE7" w:rsidRPr="00714CFB">
        <w:rPr>
          <w:color w:val="000000"/>
        </w:rPr>
        <w:t>.</w:t>
      </w:r>
    </w:p>
    <w:p w14:paraId="698954DF" w14:textId="39963ECA" w:rsidR="00EA1791" w:rsidRPr="00714CFB" w:rsidRDefault="00931153" w:rsidP="00276422">
      <w:pPr>
        <w:jc w:val="both"/>
        <w:rPr>
          <w:color w:val="000000"/>
        </w:rPr>
      </w:pPr>
      <w:r w:rsidRPr="00714CFB">
        <w:rPr>
          <w:color w:val="000000"/>
        </w:rPr>
        <w:tab/>
        <w:t xml:space="preserve">Vai o diálogo em pleno andamento quando, a certa altura, e dadas as descrições de sensações expostas pela TEENAGE GIRL e a </w:t>
      </w:r>
      <w:r w:rsidR="00CB24E4" w:rsidRPr="00714CFB">
        <w:rPr>
          <w:color w:val="000000"/>
        </w:rPr>
        <w:t xml:space="preserve">enunciação da </w:t>
      </w:r>
      <w:r w:rsidRPr="00714CFB">
        <w:rPr>
          <w:color w:val="000000"/>
        </w:rPr>
        <w:t xml:space="preserve">sua desistência em manter-se neste mundo, o velho </w:t>
      </w:r>
      <w:r w:rsidR="00CB24E4" w:rsidRPr="00714CFB">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714CFB">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6932B4" w:rsidRPr="006932B4">
            <w:rPr>
              <w:color w:val="000000"/>
            </w:rPr>
            <w:t>(Freeman, 2004)</w:t>
          </w:r>
        </w:sdtContent>
      </w:sdt>
      <w:r w:rsidR="002B0102" w:rsidRPr="00714CFB">
        <w:rPr>
          <w:color w:val="000000"/>
        </w:rPr>
        <w:t>. E a ideia de colocar-se no lugar do outro é fundamental no conceito de empatia, objetivo desta investigação.</w:t>
      </w:r>
      <w:r w:rsidR="007C7FFE" w:rsidRPr="00714CFB">
        <w:rPr>
          <w:color w:val="000000"/>
        </w:rPr>
        <w:t xml:space="preserve"> Até que o velho decide…. Reagir.</w:t>
      </w:r>
    </w:p>
    <w:p w14:paraId="6BDE7C45" w14:textId="7D73D8F9" w:rsidR="007C7FFE" w:rsidRPr="00714CFB" w:rsidRDefault="007C7FFE" w:rsidP="00276422">
      <w:pPr>
        <w:jc w:val="both"/>
        <w:rPr>
          <w:color w:val="000000"/>
        </w:rPr>
      </w:pPr>
      <w:r w:rsidRPr="00714CFB">
        <w:rPr>
          <w:color w:val="000000"/>
        </w:rPr>
        <w:lastRenderedPageBreak/>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714CFB">
        <w:rPr>
          <w:rStyle w:val="FootnoteReference"/>
          <w:color w:val="000000"/>
        </w:rPr>
        <w:footnoteReference w:id="63"/>
      </w:r>
      <w:r w:rsidR="006D438E" w:rsidRPr="00714CFB">
        <w:rPr>
          <w:color w:val="000000"/>
        </w:rPr>
        <w:t>. E foque-se num grande aspeto importante em uma das suas posteriores intervenções:</w:t>
      </w:r>
    </w:p>
    <w:p w14:paraId="2397231C" w14:textId="71119DAF" w:rsidR="006D438E" w:rsidRPr="007431F0" w:rsidRDefault="006D438E" w:rsidP="005863C3">
      <w:pPr>
        <w:jc w:val="center"/>
        <w:rPr>
          <w:i/>
          <w:iCs/>
          <w:color w:val="000000"/>
          <w:lang w:val="en-US"/>
        </w:rPr>
      </w:pPr>
      <w:r w:rsidRPr="007431F0">
        <w:rPr>
          <w:i/>
          <w:iCs/>
          <w:color w:val="000000"/>
          <w:lang w:val="en-US"/>
        </w:rPr>
        <w:t>I’m not [living]. Trust me.</w:t>
      </w:r>
    </w:p>
    <w:p w14:paraId="0361E939" w14:textId="4BDB23C1" w:rsidR="006D438E" w:rsidRPr="007431F0" w:rsidRDefault="006D438E" w:rsidP="005863C3">
      <w:pPr>
        <w:jc w:val="center"/>
        <w:rPr>
          <w:i/>
          <w:iCs/>
          <w:color w:val="000000"/>
          <w:lang w:val="en-US"/>
        </w:rPr>
      </w:pPr>
      <w:r w:rsidRPr="007431F0">
        <w:rPr>
          <w:i/>
          <w:iCs/>
          <w:color w:val="000000"/>
          <w:lang w:val="en-US"/>
        </w:rPr>
        <w:t>I’m just pretending to be.</w:t>
      </w:r>
    </w:p>
    <w:p w14:paraId="7B0C2D80" w14:textId="30F79395" w:rsidR="006D438E" w:rsidRPr="00714CFB" w:rsidRDefault="006D438E" w:rsidP="005863C3">
      <w:pPr>
        <w:jc w:val="center"/>
        <w:rPr>
          <w:i/>
          <w:iCs/>
          <w:color w:val="000000"/>
        </w:rPr>
      </w:pPr>
      <w:r w:rsidRPr="00714CFB">
        <w:rPr>
          <w:i/>
          <w:iCs/>
          <w:color w:val="000000"/>
        </w:rPr>
        <w:t>As everyone else does.</w:t>
      </w:r>
    </w:p>
    <w:p w14:paraId="410BFA8E" w14:textId="4B988966" w:rsidR="005863C3" w:rsidRPr="00714CFB" w:rsidRDefault="005863C3" w:rsidP="005863C3">
      <w:pPr>
        <w:jc w:val="center"/>
        <w:rPr>
          <w:i/>
          <w:iCs/>
          <w:color w:val="000000"/>
        </w:rPr>
      </w:pPr>
      <w:r w:rsidRPr="00714CFB">
        <w:rPr>
          <w:i/>
          <w:iCs/>
          <w:color w:val="000000"/>
        </w:rPr>
        <w:t>(INSERIR FOTO DO JOGO)</w:t>
      </w:r>
    </w:p>
    <w:p w14:paraId="46107F5D" w14:textId="15F8F0B1" w:rsidR="00A45DD8" w:rsidRPr="00714CFB" w:rsidRDefault="005863C3" w:rsidP="005863C3">
      <w:pPr>
        <w:jc w:val="both"/>
        <w:rPr>
          <w:color w:val="000000"/>
        </w:rPr>
      </w:pPr>
      <w:r w:rsidRPr="00714CFB">
        <w:rPr>
          <w:color w:val="000000"/>
        </w:rPr>
        <w:t>A conceção subjacente</w:t>
      </w:r>
      <w:r w:rsidR="00CA4D05" w:rsidRPr="00714CFB">
        <w:rPr>
          <w:color w:val="000000"/>
        </w:rPr>
        <w:t xml:space="preserve"> à asserção do OLD MAN transcrita acima parece familiar, correto? Com efeito, a mesma ideia foi também dita no dia I pelo FLOURIST:</w:t>
      </w:r>
    </w:p>
    <w:p w14:paraId="67BDC3D9" w14:textId="120F119B" w:rsidR="00CA4D05" w:rsidRPr="00714CFB" w:rsidRDefault="00CA4D05" w:rsidP="00CA4D05">
      <w:pPr>
        <w:jc w:val="center"/>
        <w:rPr>
          <w:i/>
          <w:iCs/>
          <w:color w:val="000000"/>
        </w:rPr>
      </w:pPr>
      <w:r w:rsidRPr="00714CFB">
        <w:rPr>
          <w:i/>
          <w:iCs/>
          <w:color w:val="000000"/>
        </w:rPr>
        <w:t>Aren’t we all [surviving]?</w:t>
      </w:r>
    </w:p>
    <w:p w14:paraId="50D1AECD" w14:textId="482E962D" w:rsidR="00AB4A53" w:rsidRPr="00714CFB" w:rsidRDefault="00BD790D" w:rsidP="00BD790D">
      <w:pPr>
        <w:jc w:val="both"/>
        <w:rPr>
          <w:color w:val="000000"/>
        </w:rPr>
      </w:pPr>
      <w:r w:rsidRPr="00714CFB">
        <w:rPr>
          <w:color w:val="000000"/>
        </w:rPr>
        <w:t>Sendo assim, o velho adotara temporariamente a postura de aceitação do florista. Mas por que razão? Outra contradição? De facto, é uma das possíveis interpretações – o estímulo do choque interno do OLD</w:t>
      </w:r>
      <w:r w:rsidR="00C72604" w:rsidRPr="00714CFB">
        <w:rPr>
          <w:color w:val="000000"/>
        </w:rPr>
        <w:t xml:space="preserve"> </w:t>
      </w:r>
      <w:r w:rsidRPr="00714CFB">
        <w:rPr>
          <w:color w:val="000000"/>
        </w:rPr>
        <w:t>MAN</w:t>
      </w:r>
      <w:r w:rsidR="00C72604" w:rsidRPr="00714CFB">
        <w:rPr>
          <w:color w:val="000000"/>
        </w:rPr>
        <w:t>, uma luta de si para si</w:t>
      </w:r>
      <w:r w:rsidRPr="00714CFB">
        <w:rPr>
          <w:color w:val="000000"/>
        </w:rPr>
        <w:t xml:space="preserve"> e a tentativa e falha em adotar uma vida normal e em ultrapassar o evento traumático de outrora: ora procura distanciar</w:t>
      </w:r>
      <w:r w:rsidR="00C72604" w:rsidRPr="00714CFB">
        <w:rPr>
          <w:color w:val="000000"/>
        </w:rPr>
        <w:t xml:space="preserve">-se de um incidente que envolveu uma “ela” e continuar uma vida dita ordinária, ora toma responsabilidade, o que lhe confere uma postura e pensamentos mórbidos. </w:t>
      </w:r>
      <w:r w:rsidR="00B31F7D" w:rsidRPr="00714CFB">
        <w:rPr>
          <w:color w:val="000000"/>
        </w:rPr>
        <w:t xml:space="preserve">Para além disso, pode-se especular ser apenas um regresso ao estado amável que o </w:t>
      </w:r>
      <w:r w:rsidR="00B31F7D" w:rsidRPr="00714CFB">
        <w:rPr>
          <w:i/>
          <w:iCs/>
          <w:color w:val="000000"/>
        </w:rPr>
        <w:t>masking</w:t>
      </w:r>
      <w:r w:rsidR="00B31F7D" w:rsidRPr="00714CFB">
        <w:rPr>
          <w:color w:val="000000"/>
        </w:rPr>
        <w:t xml:space="preserve"> lhe haveria conferido – no qual, e mesmo não acreditando no que expõe, procura consolar a sua possível “filha”</w:t>
      </w:r>
      <w:r w:rsidR="00C51CEC" w:rsidRPr="00714CFB">
        <w:rPr>
          <w:color w:val="000000"/>
        </w:rPr>
        <w:t xml:space="preserve"> e protegê-la</w:t>
      </w:r>
      <w:r w:rsidR="00B31F7D" w:rsidRPr="00714CFB">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714CFB">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714CFB">
        <w:rPr>
          <w:color w:val="000000"/>
        </w:rPr>
        <w:t>; ele até diz interiormente que a adolescente podia, literalmente, ser sua filha.</w:t>
      </w:r>
    </w:p>
    <w:p w14:paraId="559B1B08" w14:textId="34E2DE37" w:rsidR="00A90E06" w:rsidRPr="00714CFB" w:rsidRDefault="00834875" w:rsidP="00BD790D">
      <w:pPr>
        <w:jc w:val="both"/>
        <w:rPr>
          <w:color w:val="000000"/>
        </w:rPr>
      </w:pPr>
      <w:r w:rsidRPr="00714CFB">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714CFB">
        <w:rPr>
          <w:color w:val="000000"/>
        </w:rPr>
        <w:t>de faca e alguidar</w:t>
      </w:r>
      <w:r w:rsidR="009901C8" w:rsidRPr="00714CFB">
        <w:rPr>
          <w:rStyle w:val="FootnoteReference"/>
          <w:color w:val="000000"/>
        </w:rPr>
        <w:footnoteReference w:id="64"/>
      </w:r>
      <w:r w:rsidR="006A1414" w:rsidRPr="00714CFB">
        <w:rPr>
          <w:color w:val="000000"/>
        </w:rPr>
        <w:t xml:space="preserve"> quando ouve o discurso impotente</w:t>
      </w:r>
      <w:r w:rsidR="007C3089" w:rsidRPr="00714CFB">
        <w:rPr>
          <w:color w:val="000000"/>
        </w:rPr>
        <w:t>, fatalista</w:t>
      </w:r>
      <w:r w:rsidR="006A1414" w:rsidRPr="00714CFB">
        <w:rPr>
          <w:color w:val="000000"/>
        </w:rPr>
        <w:t xml:space="preserve"> e exagerado da mesma</w:t>
      </w:r>
      <w:r w:rsidR="006A1414" w:rsidRPr="00714CFB">
        <w:rPr>
          <w:rStyle w:val="FootnoteReference"/>
          <w:color w:val="000000"/>
        </w:rPr>
        <w:footnoteReference w:id="65"/>
      </w:r>
      <w:r w:rsidR="006A1414" w:rsidRPr="00714CFB">
        <w:rPr>
          <w:color w:val="000000"/>
        </w:rPr>
        <w:t xml:space="preserve">. </w:t>
      </w:r>
      <w:r w:rsidR="007C3089" w:rsidRPr="00714CFB">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714CFB">
        <w:rPr>
          <w:color w:val="000000"/>
        </w:rPr>
        <w:t xml:space="preserve"> (a sua </w:t>
      </w:r>
      <w:r w:rsidR="00336974" w:rsidRPr="00714CFB">
        <w:rPr>
          <w:color w:val="000000"/>
        </w:rPr>
        <w:lastRenderedPageBreak/>
        <w:t xml:space="preserve">mentalidade não ter evoluído desde o tal “incidente” quando, e será revelado no dia VI, o próprio era um jovem adulto) e de </w:t>
      </w:r>
      <w:r w:rsidR="00357FE6" w:rsidRPr="00714CFB">
        <w:rPr>
          <w:color w:val="000000"/>
        </w:rPr>
        <w:t xml:space="preserve">ilustrar um exemplo de atitude amável e generosa, ao tentar levantar o estado de espírito da adolescente </w:t>
      </w:r>
      <w:r w:rsidR="00F759D1" w:rsidRPr="00714CFB">
        <w:rPr>
          <w:color w:val="000000"/>
        </w:rPr>
        <w:t>estimulando-lhe</w:t>
      </w:r>
      <w:r w:rsidR="00357FE6" w:rsidRPr="00714CFB">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6932B4">
            <w:rPr>
              <w:rFonts w:eastAsia="Times New Roman"/>
            </w:rPr>
            <w:t>(Ackerman &amp; Puglisi, 2013b)</w:t>
          </w:r>
        </w:sdtContent>
      </w:sdt>
      <w:r w:rsidR="00357FE6" w:rsidRPr="00714CFB">
        <w:rPr>
          <w:color w:val="000000"/>
        </w:rPr>
        <w:t>.</w:t>
      </w:r>
    </w:p>
    <w:p w14:paraId="461D7091" w14:textId="208DCF10" w:rsidR="00F95F0C" w:rsidRPr="00714CFB" w:rsidRDefault="00F95F0C" w:rsidP="00BD790D">
      <w:pPr>
        <w:jc w:val="both"/>
        <w:rPr>
          <w:color w:val="000000"/>
        </w:rPr>
      </w:pPr>
      <w:r w:rsidRPr="00714CFB">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714CFB">
        <w:rPr>
          <w:color w:val="000000"/>
        </w:rPr>
        <w:t xml:space="preserve"> e de atingir o que pretende</w:t>
      </w:r>
      <w:r w:rsidRPr="00714CFB">
        <w:rPr>
          <w:color w:val="000000"/>
        </w:rPr>
        <w:t xml:space="preserve">. </w:t>
      </w:r>
      <w:r w:rsidR="00050BA9" w:rsidRPr="00714CFB">
        <w:rPr>
          <w:color w:val="000000"/>
        </w:rPr>
        <w:t xml:space="preserve">Uma alternativa ao que ele havia enunciado poderá ser algo como “Sê quem tu és e vive, que a morte, eventualmente, irá chegar”. </w:t>
      </w:r>
      <w:r w:rsidRPr="00714CFB">
        <w:rPr>
          <w:color w:val="000000"/>
        </w:rPr>
        <w:t xml:space="preserve">Esta ideologia foi retirada da saga de filmes de animação </w:t>
      </w:r>
      <w:r w:rsidRPr="00714CFB">
        <w:rPr>
          <w:i/>
          <w:iCs/>
          <w:color w:val="000000"/>
        </w:rPr>
        <w:t xml:space="preserve">Kung Fu Panda </w:t>
      </w:r>
      <w:r w:rsidRPr="00714CFB">
        <w:rPr>
          <w:color w:val="000000"/>
        </w:rPr>
        <w:t>(2008-</w:t>
      </w:r>
      <w:r w:rsidRPr="00714CFB">
        <w:rPr>
          <w:rStyle w:val="FootnoteReference"/>
          <w:color w:val="000000"/>
        </w:rPr>
        <w:footnoteReference w:id="66"/>
      </w:r>
      <w:r w:rsidRPr="00714CFB">
        <w:rPr>
          <w:color w:val="000000"/>
        </w:rPr>
        <w:t xml:space="preserve">) da </w:t>
      </w:r>
      <w:r w:rsidR="00050BA9" w:rsidRPr="00714CFB">
        <w:rPr>
          <w:color w:val="000000"/>
        </w:rPr>
        <w:t xml:space="preserve">produtora </w:t>
      </w:r>
      <w:r w:rsidRPr="00714CFB">
        <w:rPr>
          <w:i/>
          <w:iCs/>
          <w:color w:val="000000"/>
        </w:rPr>
        <w:t>DreamWorks</w:t>
      </w:r>
      <w:r w:rsidR="00050BA9" w:rsidRPr="00714CFB">
        <w:rPr>
          <w:color w:val="000000"/>
        </w:rPr>
        <w:t xml:space="preserve"> – com ênfase no primeiro, no qual o protagonista Po descobre que não existe nenhum segredo para se tornar no “guerreiro-dragão” e que a sopa de massas confecionada pelo seu pai adotivo não tem nenhum ingrediente secreto.</w:t>
      </w:r>
    </w:p>
    <w:p w14:paraId="0481D4C7" w14:textId="26859DD6" w:rsidR="009A4718" w:rsidRPr="00714CFB" w:rsidRDefault="009A4718" w:rsidP="00BD790D">
      <w:pPr>
        <w:jc w:val="both"/>
        <w:rPr>
          <w:color w:val="000000"/>
        </w:rPr>
      </w:pPr>
      <w:r w:rsidRPr="00714CFB">
        <w:rPr>
          <w:color w:val="000000"/>
        </w:rPr>
        <w:tab/>
        <w:t xml:space="preserve"> </w:t>
      </w:r>
    </w:p>
    <w:p w14:paraId="053979F0" w14:textId="77777777" w:rsidR="00B81021" w:rsidRPr="00714CFB" w:rsidRDefault="00B81021" w:rsidP="00BD790D">
      <w:pPr>
        <w:jc w:val="both"/>
        <w:rPr>
          <w:color w:val="000000"/>
        </w:rPr>
      </w:pPr>
      <w:r w:rsidRPr="00714CFB">
        <w:rPr>
          <w:noProof/>
          <w:color w:val="000000"/>
        </w:rPr>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3"/>
                    <a:stretch>
                      <a:fillRect/>
                    </a:stretch>
                  </pic:blipFill>
                  <pic:spPr>
                    <a:xfrm>
                      <a:off x="0" y="0"/>
                      <a:ext cx="5943600" cy="2498090"/>
                    </a:xfrm>
                    <a:prstGeom prst="rect">
                      <a:avLst/>
                    </a:prstGeom>
                  </pic:spPr>
                </pic:pic>
              </a:graphicData>
            </a:graphic>
          </wp:inline>
        </w:drawing>
      </w:r>
    </w:p>
    <w:p w14:paraId="3C1048B6" w14:textId="08BFE3A6" w:rsidR="00B81021" w:rsidRPr="00714CFB" w:rsidRDefault="00B81021" w:rsidP="00BD790D">
      <w:pPr>
        <w:jc w:val="both"/>
        <w:rPr>
          <w:color w:val="000000"/>
        </w:rPr>
      </w:pPr>
      <w:r w:rsidRPr="00714CFB">
        <w:rPr>
          <w:color w:val="000000"/>
        </w:rPr>
        <w:t>Fig.1 – O Panda Po mostra-se perplexo e incrédulo ao ver que o pergaminho do dragão está em branco</w:t>
      </w:r>
      <w:r w:rsidR="00BD5EED" w:rsidRPr="00714CFB">
        <w:rPr>
          <w:color w:val="000000"/>
        </w:rPr>
        <w:t>, não revelando assim o lendário segredo para se tornar no guerreiro dragão</w:t>
      </w:r>
      <w:r w:rsidR="006F1487" w:rsidRPr="00714CFB">
        <w:rPr>
          <w:color w:val="000000"/>
        </w:rPr>
        <w:t xml:space="preserve"> </w:t>
      </w:r>
      <w:r w:rsidR="00141E95" w:rsidRPr="00714CFB">
        <w:rPr>
          <w:color w:val="000000"/>
        </w:rPr>
        <w:fldChar w:fldCharType="begin" w:fldLock="1"/>
      </w:r>
      <w:r w:rsidR="00A851B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714CFB">
        <w:rPr>
          <w:color w:val="000000"/>
        </w:rPr>
        <w:fldChar w:fldCharType="separate"/>
      </w:r>
      <w:r w:rsidR="00141E95" w:rsidRPr="00714CFB">
        <w:rPr>
          <w:noProof/>
          <w:color w:val="000000"/>
        </w:rPr>
        <w:t>(Stevenson et al., 2008)</w:t>
      </w:r>
      <w:r w:rsidR="00141E95" w:rsidRPr="00714CFB">
        <w:rPr>
          <w:color w:val="000000"/>
        </w:rPr>
        <w:fldChar w:fldCharType="end"/>
      </w:r>
      <w:r w:rsidR="00BD5EED" w:rsidRPr="00714CFB">
        <w:rPr>
          <w:color w:val="000000"/>
        </w:rPr>
        <w:t>.</w:t>
      </w:r>
    </w:p>
    <w:p w14:paraId="516F4946" w14:textId="77777777" w:rsidR="00B81021" w:rsidRPr="00714CFB" w:rsidRDefault="00B81021" w:rsidP="00BD790D">
      <w:pPr>
        <w:jc w:val="both"/>
        <w:rPr>
          <w:color w:val="000000"/>
        </w:rPr>
      </w:pPr>
    </w:p>
    <w:p w14:paraId="6D928AA6" w14:textId="57C23B71" w:rsidR="00B81021" w:rsidRPr="00714CFB" w:rsidRDefault="00B81021" w:rsidP="00BD790D">
      <w:pPr>
        <w:jc w:val="both"/>
        <w:rPr>
          <w:color w:val="000000"/>
        </w:rPr>
      </w:pPr>
      <w:r w:rsidRPr="00714CFB">
        <w:rPr>
          <w:noProof/>
          <w:color w:val="000000"/>
        </w:rPr>
        <w:lastRenderedPageBreak/>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4"/>
                    <a:stretch>
                      <a:fillRect/>
                    </a:stretch>
                  </pic:blipFill>
                  <pic:spPr>
                    <a:xfrm>
                      <a:off x="0" y="0"/>
                      <a:ext cx="3035255" cy="1372026"/>
                    </a:xfrm>
                    <a:prstGeom prst="rect">
                      <a:avLst/>
                    </a:prstGeom>
                  </pic:spPr>
                </pic:pic>
              </a:graphicData>
            </a:graphic>
          </wp:inline>
        </w:drawing>
      </w:r>
      <w:r w:rsidRPr="00714CFB">
        <w:rPr>
          <w:noProof/>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5"/>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714CFB" w:rsidRDefault="00B81021" w:rsidP="00BD790D">
      <w:pPr>
        <w:jc w:val="both"/>
        <w:rPr>
          <w:color w:val="000000"/>
        </w:rPr>
      </w:pPr>
      <w:r w:rsidRPr="00714CFB">
        <w:rPr>
          <w:color w:val="000000"/>
        </w:rPr>
        <w:t xml:space="preserve">Fig.2 – O Sr. Ping, pai adotivo do protagonista, revela-lhe qual o seu ingrediente secreto para a sua sopa de massas: nenhum! Ele acrescenta ainda que não é preciso que haja um, porque “para tornares alguma coisa especial, só tens de acreditar que é especial”. Po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r w:rsidRPr="00714CFB">
        <w:rPr>
          <w:i/>
          <w:iCs/>
          <w:color w:val="000000"/>
        </w:rPr>
        <w:t>onegai</w:t>
      </w:r>
      <w:r w:rsidRPr="00714CFB">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714CFB">
        <w:rPr>
          <w:color w:val="000000"/>
        </w:rPr>
        <w:t xml:space="preserve"> </w:t>
      </w:r>
      <w:r w:rsidR="00A851B3" w:rsidRPr="00714CFB">
        <w:rPr>
          <w:color w:val="000000"/>
        </w:rPr>
        <w:fldChar w:fldCharType="begin" w:fldLock="1"/>
      </w:r>
      <w:r w:rsidR="002D6163" w:rsidRPr="00714CFB">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714CFB">
        <w:rPr>
          <w:color w:val="000000"/>
        </w:rPr>
        <w:fldChar w:fldCharType="separate"/>
      </w:r>
      <w:r w:rsidR="00A851B3" w:rsidRPr="00714CFB">
        <w:rPr>
          <w:noProof/>
          <w:color w:val="000000"/>
        </w:rPr>
        <w:t>(Stevenson et al., 2008)</w:t>
      </w:r>
      <w:r w:rsidR="00A851B3" w:rsidRPr="00714CFB">
        <w:rPr>
          <w:color w:val="000000"/>
        </w:rPr>
        <w:fldChar w:fldCharType="end"/>
      </w:r>
      <w:r w:rsidRPr="00714CFB">
        <w:rPr>
          <w:color w:val="000000"/>
        </w:rPr>
        <w:t>.</w:t>
      </w:r>
    </w:p>
    <w:p w14:paraId="2B3654AA" w14:textId="77777777" w:rsidR="009A4718" w:rsidRPr="00714CFB" w:rsidRDefault="009A4718" w:rsidP="00BD790D">
      <w:pPr>
        <w:jc w:val="both"/>
        <w:rPr>
          <w:color w:val="000000"/>
        </w:rPr>
      </w:pPr>
    </w:p>
    <w:p w14:paraId="5A671EC2" w14:textId="2FBF0E4B" w:rsidR="008E7B4C" w:rsidRPr="00714CFB" w:rsidRDefault="009A4718" w:rsidP="009856DD">
      <w:pPr>
        <w:ind w:firstLine="720"/>
        <w:jc w:val="both"/>
        <w:rPr>
          <w:color w:val="000000"/>
        </w:rPr>
      </w:pPr>
      <w:r w:rsidRPr="00714CFB">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714CFB">
        <w:rPr>
          <w:color w:val="000000"/>
        </w:rPr>
        <w:t xml:space="preserve">iluminada? David Freeman opina que a identificação de traços de caráter para a criação do </w:t>
      </w:r>
      <w:r w:rsidR="002D6163" w:rsidRPr="00714CFB">
        <w:rPr>
          <w:i/>
          <w:iCs/>
          <w:color w:val="000000"/>
        </w:rPr>
        <w:t xml:space="preserve">diamond </w:t>
      </w:r>
      <w:r w:rsidR="002D6163" w:rsidRPr="00714CFB">
        <w:rPr>
          <w:color w:val="000000"/>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714CFB">
        <w:rPr>
          <w:color w:val="000000"/>
        </w:rPr>
        <w:fldChar w:fldCharType="begin" w:fldLock="1"/>
      </w:r>
      <w:r w:rsidR="00D77696" w:rsidRPr="00714CFB">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714CFB">
        <w:rPr>
          <w:color w:val="000000"/>
        </w:rPr>
        <w:fldChar w:fldCharType="separate"/>
      </w:r>
      <w:r w:rsidR="002D6163" w:rsidRPr="00714CFB">
        <w:rPr>
          <w:noProof/>
          <w:color w:val="000000"/>
        </w:rPr>
        <w:t>(Freeman, 2004)</w:t>
      </w:r>
      <w:r w:rsidR="002D6163" w:rsidRPr="00714CFB">
        <w:rPr>
          <w:color w:val="000000"/>
        </w:rPr>
        <w:fldChar w:fldCharType="end"/>
      </w:r>
      <w:r w:rsidR="002D6163" w:rsidRPr="00714CFB">
        <w:rPr>
          <w:color w:val="000000"/>
        </w:rPr>
        <w:t xml:space="preserve">. </w:t>
      </w:r>
      <w:r w:rsidR="001138BD" w:rsidRPr="00714CFB">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714CFB">
        <w:rPr>
          <w:color w:val="000000"/>
        </w:rPr>
        <w:t xml:space="preserve">; embora a depressão possa desaparecer por si só em casos isolados, episódios depressivos podem durar de semanas a meses </w:t>
      </w:r>
      <w:r w:rsidR="00D77696" w:rsidRPr="00714CFB">
        <w:rPr>
          <w:color w:val="000000"/>
        </w:rPr>
        <w:fldChar w:fldCharType="begin" w:fldLock="1"/>
      </w:r>
      <w:r w:rsidR="00D77696" w:rsidRPr="00714CFB">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714CFB">
        <w:rPr>
          <w:color w:val="000000"/>
        </w:rPr>
        <w:fldChar w:fldCharType="separate"/>
      </w:r>
      <w:r w:rsidR="00D77696" w:rsidRPr="00714CFB">
        <w:rPr>
          <w:noProof/>
          <w:color w:val="000000"/>
        </w:rPr>
        <w:t>(ten Have et al., 2017)</w:t>
      </w:r>
      <w:r w:rsidR="00D77696" w:rsidRPr="00714CFB">
        <w:rPr>
          <w:color w:val="000000"/>
        </w:rPr>
        <w:fldChar w:fldCharType="end"/>
      </w:r>
      <w:r w:rsidR="00D77696" w:rsidRPr="00714CFB">
        <w:rPr>
          <w:color w:val="000000"/>
        </w:rPr>
        <w:t xml:space="preserve"> e a duração para um dado indivíduo atingir um estado de controlo</w:t>
      </w:r>
      <w:r w:rsidR="00D77696" w:rsidRPr="00714CFB">
        <w:rPr>
          <w:rStyle w:val="FootnoteReference"/>
          <w:color w:val="000000"/>
        </w:rPr>
        <w:footnoteReference w:id="67"/>
      </w:r>
      <w:r w:rsidR="00D77696" w:rsidRPr="00714CFB">
        <w:rPr>
          <w:color w:val="000000"/>
        </w:rPr>
        <w:t xml:space="preserve"> da doença da depressão varia dependendo da gravidade da doença </w:t>
      </w:r>
      <w:r w:rsidR="00D77696" w:rsidRPr="00714CFB">
        <w:rPr>
          <w:color w:val="000000"/>
        </w:rPr>
        <w:fldChar w:fldCharType="begin" w:fldLock="1"/>
      </w:r>
      <w:r w:rsidR="006F7111" w:rsidRPr="00714CFB">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00D77696" w:rsidRPr="00714CFB">
        <w:rPr>
          <w:color w:val="000000"/>
        </w:rPr>
        <w:fldChar w:fldCharType="separate"/>
      </w:r>
      <w:r w:rsidR="00D77696" w:rsidRPr="00714CFB">
        <w:rPr>
          <w:noProof/>
          <w:color w:val="000000"/>
        </w:rPr>
        <w:t>(Institute of Mental Health, n.d.)</w:t>
      </w:r>
      <w:r w:rsidR="00D77696" w:rsidRPr="00714CFB">
        <w:rPr>
          <w:color w:val="000000"/>
        </w:rPr>
        <w:fldChar w:fldCharType="end"/>
      </w:r>
      <w:r w:rsidR="00D77696" w:rsidRPr="00714CFB">
        <w:rPr>
          <w:color w:val="000000"/>
        </w:rPr>
        <w:t>.</w:t>
      </w:r>
      <w:r w:rsidR="00D668A0" w:rsidRPr="00714CFB">
        <w:rPr>
          <w:color w:val="000000"/>
        </w:rPr>
        <w:t xml:space="preserve"> Relembrando que foi decidido pelo desenvolvedor do videojogo desta investigação que o tipo de depressão que iria ser abordado seria o transtorno depressivo major e que este último é igualmente referido unicamente como “depressão” </w:t>
      </w:r>
      <w:r w:rsidR="00D668A0" w:rsidRPr="00714CFB">
        <w:rPr>
          <w:color w:val="000000"/>
        </w:rPr>
        <w:fldChar w:fldCharType="begin" w:fldLock="1"/>
      </w:r>
      <w:r w:rsidR="00827612" w:rsidRPr="00714CFB">
        <w:rPr>
          <w:color w:val="000000"/>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00D668A0" w:rsidRPr="00714CFB">
        <w:rPr>
          <w:color w:val="000000"/>
        </w:rPr>
        <w:fldChar w:fldCharType="separate"/>
      </w:r>
      <w:r w:rsidR="00D668A0" w:rsidRPr="00714CFB">
        <w:rPr>
          <w:noProof/>
          <w:color w:val="000000"/>
        </w:rPr>
        <w:t>(</w:t>
      </w:r>
      <w:r w:rsidR="00D668A0" w:rsidRPr="00714CFB">
        <w:rPr>
          <w:i/>
          <w:noProof/>
          <w:color w:val="000000"/>
        </w:rPr>
        <w:t>Clinical Depression (Major Depressive Disorder): Symptoms</w:t>
      </w:r>
      <w:r w:rsidR="00D668A0" w:rsidRPr="00714CFB">
        <w:rPr>
          <w:noProof/>
          <w:color w:val="000000"/>
        </w:rPr>
        <w:t>, n.d.)</w:t>
      </w:r>
      <w:r w:rsidR="00D668A0" w:rsidRPr="00714CFB">
        <w:rPr>
          <w:color w:val="000000"/>
        </w:rPr>
        <w:fldChar w:fldCharType="end"/>
      </w:r>
      <w:r w:rsidR="00D668A0" w:rsidRPr="00714CFB">
        <w:rPr>
          <w:color w:val="000000"/>
        </w:rPr>
        <w:t xml:space="preserve">, aliado ao facto do conceito de suicídio ser abordado inúmeras vezes pela TEENAGE GIRL, parece </w:t>
      </w:r>
      <w:r w:rsidR="00827612" w:rsidRPr="00714CFB">
        <w:rPr>
          <w:color w:val="000000"/>
        </w:rPr>
        <w:t xml:space="preserve">então pouco provável que a sua condição mental se tenha aprimorado </w:t>
      </w:r>
      <w:r w:rsidR="00827612" w:rsidRPr="00714CFB">
        <w:rPr>
          <w:color w:val="000000"/>
        </w:rPr>
        <w:lastRenderedPageBreak/>
        <w:t xml:space="preserve">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00827612" w:rsidRPr="00714CFB">
        <w:rPr>
          <w:color w:val="000000"/>
        </w:rPr>
        <w:fldChar w:fldCharType="begin" w:fldLock="1"/>
      </w:r>
      <w:r w:rsidR="009856DD" w:rsidRPr="00714CFB">
        <w:rPr>
          <w:color w:val="000000"/>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00827612" w:rsidRPr="00714CFB">
        <w:rPr>
          <w:color w:val="000000"/>
        </w:rPr>
        <w:fldChar w:fldCharType="separate"/>
      </w:r>
      <w:r w:rsidR="00827612" w:rsidRPr="00714CFB">
        <w:rPr>
          <w:noProof/>
          <w:color w:val="000000"/>
        </w:rPr>
        <w:t>(del Barrio, 2004)</w:t>
      </w:r>
      <w:r w:rsidR="00827612" w:rsidRPr="00714CFB">
        <w:rPr>
          <w:color w:val="000000"/>
        </w:rPr>
        <w:fldChar w:fldCharType="end"/>
      </w:r>
      <w:r w:rsidR="00827612" w:rsidRPr="00714CFB">
        <w:rPr>
          <w:color w:val="000000"/>
        </w:rPr>
        <w:t>, é plausível considerar-se que o seu comportamento delineado pela doença já possa ser considerado como contemplado e parte da sua personalidade</w:t>
      </w:r>
      <w:r w:rsidR="009856DD" w:rsidRPr="00714CFB">
        <w:rPr>
          <w:color w:val="000000"/>
        </w:rPr>
        <w:t xml:space="preserve">; aliás, é sabido que a depressão traz mudanças de comportamento, e há estudos que comprovam que essas mudanças podem afetar a personalidade de um sujeito, nem que seja a curto prazo </w:t>
      </w:r>
      <w:r w:rsidR="009856DD" w:rsidRPr="00714CFB">
        <w:rPr>
          <w:color w:val="000000"/>
        </w:rPr>
        <w:fldChar w:fldCharType="begin" w:fldLock="1"/>
      </w:r>
      <w:r w:rsidR="00F825DA" w:rsidRPr="00714CFB">
        <w:rPr>
          <w:color w:val="000000"/>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009856DD" w:rsidRPr="00714CFB">
        <w:rPr>
          <w:color w:val="000000"/>
        </w:rPr>
        <w:fldChar w:fldCharType="separate"/>
      </w:r>
      <w:r w:rsidR="009856DD" w:rsidRPr="00714CFB">
        <w:rPr>
          <w:noProof/>
          <w:color w:val="000000"/>
        </w:rPr>
        <w:t>(Kennard, 2012)</w:t>
      </w:r>
      <w:r w:rsidR="009856DD" w:rsidRPr="00714CFB">
        <w:rPr>
          <w:color w:val="000000"/>
        </w:rPr>
        <w:fldChar w:fldCharType="end"/>
      </w:r>
      <w:r w:rsidR="009856DD" w:rsidRPr="00714CFB">
        <w:rPr>
          <w:color w:val="000000"/>
        </w:rPr>
        <w:t xml:space="preserve">. </w:t>
      </w:r>
      <w:r w:rsidR="00B061A7" w:rsidRPr="00714CFB">
        <w:rPr>
          <w:color w:val="000000"/>
        </w:rPr>
        <w:t xml:space="preserve">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w:t>
      </w:r>
      <w:r w:rsidR="00DD20F4" w:rsidRPr="00714CFB">
        <w:rPr>
          <w:color w:val="000000"/>
        </w:rPr>
        <w:t>Mais – a segunda vertente pode ser apreendida como um sentido de não-desistência, uma vontade de se manter ativa e de lutar pelo seu bem-estar – o que, por si só, complementa a outra</w:t>
      </w:r>
      <w:r w:rsidR="0019559F" w:rsidRPr="00714CFB">
        <w:rPr>
          <w:color w:val="000000"/>
        </w:rPr>
        <w:t xml:space="preserve"> (ao tentar balancear)</w:t>
      </w:r>
      <w:r w:rsidR="00DD20F4" w:rsidRPr="00714CFB">
        <w:rPr>
          <w:color w:val="000000"/>
        </w:rPr>
        <w:t xml:space="preserve">, mais sisuda. </w:t>
      </w:r>
    </w:p>
    <w:p w14:paraId="380D35D6" w14:textId="4C8E5861" w:rsidR="009B2569" w:rsidRPr="00714CFB" w:rsidRDefault="009B2569" w:rsidP="009856DD">
      <w:pPr>
        <w:ind w:firstLine="720"/>
        <w:jc w:val="both"/>
        <w:rPr>
          <w:color w:val="000000"/>
        </w:rPr>
      </w:pPr>
      <w:r w:rsidRPr="00714CFB">
        <w:rPr>
          <w:color w:val="000000"/>
        </w:rPr>
        <w:t>A declaração deste conteúdo vai de encontro a uma mistura entre vários arquétipos que, juntos, ajudam à formação da personalidade da TEENAGE GIRL. Estes são, essencialmente:</w:t>
      </w:r>
    </w:p>
    <w:p w14:paraId="61D9E421" w14:textId="558EA24C" w:rsidR="009B2569" w:rsidRPr="00714CFB" w:rsidRDefault="009B2569" w:rsidP="009856DD">
      <w:pPr>
        <w:ind w:firstLine="720"/>
        <w:jc w:val="both"/>
        <w:rPr>
          <w:color w:val="000000"/>
        </w:rPr>
      </w:pPr>
      <w:r w:rsidRPr="00714CFB">
        <w:rPr>
          <w:color w:val="000000"/>
        </w:rPr>
        <w:t xml:space="preserve">- </w:t>
      </w:r>
      <w:r w:rsidRPr="00714CFB">
        <w:rPr>
          <w:i/>
          <w:iCs/>
          <w:color w:val="000000"/>
        </w:rPr>
        <w:t>Pessimist</w:t>
      </w:r>
      <w:r w:rsidRPr="00714CFB">
        <w:rPr>
          <w:color w:val="000000"/>
        </w:rPr>
        <w:t xml:space="preserve">, pela atitude derrotista e de desistência, aliado ao seu estado de agitação </w:t>
      </w:r>
      <w:r w:rsidR="009A6C76" w:rsidRPr="00714CFB">
        <w:rPr>
          <w:color w:val="000000"/>
        </w:rPr>
        <w:fldChar w:fldCharType="begin" w:fldLock="1"/>
      </w:r>
      <w:r w:rsidR="009A6C76" w:rsidRPr="00714CFB">
        <w:rPr>
          <w:color w:val="000000"/>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009A6C76" w:rsidRPr="00714CFB">
        <w:rPr>
          <w:color w:val="000000"/>
        </w:rPr>
        <w:fldChar w:fldCharType="separate"/>
      </w:r>
      <w:r w:rsidR="009A6C76" w:rsidRPr="00714CFB">
        <w:rPr>
          <w:noProof/>
          <w:color w:val="000000"/>
        </w:rPr>
        <w:t>(Freedman, 2016)</w:t>
      </w:r>
      <w:r w:rsidR="009A6C76" w:rsidRPr="00714CFB">
        <w:rPr>
          <w:color w:val="000000"/>
        </w:rPr>
        <w:fldChar w:fldCharType="end"/>
      </w:r>
      <w:r w:rsidR="009A6C76" w:rsidRPr="00714CFB">
        <w:rPr>
          <w:color w:val="000000"/>
        </w:rPr>
        <w:t>;</w:t>
      </w:r>
    </w:p>
    <w:p w14:paraId="139316EE" w14:textId="33C2D614" w:rsidR="009A6C76" w:rsidRPr="00714CFB" w:rsidRDefault="009A6C76" w:rsidP="009856DD">
      <w:pPr>
        <w:ind w:firstLine="720"/>
        <w:jc w:val="both"/>
        <w:rPr>
          <w:color w:val="000000"/>
        </w:rPr>
      </w:pPr>
      <w:r w:rsidRPr="00714CFB">
        <w:rPr>
          <w:color w:val="000000"/>
        </w:rPr>
        <w:t xml:space="preserve">- Victim, </w:t>
      </w:r>
    </w:p>
    <w:p w14:paraId="6D65D67B" w14:textId="168A8542" w:rsidR="009A6C76" w:rsidRPr="00714CFB" w:rsidRDefault="009A6C76" w:rsidP="009856DD">
      <w:pPr>
        <w:ind w:firstLine="720"/>
        <w:jc w:val="both"/>
        <w:rPr>
          <w:color w:val="000000"/>
        </w:rPr>
      </w:pPr>
      <w:r w:rsidRPr="00714CFB">
        <w:rPr>
          <w:color w:val="000000"/>
        </w:rPr>
        <w:t xml:space="preserve">- </w:t>
      </w:r>
      <w:r w:rsidRPr="00714CFB">
        <w:rPr>
          <w:i/>
          <w:iCs/>
          <w:color w:val="000000"/>
        </w:rPr>
        <w:t>Innocent</w:t>
      </w:r>
      <w:r w:rsidRPr="00714CFB">
        <w:rPr>
          <w:color w:val="000000"/>
        </w:rPr>
        <w:t xml:space="preserve">, por estar em êxtase em dirigir-se à aula de Japonês e, aliado a isso, e mesmo que seja por momentos, acreditar na vida e ter fé e esperança que há de se recuperar </w:t>
      </w:r>
      <w:r w:rsidRPr="00714CFB">
        <w:rPr>
          <w:color w:val="000000"/>
        </w:rPr>
        <w:fldChar w:fldCharType="begin" w:fldLock="1"/>
      </w:r>
      <w:r w:rsidR="00331E3C" w:rsidRPr="00714CFB">
        <w:rPr>
          <w:color w:val="000000"/>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714CFB">
        <w:rPr>
          <w:color w:val="000000"/>
        </w:rPr>
        <w:fldChar w:fldCharType="separate"/>
      </w:r>
      <w:r w:rsidRPr="00714CFB">
        <w:rPr>
          <w:noProof/>
          <w:color w:val="000000"/>
        </w:rPr>
        <w:t>(Mark &amp; S. Pearson, 2001; Pearson, 2015)</w:t>
      </w:r>
      <w:r w:rsidRPr="00714CFB">
        <w:rPr>
          <w:color w:val="000000"/>
        </w:rPr>
        <w:fldChar w:fldCharType="end"/>
      </w:r>
      <w:r w:rsidRPr="00714CFB">
        <w:rPr>
          <w:color w:val="000000"/>
        </w:rPr>
        <w:t>;</w:t>
      </w:r>
    </w:p>
    <w:p w14:paraId="4663C7F9" w14:textId="4986732F" w:rsidR="009A6C76" w:rsidRPr="00714CFB" w:rsidRDefault="009A6C76" w:rsidP="00331E3C">
      <w:pPr>
        <w:ind w:firstLine="720"/>
        <w:jc w:val="both"/>
        <w:rPr>
          <w:color w:val="000000"/>
        </w:rPr>
      </w:pPr>
      <w:r w:rsidRPr="00714CFB">
        <w:rPr>
          <w:color w:val="000000"/>
        </w:rPr>
        <w:t xml:space="preserve">- E o </w:t>
      </w:r>
      <w:r w:rsidRPr="00714CFB">
        <w:rPr>
          <w:i/>
          <w:iCs/>
          <w:color w:val="000000"/>
        </w:rPr>
        <w:t>Victim</w:t>
      </w:r>
      <w:r w:rsidRPr="00714CFB">
        <w:rPr>
          <w:color w:val="000000"/>
        </w:rPr>
        <w:t xml:space="preserve">, </w:t>
      </w:r>
      <w:r w:rsidR="00331E3C" w:rsidRPr="00714CFB">
        <w:rPr>
          <w:color w:val="000000"/>
        </w:rPr>
        <w:t xml:space="preserve">dada a implícita falta de autoestima e vulnerabilidade perante a sua saúde mental </w:t>
      </w:r>
      <w:r w:rsidR="00331E3C" w:rsidRPr="00714CFB">
        <w:rPr>
          <w:color w:val="000000"/>
        </w:rPr>
        <w:fldChar w:fldCharType="begin" w:fldLock="1"/>
      </w:r>
      <w:r w:rsidR="00454B47" w:rsidRPr="00714CFB">
        <w:rPr>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00331E3C" w:rsidRPr="00714CFB">
        <w:rPr>
          <w:color w:val="000000"/>
        </w:rPr>
        <w:fldChar w:fldCharType="separate"/>
      </w:r>
      <w:r w:rsidR="00331E3C" w:rsidRPr="00714CFB">
        <w:rPr>
          <w:noProof/>
          <w:color w:val="000000"/>
        </w:rPr>
        <w:t>(Myss, 2003)</w:t>
      </w:r>
      <w:r w:rsidR="00331E3C" w:rsidRPr="00714CFB">
        <w:rPr>
          <w:color w:val="000000"/>
        </w:rPr>
        <w:fldChar w:fldCharType="end"/>
      </w:r>
      <w:r w:rsidR="00331E3C" w:rsidRPr="00714CFB">
        <w:rPr>
          <w:color w:val="000000"/>
        </w:rPr>
        <w:t xml:space="preserve">, associado ao sentimento de impotência em controlar a sua própria vida </w:t>
      </w:r>
      <w:r w:rsidR="00454B47" w:rsidRPr="00714CFB">
        <w:rPr>
          <w:color w:val="000000"/>
        </w:rPr>
        <w:t xml:space="preserve">e de fraqueza; permite chegar-se ao estado de aceitação de si própria, recuperando o poder (deixando de ser impotente) – esta situação pode ser personificada no final da conversa para com o OLD MAN, na qual parece-se que, momentaneamente, é capaz de enfrentar o mundo </w:t>
      </w:r>
      <w:r w:rsidR="00454B47" w:rsidRPr="00714CFB">
        <w:rPr>
          <w:color w:val="000000"/>
        </w:rPr>
        <w:fldChar w:fldCharType="begin" w:fldLock="1"/>
      </w:r>
      <w:r w:rsidR="00FF5A1D" w:rsidRPr="00714CFB">
        <w:rPr>
          <w:color w:val="000000"/>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00454B47" w:rsidRPr="00714CFB">
        <w:rPr>
          <w:color w:val="000000"/>
        </w:rPr>
        <w:fldChar w:fldCharType="separate"/>
      </w:r>
      <w:r w:rsidR="00454B47" w:rsidRPr="00714CFB">
        <w:rPr>
          <w:noProof/>
          <w:color w:val="000000"/>
        </w:rPr>
        <w:t>(</w:t>
      </w:r>
      <w:r w:rsidR="00454B47" w:rsidRPr="00714CFB">
        <w:rPr>
          <w:i/>
          <w:noProof/>
          <w:color w:val="000000"/>
        </w:rPr>
        <w:t>How the 4 Survival Archetypes Drive Our Relationships – Hush Your Mind</w:t>
      </w:r>
      <w:r w:rsidR="00454B47" w:rsidRPr="00714CFB">
        <w:rPr>
          <w:noProof/>
          <w:color w:val="000000"/>
        </w:rPr>
        <w:t>, n.d.)</w:t>
      </w:r>
      <w:r w:rsidR="00454B47" w:rsidRPr="00714CFB">
        <w:rPr>
          <w:color w:val="000000"/>
        </w:rPr>
        <w:fldChar w:fldCharType="end"/>
      </w:r>
      <w:r w:rsidR="00331E3C" w:rsidRPr="00714CFB">
        <w:rPr>
          <w:color w:val="000000"/>
        </w:rPr>
        <w:t>.</w:t>
      </w:r>
    </w:p>
    <w:p w14:paraId="6862367D" w14:textId="66B541AA" w:rsidR="00331E3C" w:rsidRPr="00714CFB" w:rsidRDefault="00331E3C" w:rsidP="00331E3C">
      <w:pPr>
        <w:ind w:firstLine="720"/>
        <w:jc w:val="center"/>
        <w:rPr>
          <w:color w:val="000000"/>
        </w:rPr>
      </w:pPr>
      <w:r w:rsidRPr="00714CFB">
        <w:rPr>
          <w:noProof/>
          <w:color w:val="000000"/>
        </w:rPr>
        <w:lastRenderedPageBreak/>
        <w:drawing>
          <wp:inline distT="0" distB="0" distL="0" distR="0" wp14:anchorId="67688741" wp14:editId="63B618E5">
            <wp:extent cx="2684584" cy="3864174"/>
            <wp:effectExtent l="0" t="0" r="1905" b="3175"/>
            <wp:docPr id="16988274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36DA727F" w14:textId="3B17ED81" w:rsidR="00FF5A1D" w:rsidRPr="00714CFB" w:rsidRDefault="00FF5A1D" w:rsidP="00FF5A1D">
      <w:pPr>
        <w:ind w:firstLine="720"/>
        <w:rPr>
          <w:color w:val="000000"/>
        </w:rPr>
      </w:pPr>
      <w:r w:rsidRPr="00714CFB">
        <w:rPr>
          <w:color w:val="000000"/>
        </w:rPr>
        <w:t xml:space="preserve">Fig.1 – O arquétipo </w:t>
      </w:r>
      <w:r w:rsidRPr="00714CFB">
        <w:rPr>
          <w:i/>
          <w:iCs/>
          <w:color w:val="000000"/>
        </w:rPr>
        <w:t xml:space="preserve">Victim </w:t>
      </w:r>
      <w:r w:rsidRPr="00714CFB">
        <w:rPr>
          <w:i/>
          <w:iCs/>
          <w:color w:val="000000"/>
        </w:rPr>
        <w:fldChar w:fldCharType="begin" w:fldLock="1"/>
      </w:r>
      <w:r w:rsidR="00AF1AC1" w:rsidRPr="00714CFB">
        <w:rPr>
          <w:i/>
          <w:iCs/>
          <w:color w:val="000000"/>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714CFB">
        <w:rPr>
          <w:i/>
          <w:iCs/>
          <w:color w:val="000000"/>
        </w:rPr>
        <w:fldChar w:fldCharType="separate"/>
      </w:r>
      <w:r w:rsidRPr="00714CFB">
        <w:rPr>
          <w:iCs/>
          <w:noProof/>
          <w:color w:val="000000"/>
        </w:rPr>
        <w:t>(Myss, 2003)</w:t>
      </w:r>
      <w:r w:rsidRPr="00714CFB">
        <w:rPr>
          <w:i/>
          <w:iCs/>
          <w:color w:val="000000"/>
        </w:rPr>
        <w:fldChar w:fldCharType="end"/>
      </w:r>
      <w:r w:rsidRPr="00714CFB">
        <w:rPr>
          <w:color w:val="000000"/>
        </w:rPr>
        <w:t xml:space="preserve">; note-se as vertentes positiva e negativa descritas – a primeira reforça a idealização de que a tomada de consciência da impotência previne </w:t>
      </w:r>
      <w:r w:rsidR="0086289D" w:rsidRPr="00714CFB">
        <w:rPr>
          <w:color w:val="000000"/>
        </w:rPr>
        <w:t>que um dado indivíduo se vitimize realmente a si próprio ou a outros, enquanto a segunda realça o recurso à vitimização para proveito próprio (o que, na verdade, não se aplica no caso da TEENAGE GIRL).</w:t>
      </w:r>
    </w:p>
    <w:p w14:paraId="1A593267" w14:textId="22AAC7D7" w:rsidR="00B061A7" w:rsidRPr="00714CFB" w:rsidRDefault="00B061A7" w:rsidP="009856DD">
      <w:pPr>
        <w:ind w:firstLine="720"/>
        <w:jc w:val="both"/>
        <w:rPr>
          <w:color w:val="000000"/>
        </w:rPr>
      </w:pPr>
      <w:r w:rsidRPr="00714CFB">
        <w:rPr>
          <w:color w:val="000000"/>
        </w:rPr>
        <w:t xml:space="preserve">Mas antes do documento se focar na caracterização da personagem TEENAGE GIRL deve-se destacar a relevância do fim desta interação entre o protagonista e a adolescente: </w:t>
      </w:r>
      <w:r w:rsidR="00E87762" w:rsidRPr="00714CFB">
        <w:rPr>
          <w:color w:val="000000"/>
        </w:rPr>
        <w:t xml:space="preserve">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r w:rsidR="00E87762" w:rsidRPr="00714CFB">
        <w:rPr>
          <w:i/>
          <w:iCs/>
          <w:color w:val="000000"/>
        </w:rPr>
        <w:t>onegai</w:t>
      </w:r>
      <w:r w:rsidR="00E87762" w:rsidRPr="00714CFB">
        <w:rPr>
          <w:color w:val="000000"/>
        </w:rPr>
        <w:t>. Sendo assim, o jogador pode depreender-se da importância que esta língua possa ter na história do jogo.</w:t>
      </w:r>
    </w:p>
    <w:p w14:paraId="3103BF58" w14:textId="16C5BB91" w:rsidR="004B7A3F" w:rsidRPr="00714CFB" w:rsidRDefault="004B7A3F" w:rsidP="009856DD">
      <w:pPr>
        <w:ind w:firstLine="720"/>
        <w:jc w:val="both"/>
        <w:rPr>
          <w:color w:val="000000"/>
        </w:rPr>
      </w:pPr>
      <w:r w:rsidRPr="00714CFB">
        <w:rPr>
          <w:color w:val="000000"/>
        </w:rPr>
        <w:t>Tendo em consideração as reflexões executadas acima nesta secção, e para uma criação ilustrativa do “diamante” da TEENAGE GIRL, pondera-se sublinhar:</w:t>
      </w:r>
    </w:p>
    <w:p w14:paraId="76AFD663" w14:textId="0CFF42B6" w:rsidR="004B7A3F" w:rsidRPr="00714CFB" w:rsidRDefault="004B7A3F" w:rsidP="009856DD">
      <w:pPr>
        <w:ind w:firstLine="720"/>
        <w:jc w:val="both"/>
        <w:rPr>
          <w:color w:val="000000"/>
        </w:rPr>
      </w:pPr>
      <w:r w:rsidRPr="00714CFB">
        <w:rPr>
          <w:color w:val="000000"/>
        </w:rPr>
        <w:t>- Angústia – mais do que apática, é visível que a adolescente se encontra transtornada, impotente para com a sua situação de sofrimento</w:t>
      </w:r>
      <w:r w:rsidR="00DC5EBA" w:rsidRPr="00714CFB">
        <w:rPr>
          <w:color w:val="000000"/>
        </w:rPr>
        <w:t xml:space="preserve"> (a própria fala, como já fora referido previamente, sentir como que um “aperto no peito”)</w:t>
      </w:r>
      <w:r w:rsidRPr="00714CFB">
        <w:rPr>
          <w:color w:val="000000"/>
        </w:rPr>
        <w:t>; a própria forma como se dirige ao OLD MAN</w:t>
      </w:r>
      <w:r w:rsidR="00DC5EBA" w:rsidRPr="00714CFB">
        <w:rPr>
          <w:color w:val="000000"/>
        </w:rPr>
        <w:t>, chegando por vezes a gritar (pode ser induzido pelo teor da intervenção, aliado à expressão facial que a acompanha), além do pedido de ajuda dirigido ao protagonista vão de encontro a este conceito</w:t>
      </w:r>
      <w:r w:rsidR="00D3410A" w:rsidRPr="00714CFB">
        <w:rPr>
          <w:color w:val="000000"/>
        </w:rPr>
        <w:t xml:space="preserve"> </w:t>
      </w:r>
      <w:r w:rsidR="00D3410A" w:rsidRPr="00714CFB">
        <w:rPr>
          <w:color w:val="000000"/>
        </w:rPr>
        <w:fldChar w:fldCharType="begin" w:fldLock="1"/>
      </w:r>
      <w:r w:rsidR="00B9551D"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00D3410A" w:rsidRPr="00714CFB">
        <w:rPr>
          <w:color w:val="000000"/>
        </w:rPr>
        <w:fldChar w:fldCharType="separate"/>
      </w:r>
      <w:r w:rsidR="00D3410A" w:rsidRPr="00714CFB">
        <w:rPr>
          <w:noProof/>
          <w:color w:val="000000"/>
        </w:rPr>
        <w:t>(Ackerman &amp; Puglisi, 2012)</w:t>
      </w:r>
      <w:r w:rsidR="00D3410A" w:rsidRPr="00714CFB">
        <w:rPr>
          <w:color w:val="000000"/>
        </w:rPr>
        <w:fldChar w:fldCharType="end"/>
      </w:r>
      <w:r w:rsidR="00DC5EBA" w:rsidRPr="00714CFB">
        <w:rPr>
          <w:color w:val="000000"/>
        </w:rPr>
        <w:t>;</w:t>
      </w:r>
    </w:p>
    <w:p w14:paraId="761DE92B" w14:textId="37EB02A8" w:rsidR="00DC5EBA" w:rsidRPr="00714CFB" w:rsidRDefault="00DC5EBA" w:rsidP="009856DD">
      <w:pPr>
        <w:ind w:firstLine="720"/>
        <w:jc w:val="both"/>
        <w:rPr>
          <w:color w:val="000000"/>
        </w:rPr>
      </w:pPr>
      <w:r w:rsidRPr="00714CFB">
        <w:rPr>
          <w:color w:val="000000"/>
        </w:rPr>
        <w:lastRenderedPageBreak/>
        <w:t xml:space="preserve">- Desespero – esta palavra é frequentemente usada de modo intercambiável com “angústia”, contudo, neste momento em concreto, </w:t>
      </w:r>
      <w:r w:rsidR="00F825DA" w:rsidRPr="00714CFB">
        <w:rPr>
          <w:color w:val="000000"/>
        </w:rPr>
        <w:t>tem como intuito fazer alusão à atitude desesperançosa</w:t>
      </w:r>
      <w:r w:rsidR="00F825DA" w:rsidRPr="00714CFB">
        <w:rPr>
          <w:rStyle w:val="FootnoteReference"/>
          <w:color w:val="000000"/>
        </w:rPr>
        <w:footnoteReference w:id="68"/>
      </w:r>
      <w:r w:rsidR="00F825DA" w:rsidRPr="00714CFB">
        <w:rPr>
          <w:color w:val="000000"/>
        </w:rPr>
        <w:t xml:space="preserve"> da moça, nomeadamente, quando declara que está débil demais para continuar a tentar (sobre)viver</w:t>
      </w:r>
      <w:r w:rsidR="00D3410A" w:rsidRPr="00714CFB">
        <w:rPr>
          <w:color w:val="000000"/>
        </w:rPr>
        <w:t xml:space="preserve"> </w:t>
      </w:r>
      <w:r w:rsidR="00D3410A"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00D3410A" w:rsidRPr="00714CFB">
        <w:rPr>
          <w:color w:val="000000"/>
        </w:rPr>
        <w:fldChar w:fldCharType="separate"/>
      </w:r>
      <w:r w:rsidR="009A2DAB" w:rsidRPr="00714CFB">
        <w:rPr>
          <w:noProof/>
          <w:color w:val="000000"/>
        </w:rPr>
        <w:t>(Ackerman &amp; Puglisi, 2013a)</w:t>
      </w:r>
      <w:r w:rsidR="00D3410A" w:rsidRPr="00714CFB">
        <w:rPr>
          <w:color w:val="000000"/>
        </w:rPr>
        <w:fldChar w:fldCharType="end"/>
      </w:r>
      <w:r w:rsidR="00F825DA" w:rsidRPr="00714CFB">
        <w:rPr>
          <w:color w:val="000000"/>
        </w:rPr>
        <w:t>;</w:t>
      </w:r>
    </w:p>
    <w:p w14:paraId="5F25DAF0" w14:textId="77777777" w:rsidR="00DE67C2" w:rsidRPr="00714CFB" w:rsidRDefault="00DE67C2" w:rsidP="009856DD">
      <w:pPr>
        <w:ind w:firstLine="720"/>
        <w:jc w:val="both"/>
        <w:rPr>
          <w:color w:val="000000"/>
        </w:rPr>
      </w:pPr>
      <w:r w:rsidRPr="00714CFB">
        <w:rPr>
          <w:color w:val="000000"/>
        </w:rPr>
        <w:t>- Morbidez – dado o seu interesse incessante pela morte;</w:t>
      </w:r>
    </w:p>
    <w:p w14:paraId="23BCB856" w14:textId="77777777" w:rsidR="00893FCA" w:rsidRPr="00714CFB" w:rsidRDefault="00DE67C2" w:rsidP="00893FCA">
      <w:pPr>
        <w:ind w:firstLine="720"/>
        <w:rPr>
          <w:color w:val="000000"/>
        </w:rPr>
      </w:pPr>
      <w:r w:rsidRPr="00714CFB">
        <w:rPr>
          <w:color w:val="000000"/>
        </w:rPr>
        <w:t xml:space="preserve">- Inocência – quando, e após atingir-se o fim da interação para com o OLD MAN, ela se mostra entusiasta </w:t>
      </w:r>
      <w:r w:rsidR="00893FCA" w:rsidRPr="00714CFB">
        <w:rPr>
          <w:color w:val="000000"/>
        </w:rPr>
        <w:t>e alegre em tê-lo conhecido e em saber que irá a uma aula de Japonês; como se, de repente, e após ter esvaziado momentaneamente toda aquela pressão e maus pensamentos, esta “brilhasse”.</w:t>
      </w:r>
    </w:p>
    <w:p w14:paraId="6DA7B8E3" w14:textId="498CFCB6" w:rsidR="00893FCA" w:rsidRPr="00714CFB" w:rsidRDefault="00893FCA" w:rsidP="00893FCA">
      <w:pPr>
        <w:ind w:firstLine="720"/>
        <w:rPr>
          <w:color w:val="000000"/>
        </w:rPr>
      </w:pPr>
      <w:r w:rsidRPr="00714CFB">
        <w:rPr>
          <w:color w:val="000000"/>
        </w:rPr>
        <w:t xml:space="preserve">Dado isto, uma sugestão para o </w:t>
      </w:r>
      <w:r w:rsidRPr="00714CFB">
        <w:rPr>
          <w:i/>
          <w:iCs/>
          <w:color w:val="000000"/>
        </w:rPr>
        <w:t xml:space="preserve">character diamond </w:t>
      </w:r>
      <w:r w:rsidRPr="00714CFB">
        <w:rPr>
          <w:color w:val="000000"/>
        </w:rPr>
        <w:t>da TEENAGE GIRL pode ser observada no esquema seguinte.</w:t>
      </w:r>
    </w:p>
    <w:p w14:paraId="6294C8B8" w14:textId="73411B2E" w:rsidR="00893FCA" w:rsidRPr="007431F0" w:rsidRDefault="00893FCA" w:rsidP="00893FCA">
      <w:pPr>
        <w:ind w:firstLine="720"/>
        <w:jc w:val="center"/>
        <w:rPr>
          <w:color w:val="000000"/>
          <w:lang w:val="en-US"/>
        </w:rPr>
      </w:pPr>
      <w:r w:rsidRPr="00714CFB">
        <w:rPr>
          <w:noProof/>
          <w:color w:val="000000"/>
        </w:rPr>
        <w:drawing>
          <wp:inline distT="0" distB="0" distL="0" distR="0" wp14:anchorId="222AB13B" wp14:editId="5F8FE864">
            <wp:extent cx="3350782" cy="2444555"/>
            <wp:effectExtent l="0" t="0" r="2540" b="0"/>
            <wp:docPr id="700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7431F0">
        <w:rPr>
          <w:color w:val="000000"/>
          <w:lang w:val="en-US"/>
        </w:rPr>
        <w:t>.</w:t>
      </w:r>
    </w:p>
    <w:p w14:paraId="090F11C7" w14:textId="4A5F99C2" w:rsidR="00893FCA" w:rsidRPr="007431F0" w:rsidRDefault="00893FCA" w:rsidP="009856DD">
      <w:pPr>
        <w:ind w:firstLine="720"/>
        <w:jc w:val="both"/>
        <w:rPr>
          <w:color w:val="000000"/>
          <w:lang w:val="en-US"/>
        </w:rPr>
      </w:pPr>
      <w:r w:rsidRPr="007431F0">
        <w:rPr>
          <w:color w:val="000000"/>
          <w:lang w:val="en-US"/>
        </w:rPr>
        <w:t xml:space="preserve">Fig.1 – </w:t>
      </w:r>
      <w:r w:rsidRPr="007431F0">
        <w:rPr>
          <w:i/>
          <w:iCs/>
          <w:color w:val="000000"/>
          <w:lang w:val="en-US"/>
        </w:rPr>
        <w:t>Character Diamond</w:t>
      </w:r>
      <w:r w:rsidRPr="007431F0">
        <w:rPr>
          <w:color w:val="000000"/>
          <w:lang w:val="en-US"/>
        </w:rPr>
        <w:t xml:space="preserve"> associado à TEENAGE GIRL</w:t>
      </w:r>
    </w:p>
    <w:p w14:paraId="545086F9" w14:textId="77777777" w:rsidR="00893FCA" w:rsidRPr="007431F0" w:rsidRDefault="00893FCA" w:rsidP="009856DD">
      <w:pPr>
        <w:ind w:firstLine="720"/>
        <w:jc w:val="both"/>
        <w:rPr>
          <w:color w:val="000000"/>
          <w:lang w:val="en-US"/>
        </w:rPr>
      </w:pPr>
    </w:p>
    <w:p w14:paraId="122A0574" w14:textId="4DED6F44" w:rsidR="00893FCA" w:rsidRPr="00714CFB" w:rsidRDefault="00893FCA" w:rsidP="009856DD">
      <w:pPr>
        <w:ind w:firstLine="720"/>
        <w:jc w:val="both"/>
        <w:rPr>
          <w:color w:val="000000"/>
        </w:rPr>
      </w:pPr>
      <w:r w:rsidRPr="00714CFB">
        <w:rPr>
          <w:color w:val="000000"/>
        </w:rPr>
        <w:t xml:space="preserve">Voltando a recorrer a Sloan para desenhar alternativamente a personalidade da TEENAGE GIRL, tem-se primeiramente de analisar novamente cada uma das facetas das dimensões consituintes dos </w:t>
      </w:r>
      <w:r w:rsidRPr="00714CFB">
        <w:rPr>
          <w:i/>
          <w:iCs/>
          <w:color w:val="000000"/>
        </w:rPr>
        <w:t>Big Five</w:t>
      </w:r>
      <w:r w:rsidRPr="00714CFB">
        <w:rPr>
          <w:color w:val="000000"/>
        </w:rPr>
        <w:t>:</w:t>
      </w:r>
    </w:p>
    <w:p w14:paraId="211F0621" w14:textId="77777777" w:rsidR="00B9551D" w:rsidRPr="00714CFB" w:rsidRDefault="00893FCA" w:rsidP="00B9551D">
      <w:pPr>
        <w:ind w:firstLine="720"/>
        <w:jc w:val="both"/>
        <w:rPr>
          <w:color w:val="000000"/>
        </w:rPr>
      </w:pPr>
      <w:r w:rsidRPr="00714CFB">
        <w:rPr>
          <w:color w:val="000000"/>
        </w:rPr>
        <w:t xml:space="preserve">- No </w:t>
      </w:r>
      <w:r w:rsidR="00B9551D" w:rsidRPr="00714CFB">
        <w:rPr>
          <w:color w:val="000000"/>
        </w:rPr>
        <w:t>fator de Neuroticismo, selecionou-se a faceta da Depressão, dado o seu estado visível apresentado;</w:t>
      </w:r>
    </w:p>
    <w:p w14:paraId="27933F8A" w14:textId="193A4303" w:rsidR="00B9551D" w:rsidRPr="00714CFB" w:rsidRDefault="00B9551D" w:rsidP="00B9551D">
      <w:pPr>
        <w:ind w:firstLine="720"/>
        <w:jc w:val="both"/>
        <w:rPr>
          <w:color w:val="000000"/>
        </w:rPr>
      </w:pPr>
      <w:r w:rsidRPr="00714CFB">
        <w:rPr>
          <w:color w:val="000000"/>
        </w:rPr>
        <w:t>- No fator de Extraversão, o autor deste documento deliberou, por exclusão, em não atribuir as facetas de Hospitalidade, Gregarismo</w:t>
      </w:r>
      <w:r w:rsidRPr="00714CFB">
        <w:rPr>
          <w:rStyle w:val="FootnoteReference"/>
          <w:color w:val="000000"/>
        </w:rPr>
        <w:footnoteReference w:id="69"/>
      </w:r>
      <w:r w:rsidR="00DD20F4" w:rsidRPr="00714CFB">
        <w:rPr>
          <w:color w:val="000000"/>
        </w:rPr>
        <w:t xml:space="preserve">, Assertividade e Positividade de Emoções por as mesmas terem em comum a alusão a sentimentos positivos e de camaradagem – relembre-se que a TEENAGE GIRL transmite a ideia de que se sente sozinha; ora, é ilógico conotá-la de gregária. Com as restantes, pareceu </w:t>
      </w:r>
      <w:r w:rsidR="00DD20F4" w:rsidRPr="00714CFB">
        <w:rPr>
          <w:color w:val="000000"/>
        </w:rPr>
        <w:lastRenderedPageBreak/>
        <w:t>adequado associar a adolescente à correspondente à de Atividade – se bem que a própria reforça sentir-se cansada, ela demonstra energia, vontade e vigor em ir à aula</w:t>
      </w:r>
      <w:r w:rsidR="0056677B" w:rsidRPr="00714CFB">
        <w:rPr>
          <w:color w:val="000000"/>
        </w:rPr>
        <w:t>;</w:t>
      </w:r>
    </w:p>
    <w:p w14:paraId="10131A51" w14:textId="7023A4F1" w:rsidR="004C47D3" w:rsidRPr="00714CFB" w:rsidRDefault="0056677B" w:rsidP="00B9551D">
      <w:pPr>
        <w:ind w:firstLine="720"/>
        <w:jc w:val="both"/>
        <w:rPr>
          <w:color w:val="000000"/>
        </w:rPr>
      </w:pPr>
      <w:r w:rsidRPr="00714CFB">
        <w:rPr>
          <w:color w:val="000000"/>
        </w:rPr>
        <w:t xml:space="preserve">- No fator de Abertura, </w:t>
      </w:r>
      <w:r w:rsidR="004C47D3" w:rsidRPr="00714CFB">
        <w:rPr>
          <w:color w:val="000000"/>
        </w:rPr>
        <w:t>ponderou-se a faceta de abertura a novas “Emoções” – dado a mesma mostrar-se muito emotiva e, no final do diálogo para com o protagonista, como que ter “aberto as portas” a uma felicidade, mesmo que momentânea;</w:t>
      </w:r>
    </w:p>
    <w:p w14:paraId="35ED655E" w14:textId="6A8030F5" w:rsidR="0056677B" w:rsidRPr="00714CFB" w:rsidRDefault="004C47D3" w:rsidP="00B9551D">
      <w:pPr>
        <w:ind w:firstLine="720"/>
        <w:jc w:val="both"/>
        <w:rPr>
          <w:color w:val="000000"/>
        </w:rPr>
      </w:pPr>
      <w:r w:rsidRPr="00714CFB">
        <w:rPr>
          <w:color w:val="000000"/>
        </w:rPr>
        <w:t xml:space="preserve">- No fator de </w:t>
      </w:r>
      <w:r w:rsidR="00303585" w:rsidRPr="00714CFB">
        <w:rPr>
          <w:color w:val="000000"/>
        </w:rPr>
        <w:t>Amabilidade, escolheu</w:t>
      </w:r>
      <w:r w:rsidRPr="00714CFB">
        <w:rPr>
          <w:color w:val="000000"/>
        </w:rPr>
        <w:t>-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57FE8B7" w14:textId="0C3AD372" w:rsidR="004C47D3" w:rsidRPr="00714CFB" w:rsidRDefault="004C47D3" w:rsidP="00B9551D">
      <w:pPr>
        <w:ind w:firstLine="720"/>
        <w:jc w:val="both"/>
        <w:rPr>
          <w:color w:val="000000"/>
        </w:rPr>
      </w:pPr>
      <w:r w:rsidRPr="00714CFB">
        <w:rPr>
          <w:color w:val="000000"/>
        </w:rPr>
        <w:t>- E, por fim, no fator da Consciência, nenhuma faceta pareceu ser adequada para vincular à personagem</w:t>
      </w:r>
      <w:r w:rsidR="00792A2D" w:rsidRPr="00714CFB">
        <w:rPr>
          <w:color w:val="000000"/>
        </w:rPr>
        <w:t>, dado ela demonstrar uma atitude impulsiva (no sentido de não conseguir controlar os impulsos, por exemplo, na forma quase agressiva com que dialoga com o velho e na demonstração da flutuação do seu humor).</w:t>
      </w:r>
    </w:p>
    <w:p w14:paraId="58B52C52" w14:textId="5D75957D" w:rsidR="00792A2D" w:rsidRPr="00714CFB" w:rsidRDefault="000A0BD4" w:rsidP="000A0BD4">
      <w:pPr>
        <w:jc w:val="both"/>
        <w:rPr>
          <w:color w:val="000000"/>
        </w:rPr>
      </w:pPr>
      <w:r w:rsidRPr="00714CFB">
        <w:rPr>
          <w:color w:val="000000"/>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w:t>
      </w:r>
      <w:r w:rsidR="00695F36" w:rsidRPr="00714CFB">
        <w:rPr>
          <w:color w:val="000000"/>
        </w:rPr>
        <w:t xml:space="preserve">Liberalismo – por realçar a importância do indivíduo na medida em que cada um tem o direito à vida, liberdade e procura pela felicidade </w:t>
      </w:r>
      <w:r w:rsidR="00695F36" w:rsidRPr="00714CFB">
        <w:rPr>
          <w:color w:val="000000"/>
        </w:rPr>
        <w:fldChar w:fldCharType="begin" w:fldLock="1"/>
      </w:r>
      <w:r w:rsidR="001E5FDA" w:rsidRPr="00714CFB">
        <w:rPr>
          <w:color w:val="000000"/>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00695F36" w:rsidRPr="00714CFB">
        <w:rPr>
          <w:color w:val="000000"/>
        </w:rPr>
        <w:fldChar w:fldCharType="separate"/>
      </w:r>
      <w:r w:rsidR="00695F36" w:rsidRPr="00714CFB">
        <w:rPr>
          <w:noProof/>
          <w:color w:val="000000"/>
        </w:rPr>
        <w:t>(Starr, 2007)</w:t>
      </w:r>
      <w:r w:rsidR="00695F36" w:rsidRPr="00714CFB">
        <w:rPr>
          <w:color w:val="000000"/>
        </w:rPr>
        <w:fldChar w:fldCharType="end"/>
      </w:r>
      <w:r w:rsidR="00695F36" w:rsidRPr="00714CFB">
        <w:rPr>
          <w:color w:val="000000"/>
        </w:rPr>
        <w:t xml:space="preserve">, contrariando o atual estado de espírito da jovem. </w:t>
      </w:r>
    </w:p>
    <w:p w14:paraId="316F4CE3" w14:textId="1D0DB42B" w:rsidR="004A5E74" w:rsidRPr="00714CFB" w:rsidRDefault="004A5E74" w:rsidP="000A0BD4">
      <w:pPr>
        <w:jc w:val="both"/>
        <w:rPr>
          <w:color w:val="000000"/>
        </w:rPr>
      </w:pPr>
      <w:r w:rsidRPr="00714CFB">
        <w:rPr>
          <w:color w:val="000000"/>
        </w:rPr>
        <w:tab/>
        <w:t xml:space="preserve">Dado isto, uma nova representação sugestiva da índole da TEENAGE GIRL pode ser observada abaixo. </w:t>
      </w:r>
    </w:p>
    <w:p w14:paraId="033D4958" w14:textId="5B1AC0D6" w:rsidR="004A5E74" w:rsidRPr="00714CFB" w:rsidRDefault="00C467C2" w:rsidP="00C467C2">
      <w:pPr>
        <w:jc w:val="center"/>
        <w:rPr>
          <w:color w:val="000000"/>
        </w:rPr>
      </w:pPr>
      <w:r w:rsidRPr="00714CFB">
        <w:rPr>
          <w:noProof/>
          <w:color w:val="000000"/>
        </w:rPr>
        <w:drawing>
          <wp:inline distT="0" distB="0" distL="0" distR="0" wp14:anchorId="74860AB2" wp14:editId="00FACF8F">
            <wp:extent cx="3065711" cy="1916723"/>
            <wp:effectExtent l="0" t="0" r="1905" b="7620"/>
            <wp:docPr id="1619339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1093AB59" w14:textId="3C32B948" w:rsidR="00C467C2" w:rsidRPr="00714CFB" w:rsidRDefault="00C467C2" w:rsidP="00C467C2">
      <w:pPr>
        <w:jc w:val="both"/>
        <w:rPr>
          <w:color w:val="000000"/>
        </w:rPr>
      </w:pPr>
      <w:r w:rsidRPr="00714CFB">
        <w:rPr>
          <w:color w:val="000000"/>
        </w:rPr>
        <w:t xml:space="preserve">Fig.1 – Representação da personalidade da TEENAGE GIRL, na qual se destacam 4 facetas, uma atitude perante objetos e um ponto de vista político. </w:t>
      </w:r>
    </w:p>
    <w:p w14:paraId="666519C7" w14:textId="41A855D3" w:rsidR="00C467C2" w:rsidRPr="00714CFB" w:rsidRDefault="001E5FDA" w:rsidP="000A0BD4">
      <w:pPr>
        <w:jc w:val="both"/>
        <w:rPr>
          <w:color w:val="000000"/>
        </w:rPr>
      </w:pPr>
      <w:r w:rsidRPr="00714CFB">
        <w:rPr>
          <w:color w:val="000000"/>
        </w:rPr>
        <w:tab/>
        <w:t xml:space="preserve">Para terminar a análise da interação do OLD MAN para com a TEENAGE GIRL, considera-se de relevo aludir a série de drama adolescente </w:t>
      </w:r>
      <w:r w:rsidRPr="00714CFB">
        <w:rPr>
          <w:i/>
          <w:iCs/>
          <w:color w:val="000000"/>
        </w:rPr>
        <w:t xml:space="preserve">Euphoria </w:t>
      </w:r>
      <w:r w:rsidR="005C59FF" w:rsidRPr="00714CFB">
        <w:rPr>
          <w:color w:val="000000"/>
        </w:rPr>
        <w:t xml:space="preserve">(2019-) </w:t>
      </w:r>
      <w:r w:rsidRPr="00714CFB">
        <w:rPr>
          <w:color w:val="000000"/>
        </w:rPr>
        <w:t>da emissora HBO</w:t>
      </w:r>
      <w:r w:rsidRPr="00714CFB">
        <w:rPr>
          <w:rStyle w:val="FootnoteReference"/>
          <w:color w:val="000000"/>
        </w:rPr>
        <w:footnoteReference w:id="70"/>
      </w:r>
      <w:r w:rsidRPr="00714CFB">
        <w:rPr>
          <w:color w:val="000000"/>
        </w:rPr>
        <w:t xml:space="preserve">, da qual faz parte a protagonista Rue, uma adolescente </w:t>
      </w:r>
      <w:r w:rsidR="005C59FF" w:rsidRPr="00714CFB">
        <w:rPr>
          <w:color w:val="000000"/>
        </w:rPr>
        <w:t xml:space="preserve">viciada em drogas em recuperação e que sofre de depressão. Este </w:t>
      </w:r>
      <w:r w:rsidR="005C59FF" w:rsidRPr="00714CFB">
        <w:rPr>
          <w:color w:val="000000"/>
        </w:rPr>
        <w:lastRenderedPageBreak/>
        <w:t>caráter desorientado e perturbado associado a esta personagem, aliado aos visuais recorrentes de maquilhagem, serviu de inspiração para o iniciar da conceptualização da TEENAGE GIRL.</w:t>
      </w:r>
    </w:p>
    <w:p w14:paraId="71C15370" w14:textId="5CDEAA8E" w:rsidR="00893FCA" w:rsidRPr="00714CFB" w:rsidRDefault="005C59FF" w:rsidP="005C59FF">
      <w:pPr>
        <w:jc w:val="center"/>
        <w:rPr>
          <w:color w:val="000000"/>
        </w:rPr>
      </w:pPr>
      <w:r w:rsidRPr="00714CFB">
        <w:rPr>
          <w:noProof/>
          <w:color w:val="000000"/>
        </w:rPr>
        <w:drawing>
          <wp:inline distT="0" distB="0" distL="0" distR="0" wp14:anchorId="05B463E6" wp14:editId="5A3E1EEB">
            <wp:extent cx="3311062" cy="1860502"/>
            <wp:effectExtent l="0" t="0" r="3810" b="6985"/>
            <wp:docPr id="958276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714CFB">
        <w:rPr>
          <w:noProof/>
          <w:color w:val="000000"/>
        </w:rPr>
        <w:drawing>
          <wp:inline distT="0" distB="0" distL="0" distR="0" wp14:anchorId="359425DA" wp14:editId="71F1645A">
            <wp:extent cx="2497015" cy="1872761"/>
            <wp:effectExtent l="0" t="0" r="0" b="0"/>
            <wp:docPr id="823546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5874637D" w14:textId="5E1D81FB" w:rsidR="005C59FF" w:rsidRPr="00714CFB" w:rsidRDefault="005C59FF" w:rsidP="005C59FF">
      <w:pPr>
        <w:jc w:val="both"/>
        <w:rPr>
          <w:color w:val="000000"/>
        </w:rPr>
      </w:pPr>
      <w:r w:rsidRPr="00714CFB">
        <w:rPr>
          <w:color w:val="000000"/>
        </w:rPr>
        <w:t xml:space="preserve">Fig.1 – Exemplos do visual adotado por Rue, personagem principal em </w:t>
      </w:r>
      <w:r w:rsidRPr="00714CFB">
        <w:rPr>
          <w:i/>
          <w:iCs/>
          <w:color w:val="000000"/>
        </w:rPr>
        <w:t>Euphoria</w:t>
      </w:r>
      <w:r w:rsidRPr="00714CFB">
        <w:rPr>
          <w:color w:val="000000"/>
        </w:rPr>
        <w:t>, interpretada por Zendaya</w:t>
      </w:r>
    </w:p>
    <w:p w14:paraId="17CED3F0" w14:textId="77777777" w:rsidR="00B5157C" w:rsidRPr="00714CFB" w:rsidRDefault="00B5157C" w:rsidP="005C59FF">
      <w:pPr>
        <w:jc w:val="both"/>
        <w:rPr>
          <w:color w:val="000000"/>
        </w:rPr>
      </w:pPr>
    </w:p>
    <w:p w14:paraId="07CA1AF2" w14:textId="21E613B1" w:rsidR="00B5157C" w:rsidRPr="00714CFB" w:rsidRDefault="00B5157C" w:rsidP="00157747">
      <w:pPr>
        <w:jc w:val="center"/>
        <w:rPr>
          <w:color w:val="000000"/>
        </w:rPr>
      </w:pPr>
      <w:r w:rsidRPr="00714CFB">
        <w:rPr>
          <w:noProof/>
        </w:rPr>
        <w:drawing>
          <wp:inline distT="0" distB="0" distL="0" distR="0" wp14:anchorId="1D34048D" wp14:editId="508143D6">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00157747" w:rsidRPr="00714CFB">
        <w:rPr>
          <w:noProof/>
          <w:color w:val="000000"/>
        </w:rPr>
        <w:drawing>
          <wp:inline distT="0" distB="0" distL="0" distR="0" wp14:anchorId="276ED2B1" wp14:editId="2004B8DB">
            <wp:extent cx="3325842" cy="3325842"/>
            <wp:effectExtent l="0" t="0" r="8255" b="8255"/>
            <wp:docPr id="3946472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6CFF357" w14:textId="3ABBD3FB" w:rsidR="00DE67C2" w:rsidRPr="00714CFB" w:rsidRDefault="00157747" w:rsidP="00157747">
      <w:pPr>
        <w:jc w:val="both"/>
        <w:rPr>
          <w:color w:val="000000"/>
        </w:rPr>
      </w:pPr>
      <w:r w:rsidRPr="00714CFB">
        <w:rPr>
          <w:color w:val="000000"/>
        </w:rPr>
        <w:t xml:space="preserve">Fig.2 – Comparação da arte conceptual da TEENAGE GIRL elaborada na plataforma </w:t>
      </w:r>
      <w:r w:rsidRPr="00714CFB">
        <w:rPr>
          <w:i/>
          <w:iCs/>
          <w:color w:val="000000"/>
        </w:rPr>
        <w:t>MetaHuman</w:t>
      </w:r>
      <w:r w:rsidRPr="00714CFB">
        <w:rPr>
          <w:rStyle w:val="FootnoteReference"/>
          <w:i/>
          <w:iCs/>
          <w:color w:val="000000"/>
        </w:rPr>
        <w:footnoteReference w:id="71"/>
      </w:r>
      <w:r w:rsidRPr="00714CFB">
        <w:rPr>
          <w:i/>
          <w:iCs/>
          <w:color w:val="000000"/>
        </w:rPr>
        <w:t xml:space="preserve"> </w:t>
      </w:r>
      <w:r w:rsidRPr="00714CFB">
        <w:rPr>
          <w:color w:val="000000"/>
        </w:rPr>
        <w:t>(à esquerda) e modelo final (à direita)</w:t>
      </w:r>
      <w:r w:rsidR="00C553AF" w:rsidRPr="00714CFB">
        <w:rPr>
          <w:color w:val="000000"/>
        </w:rPr>
        <w:t>.</w:t>
      </w:r>
    </w:p>
    <w:p w14:paraId="44F75616" w14:textId="77777777" w:rsidR="005F1DF7" w:rsidRPr="00714CFB" w:rsidRDefault="005F1DF7" w:rsidP="00157747">
      <w:pPr>
        <w:jc w:val="both"/>
        <w:rPr>
          <w:color w:val="000000"/>
        </w:rPr>
      </w:pPr>
    </w:p>
    <w:p w14:paraId="42F8F45E" w14:textId="77777777" w:rsidR="005F1DF7" w:rsidRPr="00714CFB" w:rsidRDefault="005F1DF7" w:rsidP="00157747">
      <w:pPr>
        <w:jc w:val="both"/>
        <w:rPr>
          <w:color w:val="000000"/>
        </w:rPr>
      </w:pPr>
    </w:p>
    <w:p w14:paraId="59CF54F4" w14:textId="6CE24A37" w:rsidR="007C3089" w:rsidRPr="00714CFB" w:rsidRDefault="004C7E0C" w:rsidP="004C7E0C">
      <w:pPr>
        <w:pStyle w:val="ListParagraph"/>
        <w:numPr>
          <w:ilvl w:val="1"/>
          <w:numId w:val="3"/>
        </w:numPr>
        <w:jc w:val="both"/>
        <w:rPr>
          <w:color w:val="000000"/>
        </w:rPr>
      </w:pPr>
      <w:r w:rsidRPr="00714CFB">
        <w:rPr>
          <w:color w:val="000000"/>
        </w:rPr>
        <w:lastRenderedPageBreak/>
        <w:t>Personagem misteriosa</w:t>
      </w:r>
    </w:p>
    <w:p w14:paraId="58B8B196" w14:textId="027C3BE7" w:rsidR="004C7E0C" w:rsidRPr="00714CFB" w:rsidRDefault="004C7E0C" w:rsidP="004C7E0C">
      <w:pPr>
        <w:ind w:firstLine="720"/>
        <w:jc w:val="both"/>
        <w:rPr>
          <w:color w:val="000000"/>
        </w:rPr>
      </w:pPr>
      <w:r w:rsidRPr="00714CFB">
        <w:rPr>
          <w:color w:val="000000"/>
        </w:rPr>
        <w:t xml:space="preserve">É dada a possibilidade ao jogador de interagir com uma personagem-mistério que, de repente, aparece </w:t>
      </w:r>
      <w:r w:rsidR="005F1DF7" w:rsidRPr="00714CFB">
        <w:rPr>
          <w:color w:val="000000"/>
        </w:rPr>
        <w:t>na avenida</w:t>
      </w:r>
      <w:r w:rsidRPr="00714CFB">
        <w:rPr>
          <w:rStyle w:val="FootnoteReference"/>
          <w:color w:val="000000"/>
        </w:rPr>
        <w:footnoteReference w:id="72"/>
      </w:r>
      <w:r w:rsidRPr="00714CFB">
        <w:rPr>
          <w:color w:val="000000"/>
        </w:rPr>
        <w:t xml:space="preserve">. </w:t>
      </w:r>
      <w:r w:rsidR="005F1DF7" w:rsidRPr="00714CFB">
        <w:rPr>
          <w:color w:val="000000"/>
        </w:rPr>
        <w:t>Contudo, quando o OLD MAN inicia a conversa, é</w:t>
      </w:r>
      <w:r w:rsidR="001140D1" w:rsidRPr="00714CFB">
        <w:rPr>
          <w:color w:val="000000"/>
        </w:rPr>
        <w:t xml:space="preserve"> interrompido</w:t>
      </w:r>
      <w:r w:rsidR="005F1DF7" w:rsidRPr="00714CFB">
        <w:rPr>
          <w:color w:val="000000"/>
        </w:rPr>
        <w:t xml:space="preserve"> pelo outro </w:t>
      </w:r>
      <w:r w:rsidR="001140D1" w:rsidRPr="00714CFB">
        <w:rPr>
          <w:color w:val="000000"/>
        </w:rPr>
        <w:t>–</w:t>
      </w:r>
      <w:r w:rsidR="005F1DF7" w:rsidRPr="00714CFB">
        <w:rPr>
          <w:color w:val="000000"/>
        </w:rPr>
        <w:t xml:space="preserve"> </w:t>
      </w:r>
      <w:r w:rsidR="001140D1" w:rsidRPr="00714CFB">
        <w:rPr>
          <w:color w:val="000000"/>
        </w:rPr>
        <w:t>mostrando, desde já, uma atitude impertinente e uma má primeira impressão – cortando-lhe o raciocínio</w:t>
      </w:r>
      <w:r w:rsidR="000D7D6C" w:rsidRPr="00714CFB">
        <w:rPr>
          <w:color w:val="000000"/>
        </w:rPr>
        <w:t xml:space="preserve"> por duas vezes seguidas. E quando finalmente o velho implora em tom desesperado – ao usar a expressão “onegai”</w:t>
      </w:r>
      <w:r w:rsidR="000D7D6C" w:rsidRPr="00714CFB">
        <w:rPr>
          <w:rStyle w:val="FootnoteReference"/>
          <w:color w:val="000000"/>
        </w:rPr>
        <w:footnoteReference w:id="73"/>
      </w:r>
      <w:r w:rsidR="000D7D6C" w:rsidRPr="00714CFB">
        <w:rPr>
          <w:color w:val="000000"/>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w:t>
      </w:r>
      <w:r w:rsidR="00432CAA" w:rsidRPr="00714CFB">
        <w:rPr>
          <w:color w:val="000000"/>
        </w:rPr>
        <w:t xml:space="preserve">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A868AC" w14:textId="629467FC" w:rsidR="00432CAA" w:rsidRPr="00714CFB" w:rsidRDefault="00432CAA" w:rsidP="00432CAA">
      <w:pPr>
        <w:ind w:firstLine="720"/>
        <w:jc w:val="both"/>
        <w:rPr>
          <w:color w:val="000000"/>
        </w:rPr>
      </w:pPr>
      <w:r w:rsidRPr="00714CFB">
        <w:rPr>
          <w:color w:val="000000"/>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prontidão em responder ao tom </w:t>
      </w:r>
      <w:r w:rsidR="001014CC" w:rsidRPr="00714CFB">
        <w:rPr>
          <w:color w:val="000000"/>
        </w:rPr>
        <w:t>desrespeitoso do rapaz, essa atitude, digamos, mais agressiva por parte do velho fora demonstrada com muito menor intensidade. Esta situação para com a personagem misteriosa reforça o caráter impulsivo e, novamente, a instabilidade emocional do protagonista.</w:t>
      </w:r>
    </w:p>
    <w:p w14:paraId="51259B13" w14:textId="5B6520AC" w:rsidR="001014CC" w:rsidRPr="00714CFB" w:rsidRDefault="001014CC" w:rsidP="00432CAA">
      <w:pPr>
        <w:ind w:firstLine="720"/>
        <w:jc w:val="both"/>
        <w:rPr>
          <w:color w:val="000000"/>
        </w:rPr>
      </w:pPr>
      <w:r w:rsidRPr="00714CFB">
        <w:rPr>
          <w:color w:val="000000"/>
        </w:rPr>
        <w:t xml:space="preserve">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w:t>
      </w:r>
      <w:r w:rsidR="00C17656" w:rsidRPr="00714CFB">
        <w:rPr>
          <w:color w:val="000000"/>
        </w:rPr>
        <w:t>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00C17656" w:rsidRPr="00714CFB">
        <w:rPr>
          <w:rStyle w:val="FootnoteReference"/>
          <w:color w:val="000000"/>
        </w:rPr>
        <w:footnoteReference w:id="74"/>
      </w:r>
      <w:r w:rsidR="00C17656" w:rsidRPr="00714CFB">
        <w:rPr>
          <w:color w:val="000000"/>
        </w:rPr>
        <w:t xml:space="preserve">, </w:t>
      </w:r>
      <w:r w:rsidR="005B2697" w:rsidRPr="00714CFB">
        <w:rPr>
          <w:color w:val="000000"/>
        </w:rPr>
        <w:t xml:space="preserve">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216FD0D7" w14:textId="77777777" w:rsidR="00D15DAF" w:rsidRPr="00714CFB" w:rsidRDefault="00D15DAF" w:rsidP="00EF333F">
      <w:pPr>
        <w:jc w:val="both"/>
        <w:rPr>
          <w:color w:val="000000"/>
        </w:rPr>
      </w:pPr>
    </w:p>
    <w:p w14:paraId="241DE461" w14:textId="3F5D1F2F" w:rsidR="00D15DAF" w:rsidRPr="00714CFB" w:rsidRDefault="00D15DAF" w:rsidP="00D15DAF">
      <w:pPr>
        <w:jc w:val="both"/>
        <w:rPr>
          <w:color w:val="000000"/>
        </w:rPr>
      </w:pPr>
      <w:r w:rsidRPr="00714CFB">
        <w:rPr>
          <w:color w:val="000000"/>
        </w:rPr>
        <w:lastRenderedPageBreak/>
        <w:t>Dia III</w:t>
      </w:r>
    </w:p>
    <w:p w14:paraId="63ADDEDA" w14:textId="77777777" w:rsidR="002F1A9F" w:rsidRPr="00714CFB" w:rsidRDefault="002F1A9F" w:rsidP="00D15DAF">
      <w:pPr>
        <w:jc w:val="both"/>
        <w:rPr>
          <w:color w:val="000000"/>
        </w:rPr>
      </w:pPr>
    </w:p>
    <w:p w14:paraId="7F824125" w14:textId="079AA037" w:rsidR="002F1A9F" w:rsidRPr="00714CFB" w:rsidRDefault="002F1A9F" w:rsidP="002F1A9F">
      <w:pPr>
        <w:pStyle w:val="ListParagraph"/>
        <w:numPr>
          <w:ilvl w:val="1"/>
          <w:numId w:val="3"/>
        </w:numPr>
        <w:jc w:val="both"/>
        <w:rPr>
          <w:color w:val="000000"/>
        </w:rPr>
      </w:pPr>
      <w:r w:rsidRPr="00714CFB">
        <w:rPr>
          <w:color w:val="000000"/>
        </w:rPr>
        <w:t>FLOWER SHOP</w:t>
      </w:r>
    </w:p>
    <w:p w14:paraId="0BD140A8" w14:textId="50D28231" w:rsidR="002F1A9F" w:rsidRPr="00714CFB" w:rsidRDefault="002F1A9F" w:rsidP="001171F7">
      <w:pPr>
        <w:ind w:firstLine="720"/>
        <w:jc w:val="both"/>
        <w:rPr>
          <w:color w:val="000000"/>
        </w:rPr>
      </w:pPr>
      <w:r w:rsidRPr="00714CFB">
        <w:rPr>
          <w:color w:val="000000"/>
        </w:rPr>
        <w:t>A nível ótico, compreende-se de partida que a florista se encontra em funcionamento, ao contrário do dia anterior: há uma imensidão de amostras de flores à venda</w:t>
      </w:r>
      <w:r w:rsidR="0042501F" w:rsidRPr="00714CFB">
        <w:rPr>
          <w:color w:val="000000"/>
        </w:rPr>
        <w:t>,</w:t>
      </w:r>
      <w:r w:rsidRPr="00714CFB">
        <w:rPr>
          <w:color w:val="000000"/>
        </w:rPr>
        <w:t xml:space="preserve"> à porta do estabelecimento. </w:t>
      </w:r>
      <w:r w:rsidR="001171F7" w:rsidRPr="00714CFB">
        <w:rPr>
          <w:color w:val="000000"/>
        </w:rPr>
        <w:t>Por isso, entende-se a necessidade do OLD MAN em dirigir-se a esse local – desejar os sentidos pêsames ao atual florista, o “filho do florista (original)”.</w:t>
      </w:r>
    </w:p>
    <w:p w14:paraId="4BB75FAB" w14:textId="00862A51" w:rsidR="00742643" w:rsidRPr="00714CFB" w:rsidRDefault="0001460F" w:rsidP="0001460F">
      <w:pPr>
        <w:pStyle w:val="ListParagraph"/>
        <w:numPr>
          <w:ilvl w:val="1"/>
          <w:numId w:val="3"/>
        </w:numPr>
        <w:jc w:val="both"/>
        <w:rPr>
          <w:color w:val="000000"/>
        </w:rPr>
      </w:pPr>
      <w:r w:rsidRPr="00714CFB">
        <w:rPr>
          <w:color w:val="000000"/>
        </w:rPr>
        <w:t>FLOURIST’s SON</w:t>
      </w:r>
    </w:p>
    <w:p w14:paraId="6CABC61C" w14:textId="24730310" w:rsidR="0001460F" w:rsidRPr="00714CFB" w:rsidRDefault="0001460F" w:rsidP="0001460F">
      <w:pPr>
        <w:ind w:firstLine="720"/>
        <w:jc w:val="both"/>
        <w:rPr>
          <w:color w:val="000000"/>
        </w:rPr>
      </w:pPr>
      <w:r w:rsidRPr="00714CFB">
        <w:rPr>
          <w:color w:val="000000"/>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FLOURIST’s SON, que se trata do homem-mistério do dia II, caso tenha escolhido interagir com o mesmo (pois não era uma ação obrigatória para o desenrolar do enredo). </w:t>
      </w:r>
    </w:p>
    <w:p w14:paraId="73E5007F" w14:textId="750B4149" w:rsidR="0001460F" w:rsidRPr="00714CFB" w:rsidRDefault="0001460F" w:rsidP="0001460F">
      <w:pPr>
        <w:pStyle w:val="ListParagraph"/>
        <w:numPr>
          <w:ilvl w:val="2"/>
          <w:numId w:val="3"/>
        </w:numPr>
        <w:jc w:val="both"/>
        <w:rPr>
          <w:color w:val="000000"/>
        </w:rPr>
      </w:pPr>
      <w:r w:rsidRPr="00714CFB">
        <w:rPr>
          <w:color w:val="000000"/>
        </w:rPr>
        <w:t>Possibilidade I</w:t>
      </w:r>
    </w:p>
    <w:p w14:paraId="33B56AE2" w14:textId="4836AF37" w:rsidR="0001460F" w:rsidRPr="00714CFB" w:rsidRDefault="0001460F" w:rsidP="0001460F">
      <w:pPr>
        <w:ind w:firstLine="720"/>
        <w:jc w:val="both"/>
        <w:rPr>
          <w:color w:val="000000"/>
        </w:rPr>
      </w:pPr>
      <w:r w:rsidRPr="00714CFB">
        <w:rPr>
          <w:color w:val="000000"/>
        </w:rPr>
        <w:t xml:space="preserve">Se o velho não tiver conversado com o FLOURIST’s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w:t>
      </w:r>
      <w:r w:rsidR="0016129F" w:rsidRPr="00714CFB">
        <w:rPr>
          <w:color w:val="000000"/>
        </w:rPr>
        <w:t xml:space="preserve">lhe revela a sua identidade (um conhecido do seu pai), a sua postura quebra de imediato. É como se a máscara tivesse, literalmente, caído – e ele já não precisasse de fingir que está tudo bem. </w:t>
      </w:r>
    </w:p>
    <w:p w14:paraId="34EF3CA5" w14:textId="4DD1B710" w:rsidR="0016129F" w:rsidRPr="00714CFB" w:rsidRDefault="0016129F" w:rsidP="0001460F">
      <w:pPr>
        <w:ind w:firstLine="720"/>
        <w:jc w:val="both"/>
        <w:rPr>
          <w:color w:val="000000"/>
        </w:rPr>
      </w:pPr>
      <w:r w:rsidRPr="00714CFB">
        <w:rPr>
          <w:color w:val="000000"/>
        </w:rPr>
        <w:t xml:space="preserve">Contudo, e na ocasião imediatamente anterior, o FLOURIST’s SON mostra-se surpreendido e de certa forma incomodado para com a intervenção do velho – e pergunta-lhe de quem se trata de forma educada. </w:t>
      </w:r>
      <w:r w:rsidR="001E018F" w:rsidRPr="00714CFB">
        <w:rPr>
          <w:color w:val="000000"/>
        </w:rPr>
        <w:t xml:space="preserve">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2CC72812" w14:textId="3542DC19" w:rsidR="001E018F" w:rsidRPr="00714CFB" w:rsidRDefault="001E018F" w:rsidP="0001460F">
      <w:pPr>
        <w:ind w:firstLine="720"/>
        <w:jc w:val="both"/>
        <w:rPr>
          <w:color w:val="000000"/>
        </w:rPr>
      </w:pPr>
      <w:r w:rsidRPr="00714CFB">
        <w:rPr>
          <w:color w:val="000000"/>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w:t>
      </w:r>
      <w:r w:rsidR="007E49D5" w:rsidRPr="00714CFB">
        <w:rPr>
          <w:color w:val="000000"/>
        </w:rPr>
        <w:t xml:space="preserve">e do ponto de vista do FLOURIST’s SON, </w:t>
      </w:r>
      <w:r w:rsidRPr="00714CFB">
        <w:rPr>
          <w:color w:val="000000"/>
        </w:rPr>
        <w:t xml:space="preserve">a relação </w:t>
      </w:r>
      <w:r w:rsidR="007E49D5" w:rsidRPr="00714CFB">
        <w:rPr>
          <w:color w:val="000000"/>
        </w:rPr>
        <w:t xml:space="preserve">seria alvo de alvoroço familiar. Atente-se a esta ideia da prontidão de julgamento e a necessidade de expor a sua explicação. </w:t>
      </w:r>
    </w:p>
    <w:p w14:paraId="36989B97" w14:textId="7AD7403F" w:rsidR="007E49D5" w:rsidRPr="00714CFB" w:rsidRDefault="007E49D5" w:rsidP="0001460F">
      <w:pPr>
        <w:ind w:firstLine="720"/>
        <w:jc w:val="both"/>
        <w:rPr>
          <w:color w:val="000000"/>
        </w:rPr>
      </w:pPr>
      <w:r w:rsidRPr="00714CFB">
        <w:rPr>
          <w:color w:val="000000"/>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w:t>
      </w:r>
      <w:r w:rsidR="00D311BF" w:rsidRPr="00714CFB">
        <w:rPr>
          <w:color w:val="000000"/>
        </w:rPr>
        <w:t>da sua atitude auto-acusatória consoante a insuficiência demonstrada em auxiliar o pai, e ainda da necessidade de sentir-</w:t>
      </w:r>
      <w:r w:rsidR="00D311BF" w:rsidRPr="00714CFB">
        <w:rPr>
          <w:color w:val="000000"/>
        </w:rPr>
        <w:lastRenderedPageBreak/>
        <w:t xml:space="preserve">se perdoado por ele. </w:t>
      </w:r>
      <w:r w:rsidR="0024115B" w:rsidRPr="00714CFB">
        <w:rPr>
          <w:color w:val="000000"/>
        </w:rPr>
        <w:t xml:space="preserve">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FLOURIST’s SON revela que a sua filha sofre de ideação suicida e acredita ser inapto para a ajudar – mas esta informação será retomada mais adiante). </w:t>
      </w:r>
    </w:p>
    <w:p w14:paraId="629DDADB" w14:textId="4097E807" w:rsidR="0024115B" w:rsidRPr="00714CFB" w:rsidRDefault="0024115B" w:rsidP="0001460F">
      <w:pPr>
        <w:ind w:firstLine="720"/>
        <w:jc w:val="both"/>
        <w:rPr>
          <w:color w:val="000000"/>
        </w:rPr>
      </w:pPr>
      <w:r w:rsidRPr="00714CFB">
        <w:rPr>
          <w:color w:val="000000"/>
        </w:rPr>
        <w:t>Diante do parágrafo precedente, um dos intuitos para com esta interação entre o OLD MAN e o FLOURIST’s SON foi de apresentar uma nova noção – a do luto</w:t>
      </w:r>
      <w:r w:rsidR="00985FB4" w:rsidRPr="00714CFB">
        <w:rPr>
          <w:color w:val="000000"/>
        </w:rPr>
        <w:t xml:space="preserve">; o </w:t>
      </w:r>
      <w:r w:rsidRPr="00714CFB">
        <w:rPr>
          <w:color w:val="000000"/>
        </w:rPr>
        <w:t xml:space="preserve">florista atual referira não acreditar </w:t>
      </w:r>
      <w:r w:rsidR="00AA3CC7" w:rsidRPr="00714CFB">
        <w:rPr>
          <w:color w:val="000000"/>
        </w:rPr>
        <w:t xml:space="preserve">no que acontecera – o que, em contrapartida, vai de encontro ao primeiro estágio do luto – designado por “Negação” </w:t>
      </w:r>
      <w:r w:rsidR="00AA3CC7" w:rsidRPr="00714CFB">
        <w:rPr>
          <w:color w:val="000000"/>
        </w:rPr>
        <w:fldChar w:fldCharType="begin" w:fldLock="1"/>
      </w:r>
      <w:r w:rsidR="00985FB4" w:rsidRPr="00714CFB">
        <w:rPr>
          <w:color w:val="000000"/>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00AA3CC7" w:rsidRPr="00714CFB">
        <w:rPr>
          <w:color w:val="000000"/>
        </w:rPr>
        <w:fldChar w:fldCharType="separate"/>
      </w:r>
      <w:r w:rsidR="00AA3CC7" w:rsidRPr="00714CFB">
        <w:rPr>
          <w:noProof/>
          <w:color w:val="000000"/>
        </w:rPr>
        <w:t>(Kübler-Ross, 2009)</w:t>
      </w:r>
      <w:r w:rsidR="00AA3CC7" w:rsidRPr="00714CFB">
        <w:rPr>
          <w:color w:val="000000"/>
        </w:rPr>
        <w:fldChar w:fldCharType="end"/>
      </w:r>
      <w:r w:rsidR="00985FB4" w:rsidRPr="00714CFB">
        <w:rPr>
          <w:color w:val="000000"/>
        </w:rPr>
        <w:t xml:space="preserve">, além de demonstrar reações de  paralisia, raiva, injustiça, vazio e culpa características da perda </w:t>
      </w:r>
      <w:r w:rsidR="00985FB4" w:rsidRPr="00714CFB">
        <w:rPr>
          <w:color w:val="000000"/>
        </w:rPr>
        <w:fldChar w:fldCharType="begin" w:fldLock="1"/>
      </w:r>
      <w:r w:rsidR="001359AC" w:rsidRPr="00714CFB">
        <w:rPr>
          <w:color w:val="000000"/>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985FB4" w:rsidRPr="00714CFB">
        <w:rPr>
          <w:color w:val="000000"/>
        </w:rPr>
        <w:fldChar w:fldCharType="separate"/>
      </w:r>
      <w:r w:rsidR="00985FB4" w:rsidRPr="00714CFB">
        <w:rPr>
          <w:noProof/>
          <w:color w:val="000000"/>
        </w:rPr>
        <w:t>(Pop-Jordanova, 2021)</w:t>
      </w:r>
      <w:r w:rsidR="00985FB4" w:rsidRPr="00714CFB">
        <w:rPr>
          <w:color w:val="000000"/>
        </w:rPr>
        <w:fldChar w:fldCharType="end"/>
      </w:r>
      <w:r w:rsidR="00AA3CC7" w:rsidRPr="00714CFB">
        <w:rPr>
          <w:color w:val="000000"/>
        </w:rPr>
        <w:t>.</w:t>
      </w:r>
      <w:r w:rsidR="00985FB4" w:rsidRPr="00714CFB">
        <w:rPr>
          <w:color w:val="000000"/>
        </w:rPr>
        <w:t xml:space="preserve"> Tendo em conta o luto envolver a perda de um ente querido, o aparecimento mais explícito deste conceito é essencial para a narrativa – pois se o jogador </w:t>
      </w:r>
      <w:r w:rsidR="00BB665E" w:rsidRPr="00714CFB">
        <w:rPr>
          <w:color w:val="000000"/>
        </w:rPr>
        <w:t xml:space="preserve">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w:t>
      </w:r>
      <w:r w:rsidR="001359AC" w:rsidRPr="00714CFB">
        <w:rPr>
          <w:color w:val="000000"/>
        </w:rPr>
        <w:t xml:space="preserve">Para além disso, estudos científicos e evidência clínica demonstraram que o luto pode desencadear perturbação depressiva major (depressão) em alguns indivíduos </w:t>
      </w:r>
      <w:r w:rsidR="001359AC" w:rsidRPr="00714CFB">
        <w:rPr>
          <w:color w:val="000000"/>
        </w:rPr>
        <w:fldChar w:fldCharType="begin" w:fldLock="1"/>
      </w:r>
      <w:r w:rsidR="007B40E1" w:rsidRPr="00714CFB">
        <w:rPr>
          <w:color w:val="000000"/>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359AC" w:rsidRPr="00714CFB">
        <w:rPr>
          <w:color w:val="000000"/>
        </w:rPr>
        <w:fldChar w:fldCharType="separate"/>
      </w:r>
      <w:r w:rsidR="001359AC" w:rsidRPr="00714CFB">
        <w:rPr>
          <w:noProof/>
          <w:color w:val="000000"/>
        </w:rPr>
        <w:t>(American Psychiatric Association, 2013)</w:t>
      </w:r>
      <w:r w:rsidR="001359AC" w:rsidRPr="00714CFB">
        <w:rPr>
          <w:color w:val="000000"/>
        </w:rPr>
        <w:fldChar w:fldCharType="end"/>
      </w:r>
      <w:r w:rsidR="001359AC" w:rsidRPr="00714CFB">
        <w:rPr>
          <w:color w:val="000000"/>
        </w:rPr>
        <w:t xml:space="preserve">. </w:t>
      </w:r>
    </w:p>
    <w:p w14:paraId="00C4AC08" w14:textId="4D5947BC" w:rsidR="004E3800" w:rsidRPr="00714CFB" w:rsidRDefault="004E3800" w:rsidP="0001460F">
      <w:pPr>
        <w:ind w:firstLine="720"/>
        <w:jc w:val="both"/>
        <w:rPr>
          <w:color w:val="000000"/>
        </w:rPr>
      </w:pPr>
      <w:r w:rsidRPr="00714CFB">
        <w:rPr>
          <w:color w:val="000000"/>
        </w:rPr>
        <w:t xml:space="preserve">Outra das intenções provenientes do aparecimento deste momento no videojogo consistiu em destacar, mais uma vez, a incongruência que habita no protagonista: em primeiro lugar, e como já fora alertado nesta secção, ele ajuda o FLOURIST’s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w:t>
      </w:r>
      <w:r w:rsidR="00C80C9C" w:rsidRPr="00714CFB">
        <w:rPr>
          <w:color w:val="000000"/>
        </w:rPr>
        <w:t xml:space="preserve">a hipocrisia (o fingimento) como uma componente incluída na sua personalidade. </w:t>
      </w:r>
      <w:r w:rsidR="004238D8" w:rsidRPr="00714CFB">
        <w:rPr>
          <w:color w:val="000000"/>
        </w:rPr>
        <w:t xml:space="preserve">E note-se como esta incongruência atinge proporções não visualizadas anteriormente – o próprio OLD MAN enuncia ao homem que é impossível alterar o passado! Assim sendo, porque despende tempo em excesso ao recordá-lo com, igualmente, um sentimento de culpa e remorso? </w:t>
      </w:r>
      <w:r w:rsidR="009901F3" w:rsidRPr="00714CFB">
        <w:rPr>
          <w:color w:val="000000"/>
        </w:rPr>
        <w:t xml:space="preserve">O próprio filho do florista assinala a falta de persuasão no seu discurso, reparando que o próprio protagonista não o acha credível. </w:t>
      </w:r>
      <w:r w:rsidR="004238D8" w:rsidRPr="00714CFB">
        <w:rPr>
          <w:color w:val="000000"/>
        </w:rPr>
        <w:t xml:space="preserve">Esta dualidade de comportamentos que se autoanulam irá, porventura, contribuir para o desgaste total do personagem. </w:t>
      </w:r>
    </w:p>
    <w:p w14:paraId="7CAD81B1" w14:textId="45A6081F" w:rsidR="00F8448D" w:rsidRPr="00714CFB" w:rsidRDefault="00F57558" w:rsidP="00F8448D">
      <w:pPr>
        <w:ind w:firstLine="720"/>
        <w:jc w:val="both"/>
        <w:rPr>
          <w:color w:val="000000"/>
        </w:rPr>
      </w:pPr>
      <w:r w:rsidRPr="00714CFB">
        <w:rPr>
          <w:color w:val="000000"/>
        </w:rPr>
        <w:t>Após a exibição do remorso experienciado pelo FLOURIST’s SON por considerar ter abandonado o seu ancestral, o mesmo muda drasticamente de assunto (pelo menos, à primeira vista), retomando o diálogo ao, desta vez, concentrar-se num outro sujeito – a sua filha</w:t>
      </w:r>
      <w:r w:rsidR="00821F0E" w:rsidRPr="00714CFB">
        <w:rPr>
          <w:color w:val="000000"/>
        </w:rPr>
        <w:t xml:space="preserve"> – o que leva à especulação do próprio conter uma personalidade ansiosa e volátil, dada a rapidez com que surgem os seus pensamentos e é efetuada a sua transição. </w:t>
      </w:r>
      <w:r w:rsidR="00FF498F" w:rsidRPr="00714CFB">
        <w:rPr>
          <w:color w:val="000000"/>
        </w:rPr>
        <w:t xml:space="preserve">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w:t>
      </w:r>
      <w:r w:rsidR="001504E4" w:rsidRPr="00714CFB">
        <w:rPr>
          <w:color w:val="000000"/>
        </w:rPr>
        <w:t xml:space="preserve">E, entretanto, num dado momento, afirma ter esperança de que as aulas de japonês da </w:t>
      </w:r>
      <w:r w:rsidR="001504E4" w:rsidRPr="00714CFB">
        <w:rPr>
          <w:color w:val="000000"/>
        </w:rPr>
        <w:lastRenderedPageBreak/>
        <w:t xml:space="preserve">sua filha a ajudem de alguma forma a lidar com o seu problema. Ora, esta alusão a uma menina aluna de japonês não é coincidência – o objetivo foi de, indiretamente, revelar ao jogador que o FLOURIST’s SON é pai da TEENAGE GIRL do dia anterior; a propósito, existe ao longo da interação outro indício do possível envolvimento familiar entre as duas personagens secundárias – a </w:t>
      </w:r>
      <w:r w:rsidR="008C33D1" w:rsidRPr="00714CFB">
        <w:rPr>
          <w:color w:val="000000"/>
        </w:rPr>
        <w:t>alusão</w:t>
      </w:r>
      <w:r w:rsidR="001504E4" w:rsidRPr="00714CFB">
        <w:rPr>
          <w:color w:val="000000"/>
        </w:rPr>
        <w:t xml:space="preserve"> à expressão “onegai”, uma palavra japonesa usada pelo protagonista no sentido de implorar o outro a não desistir da sua descendente</w:t>
      </w:r>
      <w:r w:rsidR="008C33D1" w:rsidRPr="00714CFB">
        <w:rPr>
          <w:color w:val="000000"/>
        </w:rPr>
        <w:t xml:space="preserv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w:t>
      </w:r>
      <w:r w:rsidR="00F8448D" w:rsidRPr="00714CFB">
        <w:rPr>
          <w:color w:val="000000"/>
        </w:rPr>
        <w:t>serem a</w:t>
      </w:r>
      <w:r w:rsidR="008C33D1" w:rsidRPr="00714CFB">
        <w:rPr>
          <w:color w:val="000000"/>
        </w:rPr>
        <w:t xml:space="preserve"> mesma pessoa. </w:t>
      </w:r>
      <w:r w:rsidR="00F8448D" w:rsidRPr="00714CFB">
        <w:rPr>
          <w:color w:val="000000"/>
        </w:rPr>
        <w:t xml:space="preserve">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w:t>
      </w:r>
      <w:r w:rsidR="00CE6C86" w:rsidRPr="00714CFB">
        <w:rPr>
          <w:color w:val="000000"/>
        </w:rPr>
        <w:t xml:space="preserve">e que, fingindo-se de sereno e equilibrado, esta só precisa de “viver”. Portanto, este não é o mesmo protagonista que, dois dias prévios a este momento, comentara com o (ex-)florista que parara de “viver” há muito, que apenas se limitava a “sobreviver”? Pode-se ainda ir mais longe: </w:t>
      </w:r>
      <w:r w:rsidR="00B7689D" w:rsidRPr="00714CFB">
        <w:rPr>
          <w:color w:val="000000"/>
        </w:rPr>
        <w:t xml:space="preserve">o sénior afirma que ninguém é perfeito, o que pode ser deferido como uma nova alusão ao </w:t>
      </w:r>
      <w:r w:rsidR="00FD427E" w:rsidRPr="00714CFB">
        <w:rPr>
          <w:color w:val="000000"/>
        </w:rPr>
        <w:t xml:space="preserve">pensamento do </w:t>
      </w:r>
      <w:r w:rsidR="00B7689D" w:rsidRPr="00714CFB">
        <w:rPr>
          <w:color w:val="000000"/>
        </w:rPr>
        <w:t>FLOURIST</w:t>
      </w:r>
      <w:r w:rsidR="00B7689D" w:rsidRPr="00714CFB">
        <w:rPr>
          <w:rStyle w:val="FootnoteReference"/>
          <w:color w:val="000000"/>
        </w:rPr>
        <w:footnoteReference w:id="75"/>
      </w:r>
      <w:r w:rsidR="00FD427E" w:rsidRPr="00714CFB">
        <w:rPr>
          <w:color w:val="000000"/>
        </w:rPr>
        <w:t xml:space="preserve"> que ele não compartilha</w:t>
      </w:r>
      <w:r w:rsidR="00782F42" w:rsidRPr="00714CFB">
        <w:rPr>
          <w:rStyle w:val="FootnoteReference"/>
          <w:color w:val="000000"/>
        </w:rPr>
        <w:footnoteReference w:id="76"/>
      </w:r>
      <w:r w:rsidR="00FD427E" w:rsidRPr="00714CFB">
        <w:rPr>
          <w:color w:val="000000"/>
        </w:rPr>
        <w:t xml:space="preserve">, mas finge fazê-lo. Cada vez mais é visível que a imagem do OLD MAN se concentra sobretudo no engano. </w:t>
      </w:r>
    </w:p>
    <w:p w14:paraId="16355B9E" w14:textId="7EED08C8" w:rsidR="00782F42" w:rsidRPr="00714CFB" w:rsidRDefault="00782F42" w:rsidP="00F8448D">
      <w:pPr>
        <w:ind w:firstLine="720"/>
        <w:jc w:val="both"/>
        <w:rPr>
          <w:color w:val="000000"/>
        </w:rPr>
      </w:pPr>
      <w:r w:rsidRPr="00714CFB">
        <w:rPr>
          <w:color w:val="000000"/>
        </w:rPr>
        <w:t>Retomando um detalhe do parágrafo que acabara de ser apresentado, já foi verbalizad</w:t>
      </w:r>
      <w:r w:rsidR="00984BDF" w:rsidRPr="00714CFB">
        <w:rPr>
          <w:color w:val="000000"/>
        </w:rPr>
        <w:t xml:space="preserve">a a afirmação do protagonista, na qual o mesmo realça a deformidade do ser humano. Apesar de não ser visionário da mesma ideia do florista, ele </w:t>
      </w:r>
      <w:r w:rsidR="00C1101D" w:rsidRPr="00714CFB">
        <w:rPr>
          <w:color w:val="000000"/>
        </w:rPr>
        <w:t>considera o ser humano imperfeito por ter sido feito à Imagem do Senhor, o único digno de perfeição absoluta. Desta forma, são efetuadas alusões diretas ao livro do Génesis da Bíblia Sagrada:</w:t>
      </w:r>
    </w:p>
    <w:p w14:paraId="771666D7" w14:textId="7A34052C" w:rsidR="00C1101D" w:rsidRPr="00714CFB" w:rsidRDefault="00C1101D" w:rsidP="00F8448D">
      <w:pPr>
        <w:ind w:firstLine="720"/>
        <w:jc w:val="both"/>
        <w:rPr>
          <w:color w:val="000000"/>
        </w:rPr>
      </w:pPr>
      <w:r w:rsidRPr="00714CFB">
        <w:rPr>
          <w:color w:val="000000"/>
        </w:rPr>
        <w:t xml:space="preserve">- </w:t>
      </w:r>
      <w:r w:rsidR="004D7B22" w:rsidRPr="00714CFB">
        <w:rPr>
          <w:color w:val="000000"/>
        </w:rPr>
        <w:t>Ao sexto dia da Criação de Deus – no qual “(…) disse Deus: Façamos o homem à nossa imagem, conforme a nossa semelhança; (…)” (Génesis 1:26) e “(…) criou Deus o homem à sua imagem, à imagem de Deus o criou, macho e fêmea os criou” (Génesis 1:27)</w:t>
      </w:r>
      <w:r w:rsidR="007B40E1" w:rsidRPr="00714CFB">
        <w:rPr>
          <w:color w:val="000000"/>
        </w:rPr>
        <w:t xml:space="preserve"> </w:t>
      </w:r>
      <w:r w:rsidR="007B40E1" w:rsidRPr="00714CFB">
        <w:rPr>
          <w:color w:val="000000"/>
        </w:rPr>
        <w:fldChar w:fldCharType="begin" w:fldLock="1"/>
      </w:r>
      <w:r w:rsidR="007B40E1"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4D7B22" w:rsidRPr="00714CFB">
        <w:rPr>
          <w:color w:val="000000"/>
        </w:rPr>
        <w:t>;</w:t>
      </w:r>
    </w:p>
    <w:p w14:paraId="021FC4DE" w14:textId="1E01EB73" w:rsidR="004D7B22" w:rsidRDefault="004D7B22" w:rsidP="00F8448D">
      <w:pPr>
        <w:ind w:firstLine="720"/>
        <w:jc w:val="both"/>
        <w:rPr>
          <w:color w:val="000000"/>
        </w:rPr>
      </w:pPr>
      <w:r w:rsidRPr="00714CFB">
        <w:rPr>
          <w:color w:val="000000"/>
        </w:rPr>
        <w:t xml:space="preserve">- À perfeição da Criação de Deus </w:t>
      </w:r>
      <w:r w:rsidR="00D80772" w:rsidRPr="00714CFB">
        <w:rPr>
          <w:color w:val="000000"/>
        </w:rPr>
        <w:t>–</w:t>
      </w:r>
      <w:r w:rsidRPr="00714CFB">
        <w:rPr>
          <w:color w:val="000000"/>
        </w:rPr>
        <w:t xml:space="preserve"> </w:t>
      </w:r>
      <w:r w:rsidR="00D80772" w:rsidRPr="00714CFB">
        <w:rPr>
          <w:color w:val="000000"/>
        </w:rPr>
        <w:t>o Senhor é perfeito tendo em conta que “(…) tudo quanto tinha feito (…) era muito bom (…)” (Génesis 1:31): a perfeição domina a essência de Deus porque, nomeadamente, o seu processo de Criação do Mundo fora perfeito</w:t>
      </w:r>
      <w:r w:rsidR="00D80772" w:rsidRPr="00714CFB">
        <w:rPr>
          <w:rStyle w:val="FootnoteReference"/>
          <w:color w:val="000000"/>
        </w:rPr>
        <w:footnoteReference w:id="77"/>
      </w:r>
      <w:r w:rsidR="007B40E1" w:rsidRPr="00714CFB">
        <w:rPr>
          <w:color w:val="000000"/>
        </w:rPr>
        <w:t xml:space="preserve"> </w:t>
      </w:r>
      <w:r w:rsidR="007B40E1" w:rsidRPr="00714CFB">
        <w:rPr>
          <w:color w:val="000000"/>
        </w:rPr>
        <w:fldChar w:fldCharType="begin" w:fldLock="1"/>
      </w:r>
      <w:r w:rsidR="00BE5BAD" w:rsidRPr="00714CFB">
        <w:rPr>
          <w:color w:val="000000"/>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B40E1" w:rsidRPr="00714CFB">
        <w:rPr>
          <w:color w:val="000000"/>
        </w:rPr>
        <w:fldChar w:fldCharType="separate"/>
      </w:r>
      <w:r w:rsidR="007B40E1" w:rsidRPr="00714CFB">
        <w:rPr>
          <w:noProof/>
          <w:color w:val="000000"/>
        </w:rPr>
        <w:t>(Igreja de Jesus Cristo dos Santos dos Últimos Dias, 2015)</w:t>
      </w:r>
      <w:r w:rsidR="007B40E1" w:rsidRPr="00714CFB">
        <w:rPr>
          <w:color w:val="000000"/>
        </w:rPr>
        <w:fldChar w:fldCharType="end"/>
      </w:r>
      <w:r w:rsidR="007B40E1" w:rsidRPr="00714CFB">
        <w:rPr>
          <w:color w:val="000000"/>
        </w:rPr>
        <w:t>.</w:t>
      </w:r>
    </w:p>
    <w:p w14:paraId="7D878EB2" w14:textId="4B76D88A" w:rsidR="00383099" w:rsidRDefault="00383099" w:rsidP="00CC1E5D">
      <w:pPr>
        <w:jc w:val="center"/>
        <w:rPr>
          <w:color w:val="000000"/>
        </w:rPr>
      </w:pPr>
      <w:r>
        <w:rPr>
          <w:noProof/>
          <w:color w:val="000000"/>
        </w:rPr>
        <w:lastRenderedPageBreak/>
        <w:drawing>
          <wp:inline distT="0" distB="0" distL="0" distR="0" wp14:anchorId="4F516EAA" wp14:editId="381AB770">
            <wp:extent cx="5091780" cy="2420815"/>
            <wp:effectExtent l="0" t="0" r="0" b="0"/>
            <wp:docPr id="1960509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2B673CD0" w14:textId="056F7F02" w:rsidR="00CC1E5D" w:rsidRDefault="008C7D4E" w:rsidP="00CC1E5D">
      <w:pPr>
        <w:rPr>
          <w:color w:val="000000"/>
        </w:rPr>
      </w:pPr>
      <w:r>
        <w:rPr>
          <w:color w:val="000000"/>
        </w:rPr>
        <w:t xml:space="preserve">Fig.1 – </w:t>
      </w:r>
      <w:r>
        <w:rPr>
          <w:i/>
          <w:iCs/>
          <w:color w:val="000000"/>
        </w:rPr>
        <w:t xml:space="preserve">Creazione di Adamo </w:t>
      </w:r>
      <w:r>
        <w:rPr>
          <w:color w:val="000000"/>
        </w:rPr>
        <w:t xml:space="preserve">(“a Criação de Adão”, em português), pintura do italiano Michelangelo que retrata uma passagem bíblica – a história da Criação do primeiro Homem no livro do Génesis </w:t>
      </w:r>
      <w:r>
        <w:rPr>
          <w:color w:val="000000"/>
        </w:rPr>
        <w:fldChar w:fldCharType="begin" w:fldLock="1"/>
      </w:r>
      <w:r>
        <w:rPr>
          <w:color w:val="000000"/>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operties":{"noteIndex":0},"schema":"https://github.com/citation-style-language/schema/raw/master/csl-citation.json"}</w:instrText>
      </w:r>
      <w:r>
        <w:rPr>
          <w:color w:val="000000"/>
        </w:rPr>
        <w:fldChar w:fldCharType="separate"/>
      </w:r>
      <w:r w:rsidRPr="008C7D4E">
        <w:rPr>
          <w:noProof/>
          <w:color w:val="000000"/>
        </w:rPr>
        <w:t>(Katz, 2009; Porter, n.d.)</w:t>
      </w:r>
      <w:r>
        <w:rPr>
          <w:color w:val="000000"/>
        </w:rPr>
        <w:fldChar w:fldCharType="end"/>
      </w:r>
      <w:r>
        <w:rPr>
          <w:color w:val="000000"/>
        </w:rPr>
        <w:t>.</w:t>
      </w:r>
    </w:p>
    <w:p w14:paraId="3474440B" w14:textId="77777777" w:rsidR="008C7D4E" w:rsidRPr="008C7D4E" w:rsidRDefault="008C7D4E" w:rsidP="00CC1E5D">
      <w:pPr>
        <w:rPr>
          <w:color w:val="000000"/>
        </w:rPr>
      </w:pPr>
    </w:p>
    <w:p w14:paraId="372795F4" w14:textId="32731CA7" w:rsidR="007B40E1" w:rsidRPr="00714CFB" w:rsidRDefault="007B40E1" w:rsidP="007B40E1">
      <w:pPr>
        <w:jc w:val="both"/>
        <w:rPr>
          <w:color w:val="000000"/>
        </w:rPr>
      </w:pPr>
      <w:r w:rsidRPr="00714CFB">
        <w:rPr>
          <w:color w:val="000000"/>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00C1567D" w:rsidRPr="00714CFB">
        <w:rPr>
          <w:rStyle w:val="FootnoteReference"/>
          <w:color w:val="000000"/>
        </w:rPr>
        <w:footnoteReference w:id="78"/>
      </w:r>
      <w:r w:rsidRPr="00714CFB">
        <w:rPr>
          <w:color w:val="000000"/>
        </w:rPr>
        <w:t xml:space="preserve"> que assume por vezes </w:t>
      </w:r>
      <w:r w:rsidR="0028261C" w:rsidRPr="00714CFB">
        <w:rPr>
          <w:color w:val="000000"/>
        </w:rPr>
        <w:t>sentir e</w:t>
      </w:r>
      <w:r w:rsidR="003624C4" w:rsidRPr="00714CFB">
        <w:rPr>
          <w:color w:val="000000"/>
        </w:rPr>
        <w:t xml:space="preserve"> o questionamento da sua fé </w:t>
      </w:r>
      <w:r w:rsidRPr="00714CFB">
        <w:rPr>
          <w:color w:val="000000"/>
        </w:rPr>
        <w:t>quando responde à intervenção do FLOURIST’s SON – na qual este último assume não acreditar em Deus por ac</w:t>
      </w:r>
      <w:r w:rsidR="003624C4" w:rsidRPr="00714CFB">
        <w:rPr>
          <w:color w:val="000000"/>
        </w:rPr>
        <w:t xml:space="preserve">har que, se este realmente existisse, não existiriam tamanhas anormalidades e catástrofes diariamente dado o triunfo do Mal. </w:t>
      </w:r>
      <w:r w:rsidR="0028261C" w:rsidRPr="00714CFB">
        <w:rPr>
          <w:color w:val="000000"/>
        </w:rPr>
        <w:t xml:space="preserve">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00BE5BAD" w:rsidRPr="00714CFB">
        <w:rPr>
          <w:color w:val="000000"/>
        </w:rPr>
        <w:fldChar w:fldCharType="begin" w:fldLock="1"/>
      </w:r>
      <w:r w:rsidR="00772366">
        <w:rPr>
          <w:color w:val="000000"/>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00BE5BAD" w:rsidRPr="00714CFB">
        <w:rPr>
          <w:color w:val="000000"/>
        </w:rPr>
        <w:fldChar w:fldCharType="separate"/>
      </w:r>
      <w:r w:rsidR="00BE5BAD" w:rsidRPr="00714CFB">
        <w:rPr>
          <w:noProof/>
          <w:color w:val="000000"/>
        </w:rPr>
        <w:t>(“A Short Answer to the Objection of Suffering in the World - The Disciple-Making Parent,” n.d.)</w:t>
      </w:r>
      <w:r w:rsidR="00BE5BAD" w:rsidRPr="00714CFB">
        <w:rPr>
          <w:color w:val="000000"/>
        </w:rPr>
        <w:fldChar w:fldCharType="end"/>
      </w:r>
      <w:r w:rsidR="0028261C" w:rsidRPr="00714CFB">
        <w:rPr>
          <w:color w:val="000000"/>
        </w:rPr>
        <w:t>.</w:t>
      </w:r>
      <w:r w:rsidR="00C1567D" w:rsidRPr="00714CFB">
        <w:rPr>
          <w:color w:val="000000"/>
        </w:rPr>
        <w:t xml:space="preserve"> </w:t>
      </w:r>
    </w:p>
    <w:p w14:paraId="10056BBF" w14:textId="42F12578" w:rsidR="00714CFB" w:rsidRDefault="00714CFB" w:rsidP="007B40E1">
      <w:pPr>
        <w:jc w:val="both"/>
        <w:rPr>
          <w:color w:val="000000"/>
        </w:rPr>
      </w:pPr>
      <w:r w:rsidRPr="00714CFB">
        <w:rPr>
          <w:color w:val="000000"/>
        </w:rPr>
        <w:tab/>
        <w:t xml:space="preserve">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w:t>
      </w:r>
      <w:r w:rsidRPr="00714CFB">
        <w:rPr>
          <w:color w:val="000000"/>
        </w:rPr>
        <w:lastRenderedPageBreak/>
        <w:t>dado “saber” o que é encontrar-se nessa situação já que, segundo o mesmo, a mágoa</w:t>
      </w:r>
      <w:r w:rsidRPr="00714CFB">
        <w:rPr>
          <w:rStyle w:val="FootnoteReference"/>
          <w:color w:val="000000"/>
        </w:rPr>
        <w:footnoteReference w:id="79"/>
      </w:r>
      <w:r w:rsidRPr="00714CFB">
        <w:rPr>
          <w:color w:val="000000"/>
        </w:rPr>
        <w:t xml:space="preserve"> lhe tomou grande parte da sua vida.</w:t>
      </w:r>
    </w:p>
    <w:p w14:paraId="1E962F27" w14:textId="0693499D" w:rsidR="00CF14B9" w:rsidRDefault="00CF14B9" w:rsidP="007B40E1">
      <w:pPr>
        <w:jc w:val="both"/>
        <w:rPr>
          <w:color w:val="000000"/>
        </w:rPr>
      </w:pPr>
      <w:r>
        <w:rPr>
          <w:color w:val="000000"/>
        </w:rPr>
        <w:tab/>
        <w:t xml:space="preserve">De modo a finalizar a análise do comportamento das duas personagens ao longo desta cena, resta-se salvaguardar </w:t>
      </w:r>
      <w:r w:rsidR="00746F08">
        <w:rPr>
          <w:color w:val="000000"/>
        </w:rPr>
        <w:t>o caráter mórbido ostentado pelo FLOURIST’s SON – que, pessimista, desvaloriza o papel do Homem e estimula o pensamento da sua pequenez, ao relatar que, após a morte, o humano deixa de ter qualquer importância, pois acabará por se desfazer e perder a sua dignidade</w:t>
      </w:r>
      <w:r w:rsidR="00606CE8">
        <w:rPr>
          <w:color w:val="000000"/>
        </w:rPr>
        <w:t xml:space="preserve"> – e a revelação por parte do OLD MAN de quem recebe as suas flores: a sua mulher que, e dado todo o contexto prévio, permite finalmente que o jogador se aperceba explicitamente de que o protagonista é viúvo.</w:t>
      </w:r>
    </w:p>
    <w:p w14:paraId="772C9134" w14:textId="65CD6165" w:rsidR="00477D65" w:rsidRDefault="00477D65" w:rsidP="00477D65">
      <w:pPr>
        <w:pStyle w:val="ListParagraph"/>
        <w:numPr>
          <w:ilvl w:val="2"/>
          <w:numId w:val="3"/>
        </w:numPr>
        <w:jc w:val="both"/>
        <w:rPr>
          <w:color w:val="000000"/>
        </w:rPr>
      </w:pPr>
      <w:r>
        <w:rPr>
          <w:color w:val="000000"/>
        </w:rPr>
        <w:t>Possibilidade 2</w:t>
      </w:r>
    </w:p>
    <w:p w14:paraId="09C2C5E2" w14:textId="7958213E" w:rsidR="00477D65" w:rsidRPr="00670765" w:rsidRDefault="00670765" w:rsidP="00477D65">
      <w:pPr>
        <w:jc w:val="both"/>
        <w:rPr>
          <w:color w:val="FF0000"/>
        </w:rPr>
      </w:pPr>
      <w:r>
        <w:rPr>
          <w:color w:val="FF0000"/>
        </w:rPr>
        <w:t>ACABAR</w:t>
      </w:r>
    </w:p>
    <w:p w14:paraId="3682C9D9" w14:textId="6F17F719" w:rsidR="00606CE8" w:rsidRPr="00714CFB" w:rsidRDefault="00606CE8" w:rsidP="007B40E1">
      <w:pPr>
        <w:jc w:val="both"/>
        <w:rPr>
          <w:color w:val="000000"/>
        </w:rPr>
      </w:pPr>
      <w:r>
        <w:rPr>
          <w:color w:val="000000"/>
        </w:rPr>
        <w:tab/>
        <w:t>Tendo em mente toda a descrição comportamental do filho do florista acima, seria de pensar que neste momento seria possível definir os seus traços de personalidade</w:t>
      </w:r>
      <w:r w:rsidR="0057097E">
        <w:rPr>
          <w:color w:val="000000"/>
        </w:rPr>
        <w:t xml:space="preserve"> – mas considerou-se uma melhor opção não o fazer; levando em consideração a perda recente que sofrera, é plausível crer que a sua postura fora condicionada em demasia por essa situação em específico. </w:t>
      </w:r>
      <w:r>
        <w:rPr>
          <w:color w:val="000000"/>
        </w:rPr>
        <w:t xml:space="preserve"> </w:t>
      </w:r>
      <w:r w:rsidR="0057097E">
        <w:rPr>
          <w:color w:val="000000"/>
        </w:rPr>
        <w:t xml:space="preserve">Assim, e como uma emoção situacional não </w:t>
      </w:r>
      <w:r w:rsidR="00502E54">
        <w:rPr>
          <w:color w:val="000000"/>
        </w:rPr>
        <w:t>deve</w:t>
      </w:r>
      <w:r w:rsidR="0057097E">
        <w:rPr>
          <w:color w:val="000000"/>
        </w:rPr>
        <w:t xml:space="preserve"> ser considerada um traço de personalidade, dado o último admitir um intervalo de tempo considerável de estabilidade e o primeiro ser temporário </w:t>
      </w:r>
      <w:r w:rsidR="00502E54">
        <w:rPr>
          <w:color w:val="000000"/>
        </w:rPr>
        <w:fldChar w:fldCharType="begin" w:fldLock="1"/>
      </w:r>
      <w:r w:rsidR="008C7D4E">
        <w:rPr>
          <w:color w:val="000000"/>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00502E54">
        <w:rPr>
          <w:color w:val="000000"/>
        </w:rPr>
        <w:fldChar w:fldCharType="separate"/>
      </w:r>
      <w:r w:rsidR="00502E54" w:rsidRPr="00502E54">
        <w:rPr>
          <w:noProof/>
          <w:color w:val="000000"/>
        </w:rPr>
        <w:t>(Leiß &amp; Rausch, 2023)</w:t>
      </w:r>
      <w:r w:rsidR="00502E54">
        <w:rPr>
          <w:color w:val="000000"/>
        </w:rPr>
        <w:fldChar w:fldCharType="end"/>
      </w:r>
      <w:r w:rsidR="005A6DFB">
        <w:rPr>
          <w:color w:val="000000"/>
        </w:rPr>
        <w:t xml:space="preserve">, optou-se por não fazer essa análise para o FLOURIST’s SON, uma das personagens secundárias de maior relevo do jogo digital. </w:t>
      </w:r>
    </w:p>
    <w:p w14:paraId="60FC807F" w14:textId="77777777" w:rsidR="00742643" w:rsidRPr="00714CFB" w:rsidRDefault="00742643" w:rsidP="001171F7">
      <w:pPr>
        <w:ind w:firstLine="720"/>
        <w:jc w:val="both"/>
        <w:rPr>
          <w:color w:val="000000"/>
        </w:rPr>
      </w:pPr>
    </w:p>
    <w:p w14:paraId="0758E124" w14:textId="79D2362F" w:rsidR="00D15DAF" w:rsidRPr="00714CFB" w:rsidRDefault="00D15DAF" w:rsidP="00D15DAF">
      <w:pPr>
        <w:pStyle w:val="ListParagraph"/>
        <w:numPr>
          <w:ilvl w:val="1"/>
          <w:numId w:val="3"/>
        </w:numPr>
        <w:jc w:val="both"/>
        <w:rPr>
          <w:color w:val="000000"/>
        </w:rPr>
      </w:pPr>
      <w:r w:rsidRPr="00714CFB">
        <w:rPr>
          <w:color w:val="000000"/>
        </w:rPr>
        <w:t>ATHLETIC MAN</w:t>
      </w:r>
    </w:p>
    <w:p w14:paraId="0E2AEC43" w14:textId="7D2286A0" w:rsidR="00D15DAF" w:rsidRPr="00714CFB" w:rsidRDefault="00D15DAF" w:rsidP="00D15DAF">
      <w:pPr>
        <w:ind w:firstLine="720"/>
        <w:jc w:val="both"/>
        <w:rPr>
          <w:color w:val="000000"/>
        </w:rPr>
      </w:pPr>
      <w:r w:rsidRPr="00714CFB">
        <w:rPr>
          <w:color w:val="000000"/>
        </w:rPr>
        <w:t xml:space="preserve">Após dirigir-se ao florista para prestar as sentidas condolências ao filho do FLOURIST (dado o último ter padecido), o OLD MAN volta de novo a procurar auxílio de </w:t>
      </w:r>
      <w:r w:rsidR="00ED1431" w:rsidRPr="00714CFB">
        <w:rPr>
          <w:color w:val="000000"/>
        </w:rPr>
        <w:t>outrem</w:t>
      </w:r>
      <w:r w:rsidRPr="00714CFB">
        <w:rPr>
          <w:color w:val="000000"/>
        </w:rPr>
        <w:t xml:space="preserve"> que lhe possibilite atingir o separador de vias. Desta vez, este decide recorrer à ajuda do ATHLETIC MAN, que prontamente o ampara, sorridente.</w:t>
      </w:r>
      <w:r w:rsidR="005F5265" w:rsidRPr="00714CFB">
        <w:rPr>
          <w:color w:val="000000"/>
        </w:rPr>
        <w:t xml:space="preserv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w:t>
      </w:r>
      <w:r w:rsidR="00E2671E" w:rsidRPr="00714CFB">
        <w:rPr>
          <w:color w:val="000000"/>
        </w:rPr>
        <w:t xml:space="preserve">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w:t>
      </w:r>
      <w:r w:rsidR="00E2671E" w:rsidRPr="00714CFB">
        <w:rPr>
          <w:color w:val="000000"/>
        </w:rPr>
        <w:lastRenderedPageBreak/>
        <w:t xml:space="preserve">de conhecer (apesar de grosseira, pode-se paralelizar as personagens ATHLETIC MAN com a OLD LADY – relembre-se da ânsia da mesma em aproximar-se do OLD MAN, que é o que pode ser captado pelo velho). </w:t>
      </w:r>
    </w:p>
    <w:p w14:paraId="02593DF0" w14:textId="16E7DE1A" w:rsidR="00BA3EB0" w:rsidRPr="00714CFB" w:rsidRDefault="00E2671E" w:rsidP="00D15DAF">
      <w:pPr>
        <w:ind w:firstLine="720"/>
        <w:jc w:val="both"/>
        <w:rPr>
          <w:color w:val="000000"/>
        </w:rPr>
      </w:pPr>
      <w:r w:rsidRPr="00714CFB">
        <w:rPr>
          <w:color w:val="000000"/>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w:t>
      </w:r>
      <w:r w:rsidR="0040120D" w:rsidRPr="00714CFB">
        <w:rPr>
          <w:color w:val="000000"/>
        </w:rPr>
        <w:t xml:space="preserve">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w:t>
      </w:r>
      <w:r w:rsidR="00AE1374" w:rsidRPr="00714CFB">
        <w:rPr>
          <w:color w:val="000000"/>
        </w:rPr>
        <w:t>aversão e incómodo. Dado o contexto da personagem e a sua apatia, morbidez e depressão, sugere-se que este comportamento seja fundamentado por um sentimento de inveja – em desejar atingir o equilíbrio e a leveza</w:t>
      </w:r>
      <w:r w:rsidR="00BA3EB0" w:rsidRPr="00714CFB">
        <w:rPr>
          <w:color w:val="000000"/>
        </w:rPr>
        <w:t xml:space="preserve"> </w:t>
      </w:r>
      <w:r w:rsidR="00AE1374" w:rsidRPr="00714CFB">
        <w:rPr>
          <w:color w:val="000000"/>
        </w:rPr>
        <w:t xml:space="preserve">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D35844A" w14:textId="08976362" w:rsidR="00E2671E" w:rsidRPr="00714CFB" w:rsidRDefault="00BA3EB0" w:rsidP="00D15DAF">
      <w:pPr>
        <w:ind w:firstLine="720"/>
        <w:jc w:val="both"/>
        <w:rPr>
          <w:color w:val="000000"/>
        </w:rPr>
      </w:pPr>
      <w:r w:rsidRPr="00714CFB">
        <w:rPr>
          <w:color w:val="000000"/>
        </w:rPr>
        <w:t xml:space="preserve">Contudo, a prestação do ATHLETIC MAN continua sem nenhum desmoronamento; mesmo com o leve desdém com que é tratado pelo velho que se mostra facilmente suscetível. </w:t>
      </w:r>
    </w:p>
    <w:p w14:paraId="6626D1BC" w14:textId="55431C7E" w:rsidR="00BA3EB0" w:rsidRPr="00714CFB" w:rsidRDefault="00BA3EB0" w:rsidP="00D15DAF">
      <w:pPr>
        <w:ind w:firstLine="720"/>
        <w:jc w:val="both"/>
        <w:rPr>
          <w:color w:val="000000"/>
        </w:rPr>
      </w:pPr>
      <w:r w:rsidRPr="00714CFB">
        <w:rPr>
          <w:color w:val="000000"/>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w:t>
      </w:r>
      <w:r w:rsidR="002E1483" w:rsidRPr="00714CFB">
        <w:rPr>
          <w:color w:val="000000"/>
        </w:rPr>
        <w:t xml:space="preserve">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w:t>
      </w:r>
      <w:r w:rsidR="00D61DE0" w:rsidRPr="00714CFB">
        <w:rPr>
          <w:color w:val="000000"/>
        </w:rPr>
        <w:t xml:space="preserve">alude a um estado de inocência e pureza: ele não tem nenhuma noção da estirpe das suas questões, ele genuinamente preocupa-se com o velho e quer ajudá-lo. </w:t>
      </w:r>
      <w:r w:rsidR="002E1483" w:rsidRPr="00714CFB">
        <w:rPr>
          <w:color w:val="000000"/>
        </w:rPr>
        <w:t xml:space="preserve"> </w:t>
      </w:r>
    </w:p>
    <w:p w14:paraId="0BD5EEB4" w14:textId="07C3E89D" w:rsidR="00D61DE0" w:rsidRPr="00714CFB" w:rsidRDefault="00D61DE0" w:rsidP="00D15DAF">
      <w:pPr>
        <w:ind w:firstLine="720"/>
        <w:jc w:val="both"/>
        <w:rPr>
          <w:color w:val="000000"/>
        </w:rPr>
      </w:pPr>
      <w:r w:rsidRPr="00714CFB">
        <w:rPr>
          <w:color w:val="000000"/>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7DDE3DAD" w14:textId="0773C135" w:rsidR="006018F4" w:rsidRPr="00714CFB" w:rsidRDefault="00D61DE0" w:rsidP="006018F4">
      <w:pPr>
        <w:ind w:firstLine="720"/>
        <w:jc w:val="both"/>
        <w:rPr>
          <w:color w:val="000000"/>
        </w:rPr>
      </w:pPr>
      <w:r w:rsidRPr="00714CFB">
        <w:rPr>
          <w:color w:val="000000"/>
        </w:rPr>
        <w:t xml:space="preserve">Por fim, o ATHLETIC MAN explana ao velho a sua verdadeira intenção </w:t>
      </w:r>
      <w:r w:rsidR="000B3DB0" w:rsidRPr="00714CFB">
        <w:rPr>
          <w:color w:val="000000"/>
        </w:rPr>
        <w:t>em</w:t>
      </w:r>
      <w:r w:rsidRPr="00714CFB">
        <w:rPr>
          <w:color w:val="000000"/>
        </w:rPr>
        <w:t xml:space="preserve"> cuidar do seu corpo – o desejo de</w:t>
      </w:r>
      <w:r w:rsidR="000B3DB0" w:rsidRPr="00714CFB">
        <w:rPr>
          <w:color w:val="000000"/>
        </w:rPr>
        <w:t xml:space="preserve"> melhorar a sua saúde mental. O intuito em esta interação constar do jogo digital é de fornecer </w:t>
      </w:r>
      <w:r w:rsidR="000B3DB0" w:rsidRPr="00714CFB">
        <w:rPr>
          <w:color w:val="000000"/>
        </w:rPr>
        <w:lastRenderedPageBreak/>
        <w:t xml:space="preserve">sugestões reais de melhoria da saúde a nível psicológico – está comprovado que o exercício físico, nomeadamente exercícios aeróbicos, reduzem a ansiedade e a depressão </w:t>
      </w:r>
      <w:r w:rsidR="00AF1AC1" w:rsidRPr="00714CFB">
        <w:rPr>
          <w:color w:val="000000"/>
        </w:rPr>
        <w:fldChar w:fldCharType="begin" w:fldLock="1"/>
      </w:r>
      <w:r w:rsidR="009A2DAB" w:rsidRPr="00714CFB">
        <w:rPr>
          <w:color w:val="000000"/>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00AF1AC1" w:rsidRPr="00714CFB">
        <w:rPr>
          <w:color w:val="000000"/>
        </w:rPr>
        <w:fldChar w:fldCharType="separate"/>
      </w:r>
      <w:r w:rsidR="00AF1AC1" w:rsidRPr="00714CFB">
        <w:rPr>
          <w:noProof/>
          <w:color w:val="000000"/>
        </w:rPr>
        <w:t>(Sharma et al., 2006)</w:t>
      </w:r>
      <w:r w:rsidR="00AF1AC1" w:rsidRPr="00714CFB">
        <w:rPr>
          <w:color w:val="000000"/>
        </w:rPr>
        <w:fldChar w:fldCharType="end"/>
      </w:r>
      <w:r w:rsidR="00AF1AC1" w:rsidRPr="00714CFB">
        <w:rPr>
          <w:color w:val="000000"/>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w:t>
      </w:r>
      <w:r w:rsidR="006018F4" w:rsidRPr="00714CFB">
        <w:rPr>
          <w:color w:val="000000"/>
        </w:rPr>
        <w:t xml:space="preserve">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49DA0026" w14:textId="195160BD" w:rsidR="00142419" w:rsidRPr="00714CFB" w:rsidRDefault="006018F4" w:rsidP="00142419">
      <w:pPr>
        <w:ind w:firstLine="720"/>
        <w:jc w:val="both"/>
        <w:rPr>
          <w:color w:val="000000"/>
        </w:rPr>
      </w:pPr>
      <w:r w:rsidRPr="00714CFB">
        <w:rPr>
          <w:color w:val="000000"/>
        </w:rPr>
        <w:t>Faça-se uma comparação entre os posicionamentos destas duas personagens – o OLD MAN não evoluiu, o que contribui para a sua morbidez, enquanto o outro evoluiu e pensou em si</w:t>
      </w:r>
      <w:r w:rsidR="00142419" w:rsidRPr="00714CFB">
        <w:rPr>
          <w:color w:val="000000"/>
        </w:rPr>
        <w:t xml:space="preserve">,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29280A45" w14:textId="3320B410" w:rsidR="00142419" w:rsidRPr="00714CFB" w:rsidRDefault="00142419" w:rsidP="00142419">
      <w:pPr>
        <w:ind w:firstLine="720"/>
        <w:jc w:val="both"/>
        <w:rPr>
          <w:color w:val="000000"/>
        </w:rPr>
      </w:pPr>
      <w:r w:rsidRPr="00714CFB">
        <w:rPr>
          <w:color w:val="000000"/>
        </w:rPr>
        <w:t xml:space="preserve">O ATHLETIC MAN, no seguimento da divulgação da sua história, ainda mostra um lado sensível e empático para com o velho – ele é capaz de ler e interpretar as suas emoções - , acabando por o encorajar a mudar de atitude – a valorizar-se e a permitir a chegada da mudança: libertar-se do passado que não pode ser alterado e focar-se em si, levando a que, finalmente, evolua permanentemente. </w:t>
      </w:r>
      <w:r w:rsidR="002759AB" w:rsidRPr="00714CFB">
        <w:rPr>
          <w:color w:val="000000"/>
        </w:rPr>
        <w:t xml:space="preserve">Amável, acaba por sugerir que o mesmo venha exercitar-se no ginásio onde labora. </w:t>
      </w:r>
      <w:r w:rsidR="00F448C3" w:rsidRPr="00714CFB">
        <w:rPr>
          <w:color w:val="000000"/>
        </w:rPr>
        <w:t>Realce-se a referência a este mesmo “passado” – é a primeira vez no jogo que, explicitamente, se declara que o passado é imutável, aludindo, obviamente, à constante ruminação por parte do protagonista.</w:t>
      </w:r>
    </w:p>
    <w:p w14:paraId="22545E8F" w14:textId="78B1ECA8" w:rsidR="002759AB" w:rsidRPr="00714CFB" w:rsidRDefault="002759AB" w:rsidP="00142419">
      <w:pPr>
        <w:ind w:firstLine="720"/>
        <w:jc w:val="both"/>
        <w:rPr>
          <w:color w:val="000000"/>
        </w:rPr>
      </w:pPr>
      <w:r w:rsidRPr="00714CFB">
        <w:rPr>
          <w:color w:val="000000"/>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70A250D0" w14:textId="54DE1A57" w:rsidR="001A5C79" w:rsidRPr="00714CFB" w:rsidRDefault="001A5C79" w:rsidP="00142419">
      <w:pPr>
        <w:ind w:firstLine="720"/>
        <w:jc w:val="both"/>
        <w:rPr>
          <w:color w:val="000000"/>
        </w:rPr>
      </w:pPr>
      <w:r w:rsidRPr="00714CFB">
        <w:rPr>
          <w:color w:val="000000"/>
        </w:rPr>
        <w:t xml:space="preserve">Para a formulação do </w:t>
      </w:r>
      <w:r w:rsidRPr="00714CFB">
        <w:rPr>
          <w:i/>
          <w:iCs/>
          <w:color w:val="000000"/>
        </w:rPr>
        <w:t xml:space="preserve">character diamond </w:t>
      </w:r>
      <w:r w:rsidRPr="00714CFB">
        <w:rPr>
          <w:color w:val="000000"/>
        </w:rPr>
        <w:t>do ATHLETIC MAN, é crucial recordar alguns dos traços principais do mesmo que foram declarados ao longo desta secção. Entre os mesmos, tem-se:</w:t>
      </w:r>
    </w:p>
    <w:p w14:paraId="4ED6F08C" w14:textId="2CC90A40" w:rsidR="001A5C79" w:rsidRPr="00714CFB" w:rsidRDefault="001A5C79" w:rsidP="00142419">
      <w:pPr>
        <w:ind w:firstLine="720"/>
        <w:jc w:val="both"/>
        <w:rPr>
          <w:color w:val="000000"/>
        </w:rPr>
      </w:pPr>
      <w:r w:rsidRPr="00714CFB">
        <w:rPr>
          <w:color w:val="000000"/>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4FBD131E" w14:textId="50876196" w:rsidR="001A5C79" w:rsidRPr="00714CFB" w:rsidRDefault="001A5C79" w:rsidP="00142419">
      <w:pPr>
        <w:ind w:firstLine="720"/>
        <w:jc w:val="both"/>
        <w:rPr>
          <w:color w:val="000000"/>
        </w:rPr>
      </w:pPr>
      <w:r w:rsidRPr="00714CFB">
        <w:rPr>
          <w:color w:val="000000"/>
        </w:rPr>
        <w:lastRenderedPageBreak/>
        <w:t xml:space="preserve">- </w:t>
      </w:r>
      <w:r w:rsidR="009A2DAB" w:rsidRPr="00714CFB">
        <w:rPr>
          <w:color w:val="000000"/>
        </w:rPr>
        <w:t xml:space="preserve">Desinibição – ilustrada na atitude serena e descontraída com a qual dialoga para com o protagonista; além disso, a atitude em não estar excessivamente preocupado com o que os outros pensam contribui para a sua aura descomplexada </w:t>
      </w:r>
      <w:r w:rsidR="009A2DAB" w:rsidRPr="00714CFB">
        <w:rPr>
          <w:color w:val="000000"/>
        </w:rPr>
        <w:fldChar w:fldCharType="begin" w:fldLock="1"/>
      </w:r>
      <w:r w:rsidR="007834F1" w:rsidRPr="00714CFB">
        <w:rPr>
          <w:color w:val="000000"/>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009A2DAB" w:rsidRPr="00714CFB">
        <w:rPr>
          <w:color w:val="000000"/>
        </w:rPr>
        <w:fldChar w:fldCharType="separate"/>
      </w:r>
      <w:r w:rsidR="009A2DAB" w:rsidRPr="00714CFB">
        <w:rPr>
          <w:noProof/>
          <w:color w:val="000000"/>
        </w:rPr>
        <w:t>(Ackerman &amp; Puglisi, 2013b)</w:t>
      </w:r>
      <w:r w:rsidR="009A2DAB" w:rsidRPr="00714CFB">
        <w:rPr>
          <w:color w:val="000000"/>
        </w:rPr>
        <w:fldChar w:fldCharType="end"/>
      </w:r>
      <w:r w:rsidR="009A2DAB" w:rsidRPr="00714CFB">
        <w:rPr>
          <w:color w:val="000000"/>
        </w:rPr>
        <w:t xml:space="preserve">; </w:t>
      </w:r>
    </w:p>
    <w:p w14:paraId="160404AF" w14:textId="77777777" w:rsidR="00857F34" w:rsidRPr="00714CFB" w:rsidRDefault="009A2DAB" w:rsidP="00142419">
      <w:pPr>
        <w:ind w:firstLine="720"/>
        <w:jc w:val="both"/>
        <w:rPr>
          <w:color w:val="000000"/>
        </w:rPr>
      </w:pPr>
      <w:r w:rsidRPr="00714CFB">
        <w:rPr>
          <w:color w:val="000000"/>
        </w:rPr>
        <w:t xml:space="preserve">- Simpatia – na medida em que o próprio sorri frequentemente e, para além de procurar ser um bom ouvinte, também tenta conseguir consolar o velho e encontrar soluções para que o mesmo saia do </w:t>
      </w:r>
      <w:r w:rsidR="00857F34" w:rsidRPr="00714CFB">
        <w:rPr>
          <w:color w:val="000000"/>
        </w:rPr>
        <w:t>“estado de completa apatia”;</w:t>
      </w:r>
    </w:p>
    <w:p w14:paraId="40BF16D1" w14:textId="77777777" w:rsidR="00857F34" w:rsidRPr="00714CFB" w:rsidRDefault="00857F34" w:rsidP="00142419">
      <w:pPr>
        <w:ind w:firstLine="720"/>
        <w:jc w:val="both"/>
        <w:rPr>
          <w:color w:val="000000"/>
        </w:rPr>
      </w:pPr>
      <w:r w:rsidRPr="00714CFB">
        <w:rPr>
          <w:color w:val="000000"/>
        </w:rPr>
        <w:t>- Tolice – correlacionado com a sua visível inocência, o homem atlético demonstra uma certa dificuldade em acompanhar os raciocínios do OLD MAN e intervém com afirmações pouco inteligentes;</w:t>
      </w:r>
    </w:p>
    <w:p w14:paraId="247F8693" w14:textId="34B51859" w:rsidR="009A2DAB" w:rsidRPr="00714CFB" w:rsidRDefault="00857F34" w:rsidP="00142419">
      <w:pPr>
        <w:ind w:firstLine="720"/>
        <w:jc w:val="both"/>
        <w:rPr>
          <w:color w:val="000000"/>
        </w:rPr>
      </w:pPr>
      <w:r w:rsidRPr="00714CFB">
        <w:rPr>
          <w:color w:val="000000"/>
        </w:rPr>
        <w:t xml:space="preserve">- </w:t>
      </w:r>
      <w:r w:rsidR="00F448C3" w:rsidRPr="00714CFB">
        <w:rPr>
          <w:color w:val="000000"/>
        </w:rPr>
        <w:t>Pacificidade – tal como o FLOURIST, o ATHLETIC MAN aceita a sua vida e pessoa imperfeitas, o que lhe garante paz.</w:t>
      </w:r>
    </w:p>
    <w:p w14:paraId="176C6E66" w14:textId="5ED8B85F" w:rsidR="00F448C3" w:rsidRPr="00714CFB" w:rsidRDefault="00F448C3" w:rsidP="00F448C3">
      <w:pPr>
        <w:jc w:val="both"/>
        <w:rPr>
          <w:color w:val="000000"/>
        </w:rPr>
      </w:pPr>
      <w:r w:rsidRPr="00714CFB">
        <w:rPr>
          <w:color w:val="000000"/>
        </w:rPr>
        <w:tab/>
        <w:t xml:space="preserve">Com isto, chegou-se a este esquema exemplificativo, imediatamente abaixo. </w:t>
      </w:r>
    </w:p>
    <w:p w14:paraId="39977FF9" w14:textId="6BAD494F" w:rsidR="00F448C3" w:rsidRPr="00714CFB" w:rsidRDefault="005C29A8" w:rsidP="005C29A8">
      <w:pPr>
        <w:jc w:val="center"/>
        <w:rPr>
          <w:color w:val="000000"/>
        </w:rPr>
      </w:pPr>
      <w:r w:rsidRPr="00714CFB">
        <w:rPr>
          <w:noProof/>
          <w:color w:val="000000"/>
        </w:rPr>
        <w:drawing>
          <wp:inline distT="0" distB="0" distL="0" distR="0" wp14:anchorId="55E24438" wp14:editId="04A02535">
            <wp:extent cx="3205843" cy="2236308"/>
            <wp:effectExtent l="0" t="0" r="0" b="0"/>
            <wp:docPr id="1369028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4EEC81F8" w14:textId="457E915E" w:rsidR="005C29A8" w:rsidRPr="00714CFB" w:rsidRDefault="005C29A8" w:rsidP="005C29A8">
      <w:pPr>
        <w:rPr>
          <w:color w:val="000000"/>
        </w:rPr>
      </w:pPr>
      <w:r w:rsidRPr="00714CFB">
        <w:rPr>
          <w:color w:val="000000"/>
        </w:rPr>
        <w:t xml:space="preserve">Fig.1 – </w:t>
      </w:r>
      <w:r w:rsidRPr="00714CFB">
        <w:rPr>
          <w:i/>
          <w:iCs/>
          <w:color w:val="000000"/>
        </w:rPr>
        <w:t xml:space="preserve">Character Diamond </w:t>
      </w:r>
      <w:r w:rsidRPr="00714CFB">
        <w:rPr>
          <w:color w:val="000000"/>
        </w:rPr>
        <w:t>representativa da personagem ATHLETIC MAN</w:t>
      </w:r>
      <w:r w:rsidR="00BD1748" w:rsidRPr="00714CFB">
        <w:rPr>
          <w:color w:val="000000"/>
        </w:rPr>
        <w:t>.</w:t>
      </w:r>
    </w:p>
    <w:p w14:paraId="6DAF28C9" w14:textId="77777777" w:rsidR="0039647D" w:rsidRPr="00714CFB" w:rsidRDefault="0039647D" w:rsidP="005C29A8">
      <w:pPr>
        <w:rPr>
          <w:color w:val="000000"/>
        </w:rPr>
      </w:pPr>
    </w:p>
    <w:p w14:paraId="249687D7" w14:textId="571C8F47" w:rsidR="0039647D" w:rsidRPr="00714CFB" w:rsidRDefault="0039647D" w:rsidP="005C29A8">
      <w:pPr>
        <w:rPr>
          <w:color w:val="000000"/>
        </w:rPr>
      </w:pPr>
      <w:r w:rsidRPr="00714CFB">
        <w:rPr>
          <w:color w:val="000000"/>
        </w:rPr>
        <w:tab/>
        <w:t>Relativamente à definição das facetas da personagem secundária tendo em conta as dimensões da personalidade:</w:t>
      </w:r>
    </w:p>
    <w:p w14:paraId="5A4C455C" w14:textId="52C7F0CA" w:rsidR="005977BE" w:rsidRPr="00714CFB" w:rsidRDefault="0039647D" w:rsidP="005C29A8">
      <w:pPr>
        <w:rPr>
          <w:color w:val="000000"/>
        </w:rPr>
      </w:pPr>
      <w:r w:rsidRPr="00714CFB">
        <w:rPr>
          <w:color w:val="000000"/>
        </w:rPr>
        <w:tab/>
        <w:t>- N</w:t>
      </w:r>
      <w:r w:rsidR="005977BE" w:rsidRPr="00714CFB">
        <w:rPr>
          <w:color w:val="000000"/>
        </w:rPr>
        <w:t>enhuma faceta constituinte do fator de Neuroticismo pareceu congruente com a índole do ATHLETIC MAN;</w:t>
      </w:r>
    </w:p>
    <w:p w14:paraId="1C883986" w14:textId="36FB7172" w:rsidR="0039647D" w:rsidRPr="00714CFB" w:rsidRDefault="005977BE" w:rsidP="005C29A8">
      <w:pPr>
        <w:rPr>
          <w:color w:val="000000"/>
        </w:rPr>
      </w:pPr>
      <w:r w:rsidRPr="00714CFB">
        <w:rPr>
          <w:color w:val="000000"/>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2BF217F" w14:textId="3D34B7BA" w:rsidR="005977BE" w:rsidRPr="00714CFB" w:rsidRDefault="005977BE" w:rsidP="005C29A8">
      <w:pPr>
        <w:rPr>
          <w:color w:val="000000"/>
        </w:rPr>
      </w:pPr>
      <w:r w:rsidRPr="00714CFB">
        <w:rPr>
          <w:color w:val="000000"/>
        </w:rPr>
        <w:tab/>
        <w:t xml:space="preserve">- No fator da Abertura, a faceta de </w:t>
      </w:r>
      <w:r w:rsidR="00303585" w:rsidRPr="00714CFB">
        <w:rPr>
          <w:color w:val="000000"/>
        </w:rPr>
        <w:t xml:space="preserve">abertura a “novos Valores” aparentou ser a mais adequada – recordando-se a evolução e força de vontade do jovem em prezar pela sua saúde e aparência física e </w:t>
      </w:r>
      <w:r w:rsidR="00303585" w:rsidRPr="00714CFB">
        <w:rPr>
          <w:color w:val="000000"/>
        </w:rPr>
        <w:lastRenderedPageBreak/>
        <w:t>saúde mental, credibiliza-se que, tal como o mesmo apoiara a sua mudança, haja a plausibilidade do próprio ser mais propenso à aceitação de mudanças em geral;</w:t>
      </w:r>
    </w:p>
    <w:p w14:paraId="07102F7E" w14:textId="11E2AD7D" w:rsidR="00303585" w:rsidRPr="00714CFB" w:rsidRDefault="00303585" w:rsidP="005C29A8">
      <w:pPr>
        <w:rPr>
          <w:color w:val="000000"/>
        </w:rPr>
      </w:pPr>
      <w:r w:rsidRPr="00714CFB">
        <w:rPr>
          <w:color w:val="000000"/>
        </w:rPr>
        <w:tab/>
        <w:t>- No fator da Amabilidade, destaca-se a faceta do Altruísmo – correlatada com a Hospitalidade definida previamente, onde se pode referir a preocupação em ajudar o OLD MAN e em engendrar hipóteses para a melhoria da sua qualidade de vida;</w:t>
      </w:r>
    </w:p>
    <w:p w14:paraId="12F84514" w14:textId="3817D163" w:rsidR="00303585" w:rsidRPr="00714CFB" w:rsidRDefault="00303585" w:rsidP="005C29A8">
      <w:pPr>
        <w:rPr>
          <w:color w:val="000000"/>
        </w:rPr>
      </w:pPr>
      <w:r w:rsidRPr="00714CFB">
        <w:rPr>
          <w:color w:val="000000"/>
        </w:rPr>
        <w:tab/>
        <w:t xml:space="preserve">- No fator da Consciência, nenhuma faceta foi, novamente, selecionada. </w:t>
      </w:r>
    </w:p>
    <w:p w14:paraId="1F53FB16" w14:textId="0FB1C7FA" w:rsidR="00303585" w:rsidRPr="00714CFB" w:rsidRDefault="005A1AAE" w:rsidP="005C29A8">
      <w:pPr>
        <w:rPr>
          <w:color w:val="000000"/>
        </w:rPr>
      </w:pPr>
      <w:r w:rsidRPr="00714CFB">
        <w:rPr>
          <w:color w:val="000000"/>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00674246" w:rsidRPr="00714CFB">
        <w:rPr>
          <w:color w:val="000000"/>
        </w:rPr>
        <w:fldChar w:fldCharType="begin" w:fldLock="1"/>
      </w:r>
      <w:r w:rsidR="000C59EB" w:rsidRPr="00714CFB">
        <w:rPr>
          <w:color w:val="000000"/>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00674246" w:rsidRPr="00714CFB">
        <w:rPr>
          <w:color w:val="000000"/>
        </w:rPr>
        <w:fldChar w:fldCharType="separate"/>
      </w:r>
      <w:r w:rsidR="00674246" w:rsidRPr="00714CFB">
        <w:rPr>
          <w:noProof/>
          <w:color w:val="000000"/>
        </w:rPr>
        <w:t>(Rivlin, 2018)</w:t>
      </w:r>
      <w:r w:rsidR="00674246" w:rsidRPr="00714CFB">
        <w:rPr>
          <w:color w:val="000000"/>
        </w:rPr>
        <w:fldChar w:fldCharType="end"/>
      </w:r>
      <w:r w:rsidR="00674246" w:rsidRPr="00714CFB">
        <w:rPr>
          <w:color w:val="000000"/>
        </w:rPr>
        <w:t>.</w:t>
      </w:r>
    </w:p>
    <w:p w14:paraId="2D6C73C4" w14:textId="6C7618A3" w:rsidR="00674246" w:rsidRPr="00714CFB" w:rsidRDefault="00674246" w:rsidP="005C29A8">
      <w:pPr>
        <w:rPr>
          <w:color w:val="000000"/>
        </w:rPr>
      </w:pPr>
      <w:r w:rsidRPr="00714CFB">
        <w:rPr>
          <w:color w:val="000000"/>
        </w:rPr>
        <w:tab/>
        <w:t>Com isto, uma sugestão para a representação esquemática da índole do ATHLETIC MAN é a seguinte:</w:t>
      </w:r>
    </w:p>
    <w:p w14:paraId="415AE4D6" w14:textId="07ECB75B" w:rsidR="00674246" w:rsidRPr="00714CFB" w:rsidRDefault="00BD1748" w:rsidP="00BD1748">
      <w:pPr>
        <w:jc w:val="center"/>
        <w:rPr>
          <w:color w:val="000000"/>
        </w:rPr>
      </w:pPr>
      <w:r w:rsidRPr="00714CFB">
        <w:rPr>
          <w:noProof/>
          <w:color w:val="000000"/>
        </w:rPr>
        <w:drawing>
          <wp:inline distT="0" distB="0" distL="0" distR="0" wp14:anchorId="5880BC1E" wp14:editId="2CBA3E61">
            <wp:extent cx="3107267" cy="2233846"/>
            <wp:effectExtent l="0" t="0" r="0" b="0"/>
            <wp:docPr id="17273479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C0C0B87" w14:textId="2AD0F0FF" w:rsidR="00BD1748" w:rsidRPr="00714CFB" w:rsidRDefault="00BD1748" w:rsidP="00BD1748">
      <w:pPr>
        <w:rPr>
          <w:color w:val="000000"/>
        </w:rPr>
      </w:pPr>
      <w:r w:rsidRPr="00714CFB">
        <w:rPr>
          <w:color w:val="000000"/>
        </w:rPr>
        <w:t xml:space="preserve">Fig.1 - Representação da personalidade da TEENAGE GIRL, na qual se destacam 4 facetas, uma atitude perante objetos e um ponto de vista político. </w:t>
      </w:r>
    </w:p>
    <w:p w14:paraId="0138AAD1" w14:textId="77777777" w:rsidR="005977BE" w:rsidRPr="00714CFB" w:rsidRDefault="005977BE" w:rsidP="005C29A8">
      <w:pPr>
        <w:rPr>
          <w:color w:val="000000"/>
        </w:rPr>
      </w:pPr>
    </w:p>
    <w:p w14:paraId="45FF3D35" w14:textId="55F4BC2E" w:rsidR="009A2DAB" w:rsidRPr="00714CFB" w:rsidRDefault="00034625" w:rsidP="00142419">
      <w:pPr>
        <w:ind w:firstLine="720"/>
        <w:jc w:val="both"/>
        <w:rPr>
          <w:color w:val="000000"/>
        </w:rPr>
      </w:pPr>
      <w:r w:rsidRPr="00714CFB">
        <w:rPr>
          <w:color w:val="000000"/>
        </w:rPr>
        <w:t>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w:t>
      </w:r>
      <w:r w:rsidR="00B43B64" w:rsidRPr="00714CFB">
        <w:rPr>
          <w:color w:val="000000"/>
        </w:rPr>
        <w:t xml:space="preserve"> a encontrar soluções para a melhoria do seu bem-estar (neste caso, dá-se a sugestão do exercício físico) e encorajar os mesmos, pois é possível voltar à estabilidade após um défice de saúde mental (e o testemunho do ATHLETIC MAN é prova disso mesmo)</w:t>
      </w:r>
      <w:r w:rsidR="00C55B82" w:rsidRPr="00714CFB">
        <w:rPr>
          <w:color w:val="000000"/>
        </w:rPr>
        <w:t xml:space="preserve">; em segundo, serviu como motor de avanço da narrativa – pois, como o jogador aperceber-se-á, a proposta do jovem e a usufruição do ginásio por parte do OLD MAN irá rumar a narrativa para um estado seu de maior inquietação e alienação. Focando-se em referências, </w:t>
      </w:r>
      <w:r w:rsidR="003547D4" w:rsidRPr="00714CFB">
        <w:rPr>
          <w:color w:val="000000"/>
        </w:rPr>
        <w:t xml:space="preserve">o ATHLETIC MAN </w:t>
      </w:r>
      <w:r w:rsidR="00C55B82" w:rsidRPr="00714CFB">
        <w:rPr>
          <w:color w:val="000000"/>
        </w:rPr>
        <w:t>foi ligeiramente basead</w:t>
      </w:r>
      <w:r w:rsidR="003547D4" w:rsidRPr="00714CFB">
        <w:rPr>
          <w:color w:val="000000"/>
        </w:rPr>
        <w:t>o</w:t>
      </w:r>
      <w:r w:rsidR="00C55B82" w:rsidRPr="00714CFB">
        <w:rPr>
          <w:color w:val="000000"/>
        </w:rPr>
        <w:t xml:space="preserve"> </w:t>
      </w:r>
      <w:r w:rsidR="009802B2" w:rsidRPr="00714CFB">
        <w:rPr>
          <w:color w:val="000000"/>
        </w:rPr>
        <w:t xml:space="preserve">no personagem Gonta Gokuhara do jogo </w:t>
      </w:r>
      <w:bookmarkStart w:id="0" w:name="_Hlk146841247"/>
      <w:r w:rsidR="009802B2" w:rsidRPr="00714CFB">
        <w:rPr>
          <w:i/>
          <w:iCs/>
          <w:color w:val="000000"/>
        </w:rPr>
        <w:t xml:space="preserve">Danganronpa V3: Killing Harmony </w:t>
      </w:r>
      <w:bookmarkEnd w:id="0"/>
      <w:r w:rsidR="009802B2" w:rsidRPr="00714CFB">
        <w:rPr>
          <w:color w:val="000000"/>
        </w:rPr>
        <w:t>(2017)</w:t>
      </w:r>
      <w:r w:rsidR="003547D4" w:rsidRPr="00714CFB">
        <w:rPr>
          <w:color w:val="000000"/>
        </w:rPr>
        <w:t xml:space="preserve">, no Hannes da série anime animada </w:t>
      </w:r>
      <w:r w:rsidR="003547D4" w:rsidRPr="00714CFB">
        <w:rPr>
          <w:i/>
          <w:iCs/>
          <w:color w:val="000000"/>
        </w:rPr>
        <w:t xml:space="preserve">Attack on Titan </w:t>
      </w:r>
      <w:r w:rsidR="003547D4" w:rsidRPr="00714CFB">
        <w:rPr>
          <w:color w:val="000000"/>
        </w:rPr>
        <w:t xml:space="preserve">(2013-2023) e no Gaston de </w:t>
      </w:r>
      <w:r w:rsidR="003547D4" w:rsidRPr="00714CFB">
        <w:rPr>
          <w:i/>
          <w:iCs/>
          <w:color w:val="000000"/>
        </w:rPr>
        <w:t xml:space="preserve">A Bela e o Monstro </w:t>
      </w:r>
      <w:r w:rsidR="003547D4" w:rsidRPr="00714CFB">
        <w:rPr>
          <w:color w:val="000000"/>
        </w:rPr>
        <w:t>(1991).</w:t>
      </w:r>
    </w:p>
    <w:p w14:paraId="51B75AE6" w14:textId="006FC495" w:rsidR="003547D4" w:rsidRPr="00714CFB" w:rsidRDefault="000C59EB" w:rsidP="003547D4">
      <w:pPr>
        <w:jc w:val="both"/>
        <w:rPr>
          <w:color w:val="000000"/>
        </w:rPr>
      </w:pPr>
      <w:r w:rsidRPr="00714CFB">
        <w:rPr>
          <w:noProof/>
        </w:rPr>
        <w:lastRenderedPageBreak/>
        <w:drawing>
          <wp:inline distT="0" distB="0" distL="0" distR="0" wp14:anchorId="50125169" wp14:editId="6F45A119">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714CFB">
        <w:rPr>
          <w:noProof/>
          <w:color w:val="000000"/>
        </w:rPr>
        <w:drawing>
          <wp:inline distT="0" distB="0" distL="0" distR="0" wp14:anchorId="655C5014" wp14:editId="155B6BDC">
            <wp:extent cx="2537964" cy="2443781"/>
            <wp:effectExtent l="0" t="0" r="0" b="0"/>
            <wp:docPr id="12315249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6F58CE03" w14:textId="6947AE96" w:rsidR="000C59EB" w:rsidRPr="00714CFB" w:rsidRDefault="000C59EB" w:rsidP="003547D4">
      <w:pPr>
        <w:jc w:val="both"/>
        <w:rPr>
          <w:color w:val="000000"/>
        </w:rPr>
      </w:pPr>
      <w:r w:rsidRPr="00714CFB">
        <w:rPr>
          <w:color w:val="000000"/>
        </w:rPr>
        <w:t xml:space="preserve">Fig.1 – Personagem Gonta de </w:t>
      </w:r>
      <w:r w:rsidRPr="00714CFB">
        <w:rPr>
          <w:i/>
          <w:iCs/>
          <w:color w:val="000000"/>
        </w:rPr>
        <w:t>Danganronpa V3: Killing Harmony</w:t>
      </w:r>
      <w:r w:rsidRPr="00714CFB">
        <w:rPr>
          <w:color w:val="000000"/>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00E30CDD" w:rsidRPr="00714CFB">
        <w:rPr>
          <w:color w:val="000000"/>
        </w:rPr>
        <w:fldChar w:fldCharType="begin" w:fldLock="1"/>
      </w:r>
      <w:r w:rsidR="00FC43B2" w:rsidRPr="00714CFB">
        <w:rPr>
          <w:color w:val="000000"/>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00E30CDD" w:rsidRPr="00714CFB">
        <w:rPr>
          <w:color w:val="000000"/>
        </w:rPr>
        <w:fldChar w:fldCharType="separate"/>
      </w:r>
      <w:r w:rsidR="00E30CDD" w:rsidRPr="00714CFB">
        <w:rPr>
          <w:noProof/>
          <w:color w:val="000000"/>
        </w:rPr>
        <w:t>(</w:t>
      </w:r>
      <w:r w:rsidR="00E30CDD" w:rsidRPr="00714CFB">
        <w:rPr>
          <w:i/>
          <w:noProof/>
          <w:color w:val="000000"/>
        </w:rPr>
        <w:t>Danganronpa V3 Bonus Mode Gonta Gokuhara Sprite (R by Iyvyi on DeviantArt</w:t>
      </w:r>
      <w:r w:rsidR="00E30CDD" w:rsidRPr="00714CFB">
        <w:rPr>
          <w:noProof/>
          <w:color w:val="000000"/>
        </w:rPr>
        <w:t xml:space="preserve">, n.d.; </w:t>
      </w:r>
      <w:r w:rsidR="00E30CDD" w:rsidRPr="00714CFB">
        <w:rPr>
          <w:i/>
          <w:noProof/>
          <w:color w:val="000000"/>
        </w:rPr>
        <w:t>Gonta Gokuhara | Danganronpa Wiki | Fandom</w:t>
      </w:r>
      <w:r w:rsidR="00E30CDD" w:rsidRPr="00714CFB">
        <w:rPr>
          <w:noProof/>
          <w:color w:val="000000"/>
        </w:rPr>
        <w:t>, n.d.)</w:t>
      </w:r>
      <w:r w:rsidR="00E30CDD" w:rsidRPr="00714CFB">
        <w:rPr>
          <w:color w:val="000000"/>
        </w:rPr>
        <w:fldChar w:fldCharType="end"/>
      </w:r>
      <w:r w:rsidRPr="00714CFB">
        <w:rPr>
          <w:color w:val="000000"/>
        </w:rPr>
        <w:t xml:space="preserve">. </w:t>
      </w:r>
    </w:p>
    <w:p w14:paraId="5200A230" w14:textId="77777777" w:rsidR="003B1D45" w:rsidRPr="00714CFB" w:rsidRDefault="003B1D45" w:rsidP="003547D4">
      <w:pPr>
        <w:jc w:val="both"/>
        <w:rPr>
          <w:color w:val="000000"/>
        </w:rPr>
      </w:pPr>
    </w:p>
    <w:p w14:paraId="1A8DCF60" w14:textId="77777777" w:rsidR="00F95359" w:rsidRPr="00714CFB" w:rsidRDefault="00F95359" w:rsidP="003547D4">
      <w:pPr>
        <w:jc w:val="both"/>
        <w:rPr>
          <w:color w:val="000000"/>
        </w:rPr>
      </w:pPr>
    </w:p>
    <w:p w14:paraId="22B60AFE" w14:textId="7574E3E4" w:rsidR="003B1D45" w:rsidRPr="00714CFB" w:rsidRDefault="003B1D45" w:rsidP="003547D4">
      <w:pPr>
        <w:jc w:val="both"/>
        <w:rPr>
          <w:color w:val="000000"/>
        </w:rPr>
      </w:pPr>
      <w:r w:rsidRPr="00714CFB">
        <w:rPr>
          <w:noProof/>
          <w:color w:val="000000"/>
        </w:rPr>
        <w:drawing>
          <wp:inline distT="0" distB="0" distL="0" distR="0" wp14:anchorId="262C16C3" wp14:editId="6E22743E">
            <wp:extent cx="2950845" cy="1658852"/>
            <wp:effectExtent l="0" t="0" r="1905" b="0"/>
            <wp:docPr id="21067957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714CFB">
        <w:rPr>
          <w:noProof/>
          <w:color w:val="000000"/>
        </w:rPr>
        <w:drawing>
          <wp:inline distT="0" distB="0" distL="0" distR="0" wp14:anchorId="714EC8D2" wp14:editId="34139406">
            <wp:extent cx="2947531" cy="1657985"/>
            <wp:effectExtent l="0" t="0" r="5715" b="0"/>
            <wp:docPr id="1292264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7C27D17E" w14:textId="51FC7395" w:rsidR="003B1D45" w:rsidRPr="00714CFB" w:rsidRDefault="003B1D45" w:rsidP="003547D4">
      <w:pPr>
        <w:jc w:val="both"/>
        <w:rPr>
          <w:color w:val="000000"/>
        </w:rPr>
      </w:pPr>
      <w:r w:rsidRPr="00714CFB">
        <w:rPr>
          <w:color w:val="000000"/>
        </w:rPr>
        <w:t xml:space="preserve">Fig.1 – Hannes de </w:t>
      </w:r>
      <w:r w:rsidRPr="00714CFB">
        <w:rPr>
          <w:i/>
          <w:iCs/>
          <w:color w:val="000000"/>
        </w:rPr>
        <w:t>Attack on Titan</w:t>
      </w:r>
      <w:r w:rsidRPr="00714CFB">
        <w:rPr>
          <w:color w:val="000000"/>
        </w:rPr>
        <w:t>; apesar de ser soldado, o que acarreta alguma responsabilidade, tem por hábito embriagar-se e agir de forma tonta. O ATHLETIC MAN, para além de uma aparência semelhante a Hannes, também demonstra um comportamento percetível como pouco inteligente</w:t>
      </w:r>
      <w:r w:rsidR="00CF5D63" w:rsidRPr="00714CFB">
        <w:rPr>
          <w:color w:val="000000"/>
        </w:rPr>
        <w:t xml:space="preserve"> </w:t>
      </w:r>
      <w:r w:rsidR="00FC43B2" w:rsidRPr="00714CFB">
        <w:rPr>
          <w:color w:val="000000"/>
        </w:rPr>
        <w:fldChar w:fldCharType="begin" w:fldLock="1"/>
      </w:r>
      <w:r w:rsidR="00EB14D7" w:rsidRPr="00714CFB">
        <w:rPr>
          <w:rFonts w:hint="eastAsia"/>
          <w:color w:val="000000"/>
        </w:rPr>
        <w:instrText xml:space="preserve">ADDIN CSL_CITATION {"citationItems":[{"id":"ITEM-1","itemData":{"URL":"https://twitter.com/aotwiki/status/1257295240882384897?lang=zh-Hant","accessed":{"date-parts":[["2023","9","29"]]},"id":"ITEM-1","issued":{"date-parts":[["0"]]},"title":"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type":"webpage"},"uris":["http://www.mendeley.com/documents/?uuid=b8e3a761-ae80-344d-8460-92f1fac680ad"]},{"id":"ITEM-2","itemData":{"URL":"https://aminoapps.com/c/otanix/page/item/hannes/rWdp_3RFqIr8GJDBkxWz</w:instrText>
      </w:r>
      <w:r w:rsidR="00EB14D7" w:rsidRPr="00714CFB">
        <w:rPr>
          <w:color w:val="000000"/>
        </w:rPr>
        <w:instrText>bB7QMzgNkkp6Jv","accessed":{"date-parts":[["2023","9","29"]]},"id":"ITEM-2","issued":{"date-parts":[["0"]]},"title":"Hannes | Wiki | Otanix Amino","type":"webpage"},"uris":["http://www.mendeley.com/documents/?uuid=81844104-8910-339b-b138-b083c0e6a0f4"]}],</w:instrText>
      </w:r>
      <w:r w:rsidR="00EB14D7" w:rsidRPr="00714CFB">
        <w:rPr>
          <w:rFonts w:hint="eastAsia"/>
          <w:color w:val="000000"/>
        </w:rPr>
        <w:instrText xml:space="preserve">"mendele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lainTextFormattedCitation":"(Hannes | Wiki | Otanix Amino, n.d.; 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 n.d.)","previouslyFormattedCitation":"(&lt;i&gt;Hannes | Wiki | Otanix Amino&lt;/i&gt;, n.d.; &lt;i&gt;X </w:instrText>
      </w:r>
      <w:r w:rsidR="00EB14D7" w:rsidRPr="00714CFB">
        <w:rPr>
          <w:rFonts w:hint="eastAsia"/>
          <w:color w:val="000000"/>
        </w:rPr>
        <w:instrText>上的</w:instrText>
      </w:r>
      <w:r w:rsidR="00EB14D7" w:rsidRPr="00714CFB">
        <w:rPr>
          <w:rFonts w:hint="eastAsia"/>
          <w:color w:val="000000"/>
        </w:rPr>
        <w:instrText xml:space="preserve"> Attack on Titan Wiki</w:instrText>
      </w:r>
      <w:r w:rsidR="00EB14D7" w:rsidRPr="00714CFB">
        <w:rPr>
          <w:rFonts w:hint="eastAsia"/>
          <w:color w:val="000000"/>
        </w:rPr>
        <w:instrText>：「</w:instrText>
      </w:r>
      <w:r w:rsidR="00EB14D7" w:rsidRPr="00714CFB">
        <w:rPr>
          <w:rFonts w:ascii="Segoe UI Emoji" w:hAnsi="Segoe UI Emoji" w:cs="Segoe UI Emoji"/>
          <w:color w:val="000000"/>
        </w:rPr>
        <w:instrText>😢</w:instrText>
      </w:r>
      <w:r w:rsidR="00EB14D7" w:rsidRPr="00714CFB">
        <w:rPr>
          <w:rFonts w:hint="eastAsia"/>
          <w:color w:val="000000"/>
        </w:rPr>
        <w:instrText xml:space="preserve"> Https://T.Co/ClIel6RPSg</w:instrText>
      </w:r>
      <w:r w:rsidR="00EB14D7" w:rsidRPr="00714CFB">
        <w:rPr>
          <w:rFonts w:hint="eastAsia"/>
          <w:color w:val="000000"/>
        </w:rPr>
        <w:instrText>」</w:instrText>
      </w:r>
      <w:r w:rsidR="00EB14D7" w:rsidRPr="00714CFB">
        <w:rPr>
          <w:rFonts w:hint="eastAsia"/>
          <w:color w:val="000000"/>
        </w:rPr>
        <w:instrText xml:space="preserve"> / X&lt;/i&gt;, n.d.)"},"properties":{"noteIndex":0},"schema":"https://github.com/citation-style-la</w:instrText>
      </w:r>
      <w:r w:rsidR="00EB14D7" w:rsidRPr="00714CFB">
        <w:rPr>
          <w:color w:val="000000"/>
        </w:rPr>
        <w:instrText>nguage/schema/raw/master/csl-citation.json"}</w:instrText>
      </w:r>
      <w:r w:rsidR="00FC43B2" w:rsidRPr="00714CFB">
        <w:rPr>
          <w:color w:val="000000"/>
        </w:rPr>
        <w:fldChar w:fldCharType="separate"/>
      </w:r>
      <w:r w:rsidR="00FC43B2" w:rsidRPr="00714CFB">
        <w:rPr>
          <w:rFonts w:hint="eastAsia"/>
          <w:noProof/>
          <w:color w:val="000000"/>
        </w:rPr>
        <w:t>(</w:t>
      </w:r>
      <w:r w:rsidR="00FC43B2" w:rsidRPr="00714CFB">
        <w:rPr>
          <w:rFonts w:hint="eastAsia"/>
          <w:i/>
          <w:noProof/>
          <w:color w:val="000000"/>
        </w:rPr>
        <w:t>Hannes | Wiki | Otanix Amino</w:t>
      </w:r>
      <w:r w:rsidR="00FC43B2" w:rsidRPr="00714CFB">
        <w:rPr>
          <w:rFonts w:hint="eastAsia"/>
          <w:noProof/>
          <w:color w:val="000000"/>
        </w:rPr>
        <w:t xml:space="preserve">, n.d.; </w:t>
      </w:r>
      <w:r w:rsidR="00FC43B2" w:rsidRPr="00714CFB">
        <w:rPr>
          <w:rFonts w:hint="eastAsia"/>
          <w:i/>
          <w:noProof/>
          <w:color w:val="000000"/>
        </w:rPr>
        <w:t xml:space="preserve">X </w:t>
      </w:r>
      <w:r w:rsidR="00FC43B2" w:rsidRPr="00714CFB">
        <w:rPr>
          <w:rFonts w:hint="eastAsia"/>
          <w:i/>
          <w:noProof/>
          <w:color w:val="000000"/>
        </w:rPr>
        <w:t>上的</w:t>
      </w:r>
      <w:r w:rsidR="00FC43B2" w:rsidRPr="00714CFB">
        <w:rPr>
          <w:rFonts w:hint="eastAsia"/>
          <w:i/>
          <w:noProof/>
          <w:color w:val="000000"/>
        </w:rPr>
        <w:t xml:space="preserve"> Attack on Titan Wiki</w:t>
      </w:r>
      <w:r w:rsidR="00FC43B2" w:rsidRPr="00714CFB">
        <w:rPr>
          <w:rFonts w:hint="eastAsia"/>
          <w:i/>
          <w:noProof/>
          <w:color w:val="000000"/>
        </w:rPr>
        <w:t>：「</w:t>
      </w:r>
      <w:r w:rsidR="00FC43B2" w:rsidRPr="00714CFB">
        <w:rPr>
          <w:rFonts w:ascii="Segoe UI Emoji" w:hAnsi="Segoe UI Emoji" w:cs="Segoe UI Emoji"/>
          <w:i/>
          <w:noProof/>
          <w:color w:val="000000"/>
        </w:rPr>
        <w:t>😢</w:t>
      </w:r>
      <w:r w:rsidR="00FC43B2" w:rsidRPr="00714CFB">
        <w:rPr>
          <w:rFonts w:hint="eastAsia"/>
          <w:i/>
          <w:noProof/>
          <w:color w:val="000000"/>
        </w:rPr>
        <w:t xml:space="preserve"> Https://T.Co/ClIel6RPSg</w:t>
      </w:r>
      <w:r w:rsidR="00FC43B2" w:rsidRPr="00714CFB">
        <w:rPr>
          <w:rFonts w:hint="eastAsia"/>
          <w:i/>
          <w:noProof/>
          <w:color w:val="000000"/>
        </w:rPr>
        <w:t>」</w:t>
      </w:r>
      <w:r w:rsidR="00FC43B2" w:rsidRPr="00714CFB">
        <w:rPr>
          <w:rFonts w:hint="eastAsia"/>
          <w:i/>
          <w:noProof/>
          <w:color w:val="000000"/>
        </w:rPr>
        <w:t xml:space="preserve"> / X</w:t>
      </w:r>
      <w:r w:rsidR="00FC43B2" w:rsidRPr="00714CFB">
        <w:rPr>
          <w:rFonts w:hint="eastAsia"/>
          <w:noProof/>
          <w:color w:val="000000"/>
        </w:rPr>
        <w:t>, n.d.)</w:t>
      </w:r>
      <w:r w:rsidR="00FC43B2" w:rsidRPr="00714CFB">
        <w:rPr>
          <w:color w:val="000000"/>
        </w:rPr>
        <w:fldChar w:fldCharType="end"/>
      </w:r>
      <w:r w:rsidRPr="00714CFB">
        <w:rPr>
          <w:color w:val="000000"/>
        </w:rPr>
        <w:t xml:space="preserve">. </w:t>
      </w:r>
    </w:p>
    <w:p w14:paraId="42BAE9C1" w14:textId="77777777" w:rsidR="000C59EB" w:rsidRPr="00714CFB" w:rsidRDefault="000C59EB" w:rsidP="003547D4">
      <w:pPr>
        <w:jc w:val="both"/>
        <w:rPr>
          <w:color w:val="000000"/>
        </w:rPr>
      </w:pPr>
    </w:p>
    <w:p w14:paraId="3001911D" w14:textId="7FEAEDCD" w:rsidR="003547D4" w:rsidRPr="00714CFB" w:rsidRDefault="003547D4" w:rsidP="003547D4">
      <w:pPr>
        <w:jc w:val="center"/>
        <w:rPr>
          <w:color w:val="000000"/>
        </w:rPr>
      </w:pPr>
      <w:r w:rsidRPr="00714CFB">
        <w:rPr>
          <w:noProof/>
          <w:color w:val="000000"/>
        </w:rPr>
        <w:lastRenderedPageBreak/>
        <w:drawing>
          <wp:inline distT="0" distB="0" distL="0" distR="0" wp14:anchorId="0159E4BE" wp14:editId="6869EDCA">
            <wp:extent cx="3940695" cy="2212975"/>
            <wp:effectExtent l="0" t="0" r="3175" b="0"/>
            <wp:docPr id="1896785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7D03714" w14:textId="2D5F7A4E" w:rsidR="003547D4" w:rsidRPr="00714CFB" w:rsidRDefault="003547D4" w:rsidP="003547D4">
      <w:pPr>
        <w:rPr>
          <w:color w:val="000000"/>
        </w:rPr>
      </w:pPr>
      <w:r w:rsidRPr="00714CFB">
        <w:rPr>
          <w:color w:val="000000"/>
        </w:rPr>
        <w:t xml:space="preserve">Fig.1 - Gaston, principal antagonista de </w:t>
      </w:r>
      <w:r w:rsidRPr="00714CFB">
        <w:rPr>
          <w:i/>
          <w:iCs/>
          <w:color w:val="000000"/>
        </w:rPr>
        <w:t>A Bela e o Monstro</w:t>
      </w:r>
      <w:r w:rsidRPr="00714CFB">
        <w:rPr>
          <w:color w:val="000000"/>
        </w:rPr>
        <w:t>;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w:t>
      </w:r>
      <w:r w:rsidR="000C59EB" w:rsidRPr="00714CFB">
        <w:rPr>
          <w:color w:val="000000"/>
        </w:rPr>
        <w:t xml:space="preserve"> </w:t>
      </w:r>
      <w:r w:rsidR="000C59EB" w:rsidRPr="00714CFB">
        <w:rPr>
          <w:color w:val="000000"/>
        </w:rPr>
        <w:fldChar w:fldCharType="begin" w:fldLock="1"/>
      </w:r>
      <w:r w:rsidR="00E30CDD" w:rsidRPr="00714CFB">
        <w:rPr>
          <w:color w:val="000000"/>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000C59EB" w:rsidRPr="00714CFB">
        <w:rPr>
          <w:color w:val="000000"/>
        </w:rPr>
        <w:fldChar w:fldCharType="separate"/>
      </w:r>
      <w:r w:rsidR="000C59EB" w:rsidRPr="00714CFB">
        <w:rPr>
          <w:noProof/>
          <w:color w:val="000000"/>
        </w:rPr>
        <w:t>(</w:t>
      </w:r>
      <w:r w:rsidR="000C59EB" w:rsidRPr="00714CFB">
        <w:rPr>
          <w:i/>
          <w:noProof/>
          <w:color w:val="000000"/>
        </w:rPr>
        <w:t>A Origem Do Gaston A Bela e a Fera/A Origem Dos Vilões T2 E4 | Disney Amino PT Amino</w:t>
      </w:r>
      <w:r w:rsidR="000C59EB" w:rsidRPr="00714CFB">
        <w:rPr>
          <w:noProof/>
          <w:color w:val="000000"/>
        </w:rPr>
        <w:t>, n.d.)</w:t>
      </w:r>
      <w:r w:rsidR="000C59EB" w:rsidRPr="00714CFB">
        <w:rPr>
          <w:color w:val="000000"/>
        </w:rPr>
        <w:fldChar w:fldCharType="end"/>
      </w:r>
      <w:r w:rsidR="000C59EB" w:rsidRPr="00714CFB">
        <w:rPr>
          <w:color w:val="000000"/>
        </w:rPr>
        <w:t>.</w:t>
      </w:r>
      <w:r w:rsidRPr="00714CFB">
        <w:rPr>
          <w:color w:val="000000"/>
        </w:rPr>
        <w:t xml:space="preserve"> </w:t>
      </w:r>
    </w:p>
    <w:p w14:paraId="69512D32" w14:textId="77777777" w:rsidR="001A5C79" w:rsidRPr="005C29A8" w:rsidRDefault="001A5C79" w:rsidP="00142419">
      <w:pPr>
        <w:ind w:firstLine="720"/>
        <w:jc w:val="both"/>
        <w:rPr>
          <w:color w:val="000000"/>
          <w:lang w:val="pt-BR"/>
        </w:rPr>
      </w:pPr>
    </w:p>
    <w:sectPr w:rsidR="001A5C79" w:rsidRPr="005C2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8106D" w14:textId="77777777" w:rsidR="007B4E13" w:rsidRPr="00714CFB" w:rsidRDefault="007B4E13" w:rsidP="00EC425A">
      <w:pPr>
        <w:spacing w:after="0" w:line="240" w:lineRule="auto"/>
      </w:pPr>
      <w:r w:rsidRPr="00714CFB">
        <w:separator/>
      </w:r>
    </w:p>
  </w:endnote>
  <w:endnote w:type="continuationSeparator" w:id="0">
    <w:p w14:paraId="414F744F" w14:textId="77777777" w:rsidR="007B4E13" w:rsidRPr="00714CFB" w:rsidRDefault="007B4E13" w:rsidP="00EC425A">
      <w:pPr>
        <w:spacing w:after="0" w:line="240" w:lineRule="auto"/>
      </w:pPr>
      <w:r w:rsidRPr="00714C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8A2F1" w14:textId="77777777" w:rsidR="007B4E13" w:rsidRPr="00714CFB" w:rsidRDefault="007B4E13" w:rsidP="00EC425A">
      <w:pPr>
        <w:spacing w:after="0" w:line="240" w:lineRule="auto"/>
      </w:pPr>
      <w:r w:rsidRPr="00714CFB">
        <w:separator/>
      </w:r>
    </w:p>
  </w:footnote>
  <w:footnote w:type="continuationSeparator" w:id="0">
    <w:p w14:paraId="5BBCF119" w14:textId="77777777" w:rsidR="007B4E13" w:rsidRPr="00714CFB" w:rsidRDefault="007B4E13" w:rsidP="00EC425A">
      <w:pPr>
        <w:spacing w:after="0" w:line="240" w:lineRule="auto"/>
      </w:pPr>
      <w:r w:rsidRPr="00714CFB">
        <w:continuationSeparator/>
      </w:r>
    </w:p>
  </w:footnote>
  <w:footnote w:id="1">
    <w:p w14:paraId="727E3045" w14:textId="5EEE9FC1" w:rsidR="00EC425A" w:rsidRPr="00714CFB" w:rsidRDefault="00EC425A">
      <w:pPr>
        <w:pStyle w:val="FootnoteText"/>
        <w:rPr>
          <w:rStyle w:val="SubtleEmphasis"/>
          <w:sz w:val="14"/>
          <w:szCs w:val="14"/>
        </w:rPr>
      </w:pPr>
      <w:r w:rsidRPr="00714CFB">
        <w:rPr>
          <w:rStyle w:val="FootnoteReference"/>
        </w:rPr>
        <w:footnoteRef/>
      </w:r>
      <w:r w:rsidRPr="00714CFB">
        <w:t xml:space="preserve"> </w:t>
      </w:r>
      <w:r w:rsidRPr="00714CFB">
        <w:rPr>
          <w:sz w:val="14"/>
          <w:szCs w:val="14"/>
        </w:rPr>
        <w:t>O ato é a divisão primária de uma obra dramática, como uma peça de teatro, um filme, uma ópera, etc.</w:t>
      </w:r>
      <w:r w:rsidR="0044210D" w:rsidRPr="00714CFB">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6932B4">
            <w:rPr>
              <w:rFonts w:eastAsia="Times New Roman"/>
            </w:rPr>
            <w:t>(</w:t>
          </w:r>
          <w:r w:rsidR="006932B4">
            <w:rPr>
              <w:rFonts w:eastAsia="Times New Roman"/>
              <w:i/>
              <w:iCs/>
            </w:rPr>
            <w:t>Act (Drama) Definition and Examples - Poem Analysis</w:t>
          </w:r>
          <w:r w:rsidR="006932B4">
            <w:rPr>
              <w:rFonts w:eastAsia="Times New Roman"/>
            </w:rPr>
            <w:t>, n.d.)</w:t>
          </w:r>
        </w:sdtContent>
      </w:sdt>
    </w:p>
  </w:footnote>
  <w:footnote w:id="2">
    <w:p w14:paraId="1022CE26" w14:textId="6F45AA59" w:rsidR="00E80EF6" w:rsidRPr="00714CFB" w:rsidRDefault="00E80EF6" w:rsidP="00BD787A">
      <w:pPr>
        <w:pStyle w:val="NoSpacing"/>
        <w:rPr>
          <w:sz w:val="14"/>
          <w:szCs w:val="14"/>
          <w:lang w:val="pt-PT"/>
        </w:rPr>
      </w:pPr>
      <w:r w:rsidRPr="00714CFB">
        <w:rPr>
          <w:rStyle w:val="FootnoteReference"/>
          <w:lang w:val="pt-PT"/>
        </w:rPr>
        <w:footnoteRef/>
      </w:r>
      <w:r w:rsidRPr="00714CFB">
        <w:rPr>
          <w:lang w:val="pt-PT"/>
        </w:rPr>
        <w:t xml:space="preserve"> </w:t>
      </w:r>
      <w:r w:rsidR="00EA3869" w:rsidRPr="00714CFB">
        <w:rPr>
          <w:i/>
          <w:iCs/>
          <w:sz w:val="14"/>
          <w:szCs w:val="14"/>
          <w:lang w:val="pt-PT"/>
        </w:rPr>
        <w:t xml:space="preserve">The Catcher In The Rye </w:t>
      </w:r>
      <w:r w:rsidR="00EA3869" w:rsidRPr="00714CFB">
        <w:rPr>
          <w:sz w:val="14"/>
          <w:szCs w:val="14"/>
          <w:lang w:val="pt-PT"/>
        </w:rPr>
        <w:t xml:space="preserve">é um romance americano de J. D. Salinger contado do ponto de vista de Holden Caulfield,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6932B4" w:rsidRPr="006932B4">
            <w:rPr>
              <w:rFonts w:eastAsia="Times New Roman"/>
              <w:lang w:val="pt-BR"/>
            </w:rPr>
            <w:t>(</w:t>
          </w:r>
          <w:r w:rsidR="006932B4" w:rsidRPr="006932B4">
            <w:rPr>
              <w:rFonts w:eastAsia="Times New Roman"/>
              <w:i/>
              <w:iCs/>
              <w:lang w:val="pt-BR"/>
            </w:rPr>
            <w:t>The Catcher in the Rye - Wikipedia</w:t>
          </w:r>
          <w:r w:rsidR="006932B4" w:rsidRPr="006932B4">
            <w:rPr>
              <w:rFonts w:eastAsia="Times New Roman"/>
              <w:lang w:val="pt-BR"/>
            </w:rPr>
            <w:t xml:space="preserve">, n.d.; </w:t>
          </w:r>
          <w:r w:rsidR="006932B4" w:rsidRPr="006932B4">
            <w:rPr>
              <w:rFonts w:eastAsia="Times New Roman"/>
              <w:i/>
              <w:iCs/>
              <w:lang w:val="pt-BR"/>
            </w:rPr>
            <w:t>The Catcher In the Rye de J. D. Salinger - Livro - WOOK</w:t>
          </w:r>
          <w:r w:rsidR="006932B4" w:rsidRPr="006932B4">
            <w:rPr>
              <w:rFonts w:eastAsia="Times New Roman"/>
              <w:lang w:val="pt-BR"/>
            </w:rPr>
            <w:t>, n.d.)</w:t>
          </w:r>
        </w:sdtContent>
      </w:sdt>
      <w:r w:rsidR="00EA3869" w:rsidRPr="00714CFB">
        <w:rPr>
          <w:sz w:val="14"/>
          <w:szCs w:val="14"/>
          <w:lang w:val="pt-PT"/>
        </w:rPr>
        <w:t xml:space="preserve">. </w:t>
      </w:r>
    </w:p>
  </w:footnote>
  <w:footnote w:id="3">
    <w:p w14:paraId="1B0A2817" w14:textId="193431A5" w:rsidR="00BB569E" w:rsidRPr="00714CFB" w:rsidRDefault="00BB569E">
      <w:pPr>
        <w:pStyle w:val="FootnoteText"/>
        <w:rPr>
          <w:sz w:val="14"/>
          <w:szCs w:val="14"/>
        </w:rPr>
      </w:pPr>
      <w:r w:rsidRPr="00714CFB">
        <w:rPr>
          <w:rStyle w:val="FootnoteReference"/>
        </w:rPr>
        <w:footnoteRef/>
      </w:r>
      <w:r w:rsidRPr="00714CFB">
        <w:t xml:space="preserve"> </w:t>
      </w:r>
      <w:r w:rsidRPr="00714CFB">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6932B4">
            <w:rPr>
              <w:rFonts w:eastAsia="Times New Roman"/>
            </w:rPr>
            <w:t>(</w:t>
          </w:r>
          <w:r w:rsidR="006932B4">
            <w:rPr>
              <w:rFonts w:eastAsia="Times New Roman"/>
              <w:i/>
              <w:iCs/>
            </w:rPr>
            <w:t>Marx’s Theory of Alienation</w:t>
          </w:r>
          <w:r w:rsidR="006932B4">
            <w:rPr>
              <w:rFonts w:eastAsia="Times New Roman"/>
            </w:rPr>
            <w:t>, n.d.)</w:t>
          </w:r>
        </w:sdtContent>
      </w:sdt>
      <w:r w:rsidRPr="00714CFB">
        <w:rPr>
          <w:sz w:val="14"/>
          <w:szCs w:val="14"/>
        </w:rPr>
        <w:t>.</w:t>
      </w:r>
    </w:p>
  </w:footnote>
  <w:footnote w:id="4">
    <w:p w14:paraId="0F7887A8" w14:textId="401AEAB7" w:rsidR="00D557D7" w:rsidRPr="00714CFB" w:rsidRDefault="00D557D7">
      <w:pPr>
        <w:pStyle w:val="FootnoteText"/>
        <w:rPr>
          <w:sz w:val="14"/>
          <w:szCs w:val="14"/>
        </w:rPr>
      </w:pPr>
      <w:r w:rsidRPr="00714CFB">
        <w:rPr>
          <w:rStyle w:val="FootnoteReference"/>
        </w:rPr>
        <w:footnoteRef/>
      </w:r>
      <w:r w:rsidRPr="00714CFB">
        <w:t xml:space="preserve"> </w:t>
      </w:r>
      <w:r w:rsidRPr="00714CFB">
        <w:rPr>
          <w:sz w:val="14"/>
          <w:szCs w:val="14"/>
        </w:rPr>
        <w:t>Mangá é o nome dado</w:t>
      </w:r>
      <w:r w:rsidRPr="00714CFB">
        <w:t xml:space="preserve"> </w:t>
      </w:r>
      <w:r w:rsidRPr="00714CFB">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6932B4">
            <w:rPr>
              <w:rFonts w:eastAsia="Times New Roman"/>
            </w:rPr>
            <w:t>(</w:t>
          </w:r>
          <w:r w:rsidR="006932B4">
            <w:rPr>
              <w:rFonts w:eastAsia="Times New Roman"/>
              <w:i/>
              <w:iCs/>
            </w:rPr>
            <w:t>MANGA | English Meaning - Cambridge Dictionary</w:t>
          </w:r>
          <w:r w:rsidR="006932B4">
            <w:rPr>
              <w:rFonts w:eastAsia="Times New Roman"/>
            </w:rPr>
            <w:t>, n.d.)</w:t>
          </w:r>
        </w:sdtContent>
      </w:sdt>
    </w:p>
  </w:footnote>
  <w:footnote w:id="5">
    <w:p w14:paraId="07D53C3D" w14:textId="265DFEEB" w:rsidR="0041027F" w:rsidRPr="00714CFB" w:rsidRDefault="0041027F">
      <w:pPr>
        <w:pStyle w:val="FootnoteText"/>
        <w:rPr>
          <w:sz w:val="14"/>
          <w:szCs w:val="14"/>
        </w:rPr>
      </w:pPr>
      <w:r w:rsidRPr="00714CFB">
        <w:rPr>
          <w:rStyle w:val="FootnoteReference"/>
        </w:rPr>
        <w:footnoteRef/>
      </w:r>
      <w:r w:rsidRPr="00714CFB">
        <w:t xml:space="preserve"> </w:t>
      </w:r>
      <w:r w:rsidRPr="00714CFB">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6932B4" w:rsidRPr="006932B4">
            <w:rPr>
              <w:color w:val="000000"/>
              <w:sz w:val="14"/>
              <w:szCs w:val="14"/>
            </w:rPr>
            <w:t>(Lee et al., 2021)</w:t>
          </w:r>
        </w:sdtContent>
      </w:sdt>
      <w:r w:rsidRPr="00714CFB">
        <w:rPr>
          <w:sz w:val="14"/>
          <w:szCs w:val="14"/>
        </w:rPr>
        <w:t xml:space="preserve"> </w:t>
      </w:r>
    </w:p>
  </w:footnote>
  <w:footnote w:id="6">
    <w:p w14:paraId="68A9B18E" w14:textId="67AAE745" w:rsidR="00E7640D" w:rsidRPr="00714CFB" w:rsidRDefault="00E7640D">
      <w:pPr>
        <w:pStyle w:val="FootnoteText"/>
        <w:rPr>
          <w:sz w:val="14"/>
          <w:szCs w:val="14"/>
        </w:rPr>
      </w:pPr>
      <w:r w:rsidRPr="00714CFB">
        <w:rPr>
          <w:rStyle w:val="FootnoteReference"/>
        </w:rPr>
        <w:footnoteRef/>
      </w:r>
      <w:r w:rsidRPr="00714CFB">
        <w:t xml:space="preserve"> </w:t>
      </w:r>
      <w:r w:rsidRPr="00714CFB">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714CFB">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6932B4">
            <w:rPr>
              <w:rFonts w:eastAsia="Times New Roman"/>
            </w:rPr>
            <w:t>(</w:t>
          </w:r>
          <w:r w:rsidR="006932B4">
            <w:rPr>
              <w:rFonts w:eastAsia="Times New Roman"/>
              <w:i/>
              <w:iCs/>
            </w:rPr>
            <w:t>A Importância Do Diálogo Interno</w:t>
          </w:r>
          <w:r w:rsidR="006932B4">
            <w:rPr>
              <w:rFonts w:eastAsia="Times New Roman"/>
            </w:rPr>
            <w:t>, n.d.)</w:t>
          </w:r>
        </w:sdtContent>
      </w:sdt>
      <w:r w:rsidR="003703F4" w:rsidRPr="00714CFB">
        <w:rPr>
          <w:sz w:val="14"/>
          <w:szCs w:val="14"/>
        </w:rPr>
        <w:t>.</w:t>
      </w:r>
    </w:p>
  </w:footnote>
  <w:footnote w:id="7">
    <w:p w14:paraId="0F991B25" w14:textId="10A4263A" w:rsidR="00BF5B98" w:rsidRPr="00714CFB" w:rsidRDefault="00BF5B98">
      <w:pPr>
        <w:pStyle w:val="FootnoteText"/>
        <w:rPr>
          <w:sz w:val="14"/>
          <w:szCs w:val="14"/>
        </w:rPr>
      </w:pPr>
      <w:r w:rsidRPr="00714CFB">
        <w:rPr>
          <w:rStyle w:val="FootnoteReference"/>
        </w:rPr>
        <w:footnoteRef/>
      </w:r>
      <w:r w:rsidRPr="00714CFB">
        <w:t xml:space="preserve"> </w:t>
      </w:r>
      <w:r w:rsidRPr="00714CFB">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6932B4">
            <w:rPr>
              <w:rFonts w:eastAsia="Times New Roman"/>
            </w:rPr>
            <w:t>(Farber &amp; Schrier, 2017)</w:t>
          </w:r>
        </w:sdtContent>
      </w:sdt>
    </w:p>
  </w:footnote>
  <w:footnote w:id="8">
    <w:p w14:paraId="4705AE90" w14:textId="74C38D67" w:rsidR="00D17E89" w:rsidRPr="007431F0" w:rsidRDefault="00D17E89">
      <w:pPr>
        <w:pStyle w:val="FootnoteText"/>
        <w:rPr>
          <w:color w:val="FF0000"/>
          <w:sz w:val="14"/>
          <w:szCs w:val="14"/>
        </w:rPr>
      </w:pPr>
      <w:r w:rsidRPr="00714CFB">
        <w:rPr>
          <w:rStyle w:val="FootnoteReference"/>
        </w:rPr>
        <w:footnoteRef/>
      </w:r>
      <w:r w:rsidRPr="00714CFB">
        <w:t xml:space="preserve"> </w:t>
      </w:r>
      <w:r w:rsidRPr="007431F0">
        <w:rPr>
          <w:color w:val="FF0000"/>
          <w:sz w:val="14"/>
          <w:szCs w:val="14"/>
        </w:rPr>
        <w:t xml:space="preserve">Entende-se por </w:t>
      </w:r>
      <w:r w:rsidRPr="007431F0">
        <w:rPr>
          <w:i/>
          <w:iCs/>
          <w:color w:val="FF0000"/>
          <w:sz w:val="14"/>
          <w:szCs w:val="14"/>
        </w:rPr>
        <w:t xml:space="preserve">major depressive disorder (MDD) </w:t>
      </w:r>
      <w:r w:rsidRPr="007431F0">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6932B4">
            <w:rPr>
              <w:rFonts w:eastAsia="Times New Roman"/>
            </w:rPr>
            <w:t>(</w:t>
          </w:r>
          <w:r w:rsidR="006932B4">
            <w:rPr>
              <w:rFonts w:eastAsia="Times New Roman"/>
              <w:i/>
              <w:iCs/>
            </w:rPr>
            <w:t>Types of Depression: Major, Chronic, Manic, and More Types</w:t>
          </w:r>
          <w:r w:rsidR="006932B4">
            <w:rPr>
              <w:rFonts w:eastAsia="Times New Roman"/>
            </w:rPr>
            <w:t>, n.d.)</w:t>
          </w:r>
        </w:sdtContent>
      </w:sdt>
      <w:r w:rsidRPr="007431F0">
        <w:rPr>
          <w:color w:val="FF0000"/>
          <w:sz w:val="14"/>
          <w:szCs w:val="14"/>
        </w:rPr>
        <w:t>; sempre que se refere o conceito de “depressão” ao longo deste documento, procura-se referir à perturbação depressiva maior</w:t>
      </w:r>
      <w:r w:rsidR="003917AC" w:rsidRPr="007431F0">
        <w:rPr>
          <w:color w:val="FF0000"/>
          <w:sz w:val="14"/>
          <w:szCs w:val="14"/>
        </w:rPr>
        <w:t xml:space="preserve">,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6932B4">
            <w:rPr>
              <w:rFonts w:eastAsia="Times New Roman"/>
            </w:rPr>
            <w:t>(</w:t>
          </w:r>
          <w:r w:rsidR="006932B4">
            <w:rPr>
              <w:rFonts w:eastAsia="Times New Roman"/>
              <w:i/>
              <w:iCs/>
            </w:rPr>
            <w:t>Transtorno Depressivo Maior – Wikipédia, a Enciclopédia Livre</w:t>
          </w:r>
          <w:r w:rsidR="006932B4">
            <w:rPr>
              <w:rFonts w:eastAsia="Times New Roman"/>
            </w:rPr>
            <w:t>, n.d.)</w:t>
          </w:r>
        </w:sdtContent>
      </w:sdt>
      <w:r w:rsidRPr="007431F0">
        <w:rPr>
          <w:color w:val="FF0000"/>
          <w:sz w:val="14"/>
          <w:szCs w:val="14"/>
        </w:rPr>
        <w:t>.</w:t>
      </w:r>
    </w:p>
  </w:footnote>
  <w:footnote w:id="9">
    <w:p w14:paraId="75F0EC9B" w14:textId="3D085B7E" w:rsidR="004750CC" w:rsidRPr="007431F0" w:rsidRDefault="004750CC">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Apesar do Neuroticismo ser um conceito amplo que define um sujeito que é muito guiado pelas emoções, pede-se para neste caso em concreto apenas considerar alguém “neuroticista” como um indivíduo com baixa estabilidade emocional e incapazes de controlar emoções negativas.</w:t>
      </w:r>
    </w:p>
  </w:footnote>
  <w:footnote w:id="10">
    <w:p w14:paraId="006BE6CE" w14:textId="24DA0358" w:rsidR="00D91450" w:rsidRPr="007431F0" w:rsidRDefault="00D91450">
      <w:pPr>
        <w:pStyle w:val="FootnoteText"/>
        <w:rPr>
          <w:color w:val="FF0000"/>
          <w:sz w:val="14"/>
          <w:szCs w:val="14"/>
        </w:rPr>
      </w:pPr>
      <w:r w:rsidRPr="007431F0">
        <w:rPr>
          <w:rStyle w:val="FootnoteReference"/>
          <w:color w:val="FF0000"/>
        </w:rPr>
        <w:footnoteRef/>
      </w:r>
      <w:r w:rsidRPr="007431F0">
        <w:rPr>
          <w:color w:val="FF0000"/>
        </w:rPr>
        <w:t xml:space="preserve"> </w:t>
      </w:r>
      <w:r w:rsidRPr="007431F0">
        <w:rPr>
          <w:color w:val="FF0000"/>
          <w:sz w:val="14"/>
          <w:szCs w:val="14"/>
        </w:rPr>
        <w:t xml:space="preserve">Sigla para </w:t>
      </w:r>
      <w:r w:rsidRPr="007431F0">
        <w:rPr>
          <w:i/>
          <w:iCs/>
          <w:color w:val="FF0000"/>
          <w:sz w:val="14"/>
          <w:szCs w:val="14"/>
        </w:rPr>
        <w:t>Diagnostic and Statistical Manual of Mental Disorders – 5th edition</w:t>
      </w:r>
      <w:r w:rsidRPr="007431F0">
        <w:rPr>
          <w:color w:val="FF0000"/>
          <w:sz w:val="14"/>
          <w:szCs w:val="14"/>
        </w:rPr>
        <w:t xml:space="preserve">, é um livro publicado pela American Psychiatric Association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6932B4">
            <w:rPr>
              <w:rFonts w:eastAsia="Times New Roman"/>
            </w:rPr>
            <w:t>(</w:t>
          </w:r>
          <w:r w:rsidR="006932B4">
            <w:rPr>
              <w:rFonts w:eastAsia="Times New Roman"/>
              <w:i/>
              <w:iCs/>
            </w:rPr>
            <w:t>DSM-5: What It Is &amp; What It Diagnoses</w:t>
          </w:r>
          <w:r w:rsidR="006932B4">
            <w:rPr>
              <w:rFonts w:eastAsia="Times New Roman"/>
            </w:rPr>
            <w:t>, n.d.)</w:t>
          </w:r>
        </w:sdtContent>
      </w:sdt>
      <w:r w:rsidRPr="007431F0">
        <w:rPr>
          <w:color w:val="FF0000"/>
          <w:sz w:val="14"/>
          <w:szCs w:val="14"/>
        </w:rPr>
        <w:t>e serve como ferramenta de classificação padrão de perturbações mentais por profissionais de saúde</w:t>
      </w:r>
      <w:r w:rsidR="005C3FA9" w:rsidRPr="007431F0">
        <w:rPr>
          <w:color w:val="FF0000"/>
          <w:sz w:val="14"/>
          <w:szCs w:val="14"/>
        </w:rPr>
        <w:t xml:space="preserv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6932B4">
            <w:rPr>
              <w:rFonts w:eastAsia="Times New Roman"/>
            </w:rPr>
            <w:t>(</w:t>
          </w:r>
          <w:r w:rsidR="006932B4">
            <w:rPr>
              <w:rFonts w:eastAsia="Times New Roman"/>
              <w:i/>
              <w:iCs/>
            </w:rPr>
            <w:t>Psychiatry.Org - DSM</w:t>
          </w:r>
          <w:r w:rsidR="006932B4">
            <w:rPr>
              <w:rFonts w:eastAsia="Times New Roman"/>
            </w:rPr>
            <w:t>, n.d.)</w:t>
          </w:r>
        </w:sdtContent>
      </w:sdt>
      <w:r w:rsidRPr="007431F0">
        <w:rPr>
          <w:color w:val="FF0000"/>
          <w:sz w:val="14"/>
          <w:szCs w:val="14"/>
        </w:rPr>
        <w:t xml:space="preserve">. </w:t>
      </w:r>
    </w:p>
  </w:footnote>
  <w:footnote w:id="11">
    <w:p w14:paraId="16A96F3E" w14:textId="54A04D88" w:rsidR="00ED714C" w:rsidRPr="00714CFB" w:rsidRDefault="00ED714C">
      <w:pPr>
        <w:pStyle w:val="FootnoteText"/>
        <w:rPr>
          <w:sz w:val="14"/>
          <w:szCs w:val="14"/>
        </w:rPr>
      </w:pPr>
      <w:r w:rsidRPr="00714CFB">
        <w:rPr>
          <w:rStyle w:val="FootnoteReference"/>
        </w:rPr>
        <w:footnoteRef/>
      </w:r>
      <w:r w:rsidRPr="00714CFB">
        <w:t xml:space="preserve"> </w:t>
      </w:r>
      <w:r w:rsidRPr="00714CFB">
        <w:rPr>
          <w:sz w:val="14"/>
          <w:szCs w:val="14"/>
        </w:rPr>
        <w:t xml:space="preserve">Δ é uma letra grega designada por “delta” usada recorrentemente na matemática para representar “diferença” ou “mudança”; a sua origem está relacionada com o facto de ser a letra inicial da palavra grega “diaphorá”,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6932B4">
            <w:rPr>
              <w:rFonts w:eastAsia="Times New Roman"/>
            </w:rPr>
            <w:t>(</w:t>
          </w:r>
          <w:r w:rsidR="006932B4">
            <w:rPr>
              <w:rFonts w:eastAsia="Times New Roman"/>
              <w:i/>
              <w:iCs/>
            </w:rPr>
            <w:t>Delta (Letter) - Wikipedia</w:t>
          </w:r>
          <w:r w:rsidR="006932B4">
            <w:rPr>
              <w:rFonts w:eastAsia="Times New Roman"/>
            </w:rPr>
            <w:t>, n.d.)</w:t>
          </w:r>
        </w:sdtContent>
      </w:sdt>
      <w:r w:rsidRPr="00714CFB">
        <w:rPr>
          <w:sz w:val="14"/>
          <w:szCs w:val="14"/>
        </w:rPr>
        <w:t>; a letra h, comumente usada para representar uma dada altura, aliada ao delta, representa a diferença entre alturas.</w:t>
      </w:r>
    </w:p>
  </w:footnote>
  <w:footnote w:id="12">
    <w:p w14:paraId="55F98594" w14:textId="78049B63" w:rsidR="001A3842" w:rsidRPr="00714CFB" w:rsidRDefault="001A3842">
      <w:pPr>
        <w:pStyle w:val="FootnoteText"/>
        <w:rPr>
          <w:sz w:val="14"/>
          <w:szCs w:val="14"/>
        </w:rPr>
      </w:pPr>
      <w:r w:rsidRPr="00714CFB">
        <w:rPr>
          <w:rStyle w:val="FootnoteReference"/>
        </w:rPr>
        <w:footnoteRef/>
      </w:r>
      <w:r w:rsidRPr="00714CFB">
        <w:t xml:space="preserve"> </w:t>
      </w:r>
      <w:r w:rsidRPr="00714CFB">
        <w:rPr>
          <w:sz w:val="14"/>
          <w:szCs w:val="14"/>
        </w:rPr>
        <w:t xml:space="preserve">Apesar de um tripleto – conjunto de três pessoas – não significar necessariamente que as mesmas estejam gémeas sanguineamente ligadas (como é o caso em </w:t>
      </w:r>
      <w:r w:rsidRPr="00714CFB">
        <w:rPr>
          <w:i/>
          <w:iCs/>
          <w:sz w:val="14"/>
          <w:szCs w:val="14"/>
        </w:rPr>
        <w:t>Totally Spies</w:t>
      </w:r>
      <w:r w:rsidRPr="00714CFB">
        <w:rPr>
          <w:sz w:val="14"/>
          <w:szCs w:val="14"/>
        </w:rPr>
        <w:t>), para efeitos de contexto narrativo no jogo desenvolvido estas duas palavras são interpretadas como sinónimas.</w:t>
      </w:r>
    </w:p>
  </w:footnote>
  <w:footnote w:id="13">
    <w:p w14:paraId="2A454AAB" w14:textId="13BD7DF4" w:rsidR="00A47D29" w:rsidRPr="00714CFB" w:rsidRDefault="00A47D29">
      <w:pPr>
        <w:pStyle w:val="FootnoteText"/>
        <w:rPr>
          <w:sz w:val="14"/>
          <w:szCs w:val="14"/>
        </w:rPr>
      </w:pPr>
      <w:r w:rsidRPr="00714CFB">
        <w:rPr>
          <w:rStyle w:val="FootnoteReference"/>
        </w:rPr>
        <w:footnoteRef/>
      </w:r>
      <w:r w:rsidRPr="00714CFB">
        <w:t xml:space="preserve"> </w:t>
      </w:r>
      <w:r w:rsidRPr="00714CFB">
        <w:rPr>
          <w:sz w:val="14"/>
          <w:szCs w:val="14"/>
        </w:rPr>
        <w:t>Entende-se por cadete o filho não primogénito</w:t>
      </w:r>
      <w:r w:rsidR="00381A67" w:rsidRPr="00714CFB">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6932B4">
            <w:rPr>
              <w:rFonts w:eastAsia="Times New Roman"/>
            </w:rPr>
            <w:t>(</w:t>
          </w:r>
          <w:r w:rsidR="006932B4">
            <w:rPr>
              <w:rFonts w:eastAsia="Times New Roman"/>
              <w:i/>
              <w:iCs/>
            </w:rPr>
            <w:t>Cadete - Dicionário Online Priberam de Português</w:t>
          </w:r>
          <w:r w:rsidR="006932B4">
            <w:rPr>
              <w:rFonts w:eastAsia="Times New Roman"/>
            </w:rPr>
            <w:t>, n.d.)</w:t>
          </w:r>
        </w:sdtContent>
      </w:sdt>
      <w:r w:rsidRPr="00714CFB">
        <w:rPr>
          <w:sz w:val="14"/>
          <w:szCs w:val="14"/>
        </w:rPr>
        <w:t>.</w:t>
      </w:r>
    </w:p>
  </w:footnote>
  <w:footnote w:id="14">
    <w:p w14:paraId="47B98388" w14:textId="45AD4F2A" w:rsidR="007E4F15" w:rsidRPr="00714CFB" w:rsidRDefault="007E4F15">
      <w:pPr>
        <w:pStyle w:val="FootnoteText"/>
        <w:rPr>
          <w:sz w:val="14"/>
          <w:szCs w:val="14"/>
        </w:rPr>
      </w:pPr>
      <w:r w:rsidRPr="00714CFB">
        <w:rPr>
          <w:rStyle w:val="FootnoteReference"/>
        </w:rPr>
        <w:footnoteRef/>
      </w:r>
      <w:r w:rsidRPr="00714CFB">
        <w:t xml:space="preserve"> </w:t>
      </w:r>
      <w:r w:rsidRPr="00714CFB">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6932B4">
            <w:rPr>
              <w:rFonts w:eastAsia="Times New Roman"/>
            </w:rPr>
            <w:t>(</w:t>
          </w:r>
          <w:r w:rsidR="006932B4">
            <w:rPr>
              <w:rFonts w:eastAsia="Times New Roman"/>
              <w:i/>
              <w:iCs/>
            </w:rPr>
            <w:t>Susceptibilidade - Dicionário Online Priberam de Português</w:t>
          </w:r>
          <w:r w:rsidR="006932B4">
            <w:rPr>
              <w:rFonts w:eastAsia="Times New Roman"/>
            </w:rPr>
            <w:t>, n.d.)</w:t>
          </w:r>
        </w:sdtContent>
      </w:sdt>
      <w:r w:rsidRPr="00714CFB">
        <w:rPr>
          <w:sz w:val="14"/>
          <w:szCs w:val="14"/>
        </w:rPr>
        <w:t>.</w:t>
      </w:r>
    </w:p>
  </w:footnote>
  <w:footnote w:id="15">
    <w:p w14:paraId="787149E0" w14:textId="50D73D51" w:rsidR="00D046DE" w:rsidRPr="007431F0" w:rsidRDefault="00D046DE">
      <w:pPr>
        <w:pStyle w:val="FootnoteText"/>
        <w:rPr>
          <w:sz w:val="14"/>
          <w:szCs w:val="14"/>
          <w:lang w:val="en-US"/>
        </w:rPr>
      </w:pPr>
      <w:r w:rsidRPr="00714CFB">
        <w:rPr>
          <w:rStyle w:val="FootnoteReference"/>
        </w:rPr>
        <w:footnoteRef/>
      </w:r>
      <w:r w:rsidRPr="00714CFB">
        <w:t xml:space="preserve"> </w:t>
      </w:r>
      <w:r w:rsidRPr="00714CFB">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714CFB">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6932B4">
            <w:rPr>
              <w:rFonts w:eastAsia="Times New Roman"/>
            </w:rPr>
            <w:t>(</w:t>
          </w:r>
          <w:r w:rsidR="006932B4">
            <w:rPr>
              <w:rFonts w:eastAsia="Times New Roman"/>
              <w:i/>
              <w:iCs/>
            </w:rPr>
            <w:t>[Vocabulary] - Impulsive or Spontaneous | UsingEnglish.Com ESL Forum</w:t>
          </w:r>
          <w:r w:rsidR="006932B4">
            <w:rPr>
              <w:rFonts w:eastAsia="Times New Roman"/>
            </w:rPr>
            <w:t>, n.d.)</w:t>
          </w:r>
        </w:sdtContent>
      </w:sdt>
      <w:r w:rsidRPr="00714CFB">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6932B4">
            <w:rPr>
              <w:rFonts w:eastAsia="Times New Roman"/>
            </w:rPr>
            <w:t>(</w:t>
          </w:r>
          <w:r w:rsidR="006932B4">
            <w:rPr>
              <w:rFonts w:eastAsia="Times New Roman"/>
              <w:i/>
              <w:iCs/>
            </w:rPr>
            <w:t xml:space="preserve">Spontaneous or Impulsive? </w:t>
          </w:r>
          <w:r w:rsidR="006932B4" w:rsidRPr="006932B4">
            <w:rPr>
              <w:rFonts w:eastAsia="Times New Roman"/>
              <w:i/>
              <w:iCs/>
              <w:lang w:val="en-US"/>
            </w:rPr>
            <w:t>How to Know, What to Do - CHADD</w:t>
          </w:r>
          <w:r w:rsidR="006932B4" w:rsidRPr="006932B4">
            <w:rPr>
              <w:rFonts w:eastAsia="Times New Roman"/>
              <w:lang w:val="en-US"/>
            </w:rPr>
            <w:t xml:space="preserve">, n.d.; </w:t>
          </w:r>
          <w:r w:rsidR="006932B4" w:rsidRPr="006932B4">
            <w:rPr>
              <w:rFonts w:eastAsia="Times New Roman"/>
              <w:i/>
              <w:iCs/>
              <w:lang w:val="en-US"/>
            </w:rPr>
            <w:t>Why Being Spontaneous and Unstructured Matters - Vox</w:t>
          </w:r>
          <w:r w:rsidR="006932B4" w:rsidRPr="006932B4">
            <w:rPr>
              <w:rFonts w:eastAsia="Times New Roman"/>
              <w:lang w:val="en-US"/>
            </w:rPr>
            <w:t>, n.d.)</w:t>
          </w:r>
        </w:sdtContent>
      </w:sdt>
    </w:p>
  </w:footnote>
  <w:footnote w:id="16">
    <w:p w14:paraId="3D708655" w14:textId="16709F29" w:rsidR="00385526" w:rsidRPr="00714CFB" w:rsidRDefault="00385526">
      <w:pPr>
        <w:pStyle w:val="FootnoteText"/>
        <w:rPr>
          <w:sz w:val="14"/>
          <w:szCs w:val="14"/>
        </w:rPr>
      </w:pPr>
      <w:r w:rsidRPr="00714CFB">
        <w:rPr>
          <w:rStyle w:val="FootnoteReference"/>
        </w:rPr>
        <w:footnoteRef/>
      </w:r>
      <w:r w:rsidRPr="00714CFB">
        <w:t xml:space="preserve"> </w:t>
      </w:r>
      <w:r w:rsidRPr="00714CFB">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6932B4">
            <w:rPr>
              <w:rFonts w:eastAsia="Times New Roman"/>
            </w:rPr>
            <w:t>(</w:t>
          </w:r>
          <w:r w:rsidR="006932B4">
            <w:rPr>
              <w:rFonts w:eastAsia="Times New Roman"/>
              <w:i/>
              <w:iCs/>
            </w:rPr>
            <w:t>WEIRDO | English Meaning - Cambridge Dictionary</w:t>
          </w:r>
          <w:r w:rsidR="006932B4">
            <w:rPr>
              <w:rFonts w:eastAsia="Times New Roman"/>
            </w:rPr>
            <w:t xml:space="preserve">, n.d.; </w:t>
          </w:r>
          <w:r w:rsidR="006932B4">
            <w:rPr>
              <w:rFonts w:eastAsia="Times New Roman"/>
              <w:i/>
              <w:iCs/>
            </w:rPr>
            <w:t>Weirdo Synonyms | Collins English Thesaurus</w:t>
          </w:r>
          <w:r w:rsidR="006932B4">
            <w:rPr>
              <w:rFonts w:eastAsia="Times New Roman"/>
            </w:rPr>
            <w:t>, n.d.)</w:t>
          </w:r>
        </w:sdtContent>
      </w:sdt>
      <w:r w:rsidRPr="00714CFB">
        <w:rPr>
          <w:sz w:val="14"/>
          <w:szCs w:val="14"/>
        </w:rPr>
        <w:t>.</w:t>
      </w:r>
    </w:p>
  </w:footnote>
  <w:footnote w:id="17">
    <w:p w14:paraId="264BE3FF" w14:textId="2AA165A7" w:rsidR="004416C2" w:rsidRPr="00714CFB" w:rsidRDefault="004416C2">
      <w:pPr>
        <w:pStyle w:val="FootnoteText"/>
        <w:rPr>
          <w:sz w:val="14"/>
          <w:szCs w:val="14"/>
        </w:rPr>
      </w:pPr>
      <w:r w:rsidRPr="00714CFB">
        <w:rPr>
          <w:rStyle w:val="FootnoteReference"/>
        </w:rPr>
        <w:footnoteRef/>
      </w:r>
      <w:r w:rsidRPr="00714CFB">
        <w:t xml:space="preserve"> </w:t>
      </w:r>
      <w:r w:rsidRPr="00714CFB">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6932B4">
            <w:rPr>
              <w:rFonts w:eastAsia="Times New Roman"/>
            </w:rPr>
            <w:t>(</w:t>
          </w:r>
          <w:r w:rsidR="006932B4">
            <w:rPr>
              <w:rFonts w:eastAsia="Times New Roman"/>
              <w:i/>
              <w:iCs/>
            </w:rPr>
            <w:t>Promiscuidade - Dicionário Online Priberam de Português</w:t>
          </w:r>
          <w:r w:rsidR="006932B4">
            <w:rPr>
              <w:rFonts w:eastAsia="Times New Roman"/>
            </w:rPr>
            <w:t>, n.d.)</w:t>
          </w:r>
        </w:sdtContent>
      </w:sdt>
      <w:r w:rsidRPr="00714CFB">
        <w:rPr>
          <w:sz w:val="14"/>
          <w:szCs w:val="14"/>
        </w:rPr>
        <w:t>.</w:t>
      </w:r>
    </w:p>
  </w:footnote>
  <w:footnote w:id="18">
    <w:p w14:paraId="48EA5F0B" w14:textId="66B5EDDC" w:rsidR="00720ABF" w:rsidRPr="00714CFB" w:rsidRDefault="00720ABF">
      <w:pPr>
        <w:pStyle w:val="FootnoteText"/>
        <w:rPr>
          <w:sz w:val="14"/>
          <w:szCs w:val="14"/>
        </w:rPr>
      </w:pPr>
      <w:r w:rsidRPr="00714CFB">
        <w:rPr>
          <w:rStyle w:val="FootnoteReference"/>
        </w:rPr>
        <w:footnoteRef/>
      </w:r>
      <w:r w:rsidRPr="00714CFB">
        <w:t xml:space="preserve"> </w:t>
      </w:r>
      <w:r w:rsidRPr="00714CFB">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1AD01291" w:rsidR="00F152DF" w:rsidRPr="00714CFB" w:rsidRDefault="00F152DF">
      <w:pPr>
        <w:pStyle w:val="FootnoteText"/>
      </w:pPr>
      <w:r w:rsidRPr="00714CFB">
        <w:rPr>
          <w:rStyle w:val="FootnoteReference"/>
        </w:rPr>
        <w:footnoteRef/>
      </w:r>
      <w:r w:rsidRPr="00714CFB">
        <w:t xml:space="preserve"> </w:t>
      </w:r>
      <w:r w:rsidRPr="00714CFB">
        <w:rPr>
          <w:sz w:val="14"/>
          <w:szCs w:val="14"/>
        </w:rPr>
        <w:t>É uma personagem comum de uma mulher misteriosa, bonita e sedutora cujos encantos atraem os seus amantes, levando-os frequentemente a armadilhas comprometedoras e mortais</w:t>
      </w:r>
      <w:r w:rsidRPr="00714CFB">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6932B4">
            <w:rPr>
              <w:rFonts w:eastAsia="Times New Roman"/>
            </w:rPr>
            <w:t>(Mainon &amp; Ursini, 2009)</w:t>
          </w:r>
        </w:sdtContent>
      </w:sdt>
      <w:r w:rsidRPr="00714CFB">
        <w:t>.</w:t>
      </w:r>
    </w:p>
  </w:footnote>
  <w:footnote w:id="20">
    <w:p w14:paraId="0918A3FB" w14:textId="388C104D" w:rsidR="00C96E0C" w:rsidRPr="00714CFB" w:rsidRDefault="00C96E0C">
      <w:pPr>
        <w:pStyle w:val="FootnoteText"/>
        <w:rPr>
          <w:sz w:val="14"/>
          <w:szCs w:val="14"/>
        </w:rPr>
      </w:pPr>
      <w:r w:rsidRPr="00714CFB">
        <w:rPr>
          <w:rStyle w:val="FootnoteReference"/>
        </w:rPr>
        <w:footnoteRef/>
      </w:r>
      <w:r w:rsidRPr="00714CFB">
        <w:t xml:space="preserve"> </w:t>
      </w:r>
      <w:r w:rsidRPr="00714CFB">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6932B4">
            <w:rPr>
              <w:rFonts w:eastAsia="Times New Roman"/>
            </w:rPr>
            <w:t>(</w:t>
          </w:r>
          <w:r w:rsidR="006932B4">
            <w:rPr>
              <w:rFonts w:eastAsia="Times New Roman"/>
              <w:i/>
              <w:iCs/>
            </w:rPr>
            <w:t>What Is an Antagonist? Exploring Literary “Bad Guys” | Writers.Com</w:t>
          </w:r>
          <w:r w:rsidR="006932B4">
            <w:rPr>
              <w:rFonts w:eastAsia="Times New Roman"/>
            </w:rPr>
            <w:t>, n.d.)</w:t>
          </w:r>
        </w:sdtContent>
      </w:sdt>
    </w:p>
  </w:footnote>
  <w:footnote w:id="21">
    <w:p w14:paraId="71BB0547" w14:textId="0CC4A73E" w:rsidR="00DB1354" w:rsidRPr="00714CFB" w:rsidRDefault="00DB1354">
      <w:pPr>
        <w:pStyle w:val="FootnoteText"/>
      </w:pPr>
      <w:r w:rsidRPr="00714CFB">
        <w:rPr>
          <w:rStyle w:val="FootnoteReference"/>
        </w:rPr>
        <w:footnoteRef/>
      </w:r>
      <w:r w:rsidRPr="00714CFB">
        <w:t xml:space="preserve"> </w:t>
      </w:r>
      <w:r w:rsidRPr="00714CFB">
        <w:rPr>
          <w:sz w:val="14"/>
          <w:szCs w:val="14"/>
        </w:rPr>
        <w:t>Alguém que se mostra fraco e sem vigor e vontade</w:t>
      </w:r>
      <w:r w:rsidRPr="00714CFB">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6932B4">
            <w:rPr>
              <w:rFonts w:eastAsia="Times New Roman"/>
            </w:rPr>
            <w:t>(</w:t>
          </w:r>
          <w:r w:rsidR="006932B4">
            <w:rPr>
              <w:rFonts w:eastAsia="Times New Roman"/>
              <w:i/>
              <w:iCs/>
            </w:rPr>
            <w:t>30 Das Palavras Mais Difíceis Da Língua Portuguesa e Os Seus Significados | VortexMag</w:t>
          </w:r>
          <w:r w:rsidR="006932B4">
            <w:rPr>
              <w:rFonts w:eastAsia="Times New Roman"/>
            </w:rPr>
            <w:t>, n.d.)</w:t>
          </w:r>
        </w:sdtContent>
      </w:sdt>
    </w:p>
  </w:footnote>
  <w:footnote w:id="22">
    <w:p w14:paraId="0C303BCC" w14:textId="4AEC798F" w:rsidR="00A30EA6" w:rsidRPr="00714CFB" w:rsidRDefault="00A30EA6">
      <w:pPr>
        <w:pStyle w:val="FootnoteText"/>
      </w:pPr>
      <w:r w:rsidRPr="00714CFB">
        <w:rPr>
          <w:rStyle w:val="FootnoteReference"/>
        </w:rPr>
        <w:footnoteRef/>
      </w:r>
      <w:r w:rsidRPr="00714CFB">
        <w:t xml:space="preserve"> </w:t>
      </w:r>
      <w:r w:rsidRPr="00714CFB">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6932B4">
            <w:rPr>
              <w:rFonts w:eastAsia="Times New Roman"/>
            </w:rPr>
            <w:t>(</w:t>
          </w:r>
          <w:r w:rsidR="006932B4">
            <w:rPr>
              <w:rFonts w:eastAsia="Times New Roman"/>
              <w:i/>
              <w:iCs/>
            </w:rPr>
            <w:t>Raças Humanas - Cola Da Web</w:t>
          </w:r>
          <w:r w:rsidR="006932B4">
            <w:rPr>
              <w:rFonts w:eastAsia="Times New Roman"/>
            </w:rPr>
            <w:t>, n.d.)</w:t>
          </w:r>
        </w:sdtContent>
      </w:sdt>
      <w:r w:rsidRPr="00714CFB">
        <w:rPr>
          <w:sz w:val="14"/>
          <w:szCs w:val="14"/>
        </w:rPr>
        <w:t>; em linguagem comum, é referida como “raça chinesa”.</w:t>
      </w:r>
    </w:p>
  </w:footnote>
  <w:footnote w:id="23">
    <w:p w14:paraId="4DC7EE8B" w14:textId="31BBDB43" w:rsidR="00053875" w:rsidRPr="00714CFB" w:rsidRDefault="00053875">
      <w:pPr>
        <w:pStyle w:val="FootnoteText"/>
      </w:pPr>
      <w:r w:rsidRPr="00714CFB">
        <w:rPr>
          <w:rStyle w:val="FootnoteReference"/>
        </w:rPr>
        <w:footnoteRef/>
      </w:r>
      <w:r w:rsidRPr="00714CFB">
        <w:t xml:space="preserve"> </w:t>
      </w:r>
      <w:r w:rsidRPr="00714CFB">
        <w:rPr>
          <w:sz w:val="14"/>
          <w:szCs w:val="14"/>
        </w:rPr>
        <w:t>Cetamina é um anestésico usado clinicamente para a indução e manutenção de anestesia geral</w:t>
      </w:r>
      <w:r w:rsidR="00A31A57" w:rsidRPr="00714CFB">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6932B4">
            <w:rPr>
              <w:rFonts w:eastAsia="Times New Roman"/>
            </w:rPr>
            <w:t>(</w:t>
          </w:r>
          <w:r w:rsidR="006932B4">
            <w:rPr>
              <w:rFonts w:eastAsia="Times New Roman"/>
              <w:i/>
              <w:iCs/>
            </w:rPr>
            <w:t>Ketamine: What Is It, Uses, Treatments, Effects, and More Effects</w:t>
          </w:r>
          <w:r w:rsidR="006932B4">
            <w:rPr>
              <w:rFonts w:eastAsia="Times New Roman"/>
            </w:rPr>
            <w:t>, n.d.)</w:t>
          </w:r>
        </w:sdtContent>
      </w:sdt>
      <w:r w:rsidRPr="00714CFB">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6932B4">
            <w:rPr>
              <w:rFonts w:eastAsia="Times New Roman"/>
            </w:rPr>
            <w:t>(</w:t>
          </w:r>
          <w:r w:rsidR="006932B4">
            <w:rPr>
              <w:rFonts w:eastAsia="Times New Roman"/>
              <w:i/>
              <w:iCs/>
            </w:rPr>
            <w:t>Ketamine</w:t>
          </w:r>
          <w:r w:rsidR="006932B4">
            <w:rPr>
              <w:rFonts w:eastAsia="Times New Roman"/>
            </w:rPr>
            <w:t>, n.d.)</w:t>
          </w:r>
        </w:sdtContent>
      </w:sdt>
      <w:r w:rsidR="00A31A57" w:rsidRPr="00714CFB">
        <w:rPr>
          <w:sz w:val="14"/>
          <w:szCs w:val="14"/>
        </w:rPr>
        <w:t>.</w:t>
      </w:r>
    </w:p>
  </w:footnote>
  <w:footnote w:id="24">
    <w:p w14:paraId="7B4E3919" w14:textId="5DA1682F" w:rsidR="00E27F66" w:rsidRPr="00714CFB" w:rsidRDefault="00E27F66">
      <w:pPr>
        <w:pStyle w:val="FootnoteText"/>
      </w:pPr>
      <w:r w:rsidRPr="00714CFB">
        <w:rPr>
          <w:rStyle w:val="FootnoteReference"/>
        </w:rPr>
        <w:footnoteRef/>
      </w:r>
      <w:r w:rsidRPr="00714CFB">
        <w:t xml:space="preserve"> Entende-se por gabarrice o ato de </w:t>
      </w:r>
      <w:r w:rsidR="008B67AF" w:rsidRPr="00714CFB">
        <w:t>u</w:t>
      </w:r>
      <w:r w:rsidRPr="00714CFB">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6932B4">
            <w:rPr>
              <w:rFonts w:eastAsia="Times New Roman"/>
            </w:rPr>
            <w:t>(</w:t>
          </w:r>
          <w:r w:rsidR="006932B4">
            <w:rPr>
              <w:rFonts w:eastAsia="Times New Roman"/>
              <w:i/>
              <w:iCs/>
            </w:rPr>
            <w:t>Gabarrice - Dicio, Dicionário Online de Português</w:t>
          </w:r>
          <w:r w:rsidR="006932B4">
            <w:rPr>
              <w:rFonts w:eastAsia="Times New Roman"/>
            </w:rPr>
            <w:t>, n.d.)</w:t>
          </w:r>
        </w:sdtContent>
      </w:sdt>
      <w:r w:rsidRPr="00714CFB">
        <w:t>.</w:t>
      </w:r>
    </w:p>
  </w:footnote>
  <w:footnote w:id="25">
    <w:p w14:paraId="4DD44243" w14:textId="7BBDF369" w:rsidR="0014220A" w:rsidRPr="00714CFB" w:rsidRDefault="0014220A">
      <w:pPr>
        <w:pStyle w:val="FootnoteText"/>
      </w:pPr>
      <w:r w:rsidRPr="00714CFB">
        <w:rPr>
          <w:rStyle w:val="FootnoteReference"/>
        </w:rPr>
        <w:footnoteRef/>
      </w:r>
      <w:r w:rsidRPr="00714CFB">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6932B4">
            <w:rPr>
              <w:rFonts w:eastAsia="Times New Roman"/>
            </w:rPr>
            <w:t>(</w:t>
          </w:r>
          <w:r w:rsidR="006932B4">
            <w:rPr>
              <w:rFonts w:eastAsia="Times New Roman"/>
              <w:i/>
              <w:iCs/>
            </w:rPr>
            <w:t>Heterodoxo - Dicionário Online Priberam de Português</w:t>
          </w:r>
          <w:r w:rsidR="006932B4">
            <w:rPr>
              <w:rFonts w:eastAsia="Times New Roman"/>
            </w:rPr>
            <w:t>, n.d.)</w:t>
          </w:r>
        </w:sdtContent>
      </w:sdt>
      <w:r w:rsidRPr="00714CFB">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714CFB" w:rsidRDefault="00D75188">
      <w:pPr>
        <w:pStyle w:val="FootnoteText"/>
      </w:pPr>
      <w:r w:rsidRPr="00714CFB">
        <w:rPr>
          <w:rStyle w:val="FootnoteReference"/>
        </w:rPr>
        <w:footnoteRef/>
      </w:r>
      <w:r w:rsidRPr="00714CFB">
        <w:t xml:space="preserve"> O jogador descobrirá a sua identidade mais tarde; aqui recorre-se a este termo para facilitar a sua identificação, dado que o mesmo e o protagonista são ambos seniores. </w:t>
      </w:r>
    </w:p>
  </w:footnote>
  <w:footnote w:id="27">
    <w:p w14:paraId="400EC722" w14:textId="29FA67B0" w:rsidR="005A5268" w:rsidRPr="00714CFB" w:rsidRDefault="005A5268">
      <w:pPr>
        <w:pStyle w:val="FootnoteText"/>
      </w:pPr>
      <w:r w:rsidRPr="00714CFB">
        <w:rPr>
          <w:rStyle w:val="FootnoteReference"/>
        </w:rPr>
        <w:footnoteRef/>
      </w:r>
      <w:r w:rsidRPr="00714CFB">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6932B4">
            <w:rPr>
              <w:rFonts w:eastAsia="Times New Roman"/>
            </w:rPr>
            <w:t>(</w:t>
          </w:r>
          <w:r w:rsidR="006932B4">
            <w:rPr>
              <w:rFonts w:eastAsia="Times New Roman"/>
              <w:i/>
              <w:iCs/>
            </w:rPr>
            <w:t>Anacrónico - Dicionário Online Priberam de Português</w:t>
          </w:r>
          <w:r w:rsidR="006932B4">
            <w:rPr>
              <w:rFonts w:eastAsia="Times New Roman"/>
            </w:rPr>
            <w:t>, n.d.)</w:t>
          </w:r>
        </w:sdtContent>
      </w:sdt>
      <w:r w:rsidRPr="00714CFB">
        <w:t>; concretizando, pretende firmar novamente a noção do OLD MAN estar estagnado, preso a tempos distantes.</w:t>
      </w:r>
    </w:p>
  </w:footnote>
  <w:footnote w:id="28">
    <w:p w14:paraId="2CC94D29" w14:textId="193B5B5F" w:rsidR="004A7C57" w:rsidRPr="00714CFB" w:rsidRDefault="004A7C57">
      <w:pPr>
        <w:pStyle w:val="FootnoteText"/>
      </w:pPr>
      <w:r w:rsidRPr="00714CFB">
        <w:rPr>
          <w:rStyle w:val="FootnoteReference"/>
        </w:rPr>
        <w:footnoteRef/>
      </w:r>
      <w:r w:rsidRPr="00714CFB">
        <w:t xml:space="preserve"> </w:t>
      </w:r>
      <w:r w:rsidR="007A388A" w:rsidRPr="00714CFB">
        <w:t xml:space="preserve">Apressada; </w:t>
      </w:r>
      <w:r w:rsidRPr="00714CFB">
        <w:t xml:space="preserve">É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5FB672A3" w:rsidR="007B5C31" w:rsidRPr="00714CFB" w:rsidRDefault="007B5C31">
      <w:pPr>
        <w:pStyle w:val="FootnoteText"/>
      </w:pPr>
      <w:r w:rsidRPr="00714CFB">
        <w:rPr>
          <w:rStyle w:val="FootnoteReference"/>
        </w:rPr>
        <w:footnoteRef/>
      </w:r>
      <w:r w:rsidRPr="00714CFB">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6932B4">
            <w:rPr>
              <w:rFonts w:eastAsia="Times New Roman"/>
            </w:rPr>
            <w:t>(</w:t>
          </w:r>
          <w:r w:rsidR="006932B4">
            <w:rPr>
              <w:rFonts w:eastAsia="Times New Roman"/>
              <w:i/>
              <w:iCs/>
            </w:rPr>
            <w:t>Eufemismo: Conheça Essa Figura de Linguagem</w:t>
          </w:r>
          <w:r w:rsidR="006932B4">
            <w:rPr>
              <w:rFonts w:eastAsia="Times New Roman"/>
            </w:rPr>
            <w:t>, n.d.)</w:t>
          </w:r>
        </w:sdtContent>
      </w:sdt>
      <w:r w:rsidRPr="00714CFB">
        <w:t>.</w:t>
      </w:r>
    </w:p>
  </w:footnote>
  <w:footnote w:id="30">
    <w:p w14:paraId="7E79C3F8" w14:textId="59B4643A" w:rsidR="00D5693B" w:rsidRPr="00714CFB" w:rsidRDefault="00D5693B">
      <w:pPr>
        <w:pStyle w:val="FootnoteText"/>
      </w:pPr>
      <w:r w:rsidRPr="00714CFB">
        <w:rPr>
          <w:rStyle w:val="FootnoteReference"/>
        </w:rPr>
        <w:footnoteRef/>
      </w:r>
      <w:r w:rsidRPr="00714CFB">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714CFB" w:rsidRDefault="00843688">
      <w:pPr>
        <w:pStyle w:val="FootnoteText"/>
      </w:pPr>
      <w:r w:rsidRPr="00714CFB">
        <w:rPr>
          <w:rStyle w:val="FootnoteReference"/>
        </w:rPr>
        <w:footnoteRef/>
      </w:r>
      <w:r w:rsidRPr="00714CFB">
        <w:t xml:space="preserve"> Apesar de ser opcional, o jogador descobre esta informação ao dialogar com a OLD LADY.</w:t>
      </w:r>
    </w:p>
  </w:footnote>
  <w:footnote w:id="32">
    <w:p w14:paraId="65EBA0CD" w14:textId="3A81BFB2" w:rsidR="00843688" w:rsidRPr="00714CFB" w:rsidRDefault="00843688">
      <w:pPr>
        <w:pStyle w:val="FootnoteText"/>
      </w:pPr>
      <w:r w:rsidRPr="00714CFB">
        <w:rPr>
          <w:rStyle w:val="FootnoteReference"/>
        </w:rPr>
        <w:footnoteRef/>
      </w:r>
      <w:r w:rsidRPr="00714CFB">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FE4FF68" w:rsidR="00450101" w:rsidRPr="00714CFB" w:rsidRDefault="00450101">
      <w:pPr>
        <w:pStyle w:val="FootnoteText"/>
      </w:pPr>
      <w:r w:rsidRPr="00714CFB">
        <w:rPr>
          <w:rStyle w:val="FootnoteReference"/>
        </w:rPr>
        <w:footnoteRef/>
      </w:r>
      <w:r w:rsidRPr="007431F0">
        <w:rPr>
          <w:lang w:val="en-US"/>
        </w:rPr>
        <w:t xml:space="preserve"> A palavra </w:t>
      </w:r>
      <w:r w:rsidRPr="007431F0">
        <w:rPr>
          <w:i/>
          <w:iCs/>
          <w:lang w:val="en-US"/>
        </w:rPr>
        <w:t xml:space="preserve">calla </w:t>
      </w:r>
      <w:r w:rsidRPr="007431F0">
        <w:rPr>
          <w:lang w:val="en-US"/>
        </w:rPr>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 xml:space="preserve">What Is the Meaning Behind Calla Lily Flowers? </w:t>
          </w:r>
          <w:r w:rsidR="006932B4">
            <w:rPr>
              <w:rFonts w:eastAsia="Times New Roman"/>
              <w:i/>
              <w:iCs/>
            </w:rPr>
            <w:t>(And 7 Occasions To Send Calla Lilies)</w:t>
          </w:r>
          <w:r w:rsidR="006932B4">
            <w:rPr>
              <w:rFonts w:eastAsia="Times New Roman"/>
            </w:rPr>
            <w:t>, n.d.)</w:t>
          </w:r>
        </w:sdtContent>
      </w:sdt>
      <w:r w:rsidRPr="00714CFB">
        <w:t>– pelo que “lírio belo” é uma possível tradução; assim, também esta flor faz alusão ao conceito de beleza.</w:t>
      </w:r>
    </w:p>
  </w:footnote>
  <w:footnote w:id="34">
    <w:p w14:paraId="7FEAFC69" w14:textId="7E76C0E2" w:rsidR="001340E9" w:rsidRPr="00714CFB" w:rsidRDefault="001340E9">
      <w:pPr>
        <w:pStyle w:val="FootnoteText"/>
      </w:pPr>
      <w:r w:rsidRPr="00714CFB">
        <w:rPr>
          <w:rStyle w:val="FootnoteReference"/>
        </w:rPr>
        <w:footnoteRef/>
      </w:r>
      <w:r w:rsidRPr="00714CFB">
        <w:t xml:space="preserve"> A Virgem de Guadalupe, também </w:t>
      </w:r>
      <w:r w:rsidR="00CA7158" w:rsidRPr="00714CFB">
        <w:t>chamada</w:t>
      </w:r>
      <w:r w:rsidRPr="00714CFB">
        <w:t xml:space="preserve"> </w:t>
      </w:r>
      <w:r w:rsidR="00CA7158" w:rsidRPr="00714CFB">
        <w:t>de</w:t>
      </w:r>
      <w:r w:rsidRPr="00714CFB">
        <w:t xml:space="preserve"> Rainha do México, </w:t>
      </w:r>
      <w:r w:rsidR="00CA7158" w:rsidRPr="00714CFB">
        <w:t xml:space="preserve">é a designação dada às quatro aparições da Virgem Maria no monte Tepeyac,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6932B4">
            <w:rPr>
              <w:rFonts w:eastAsia="Times New Roman"/>
            </w:rPr>
            <w:t>(</w:t>
          </w:r>
          <w:r w:rsidR="006932B4">
            <w:rPr>
              <w:rFonts w:eastAsia="Times New Roman"/>
              <w:i/>
              <w:iCs/>
            </w:rPr>
            <w:t>Nossa Senhora de Guadalupe (México) – Wikipédia, a Enciclopédia Livre</w:t>
          </w:r>
          <w:r w:rsidR="006932B4">
            <w:rPr>
              <w:rFonts w:eastAsia="Times New Roman"/>
            </w:rPr>
            <w:t>, n.d.)</w:t>
          </w:r>
        </w:sdtContent>
      </w:sdt>
      <w:r w:rsidR="00CA7158" w:rsidRPr="00714CFB">
        <w:t>; note-se que, então, a figura comum da Virgem Maria e a Virgem de Guadalupe representam a mesma entidade.</w:t>
      </w:r>
    </w:p>
  </w:footnote>
  <w:footnote w:id="35">
    <w:p w14:paraId="20337A7C" w14:textId="7D339877" w:rsidR="00B0307F" w:rsidRPr="00714CFB" w:rsidRDefault="00B0307F">
      <w:pPr>
        <w:pStyle w:val="FootnoteText"/>
      </w:pPr>
      <w:r w:rsidRPr="00714CFB">
        <w:rPr>
          <w:rStyle w:val="FootnoteReference"/>
        </w:rPr>
        <w:footnoteRef/>
      </w:r>
      <w:r w:rsidRPr="00714CFB">
        <w:t xml:space="preserve"> </w:t>
      </w:r>
      <w:r w:rsidR="00C27CCC" w:rsidRPr="00714CFB">
        <w:t xml:space="preserve">Embora anteriormente tenha sido dada a informação de que </w:t>
      </w:r>
      <w:r w:rsidR="00C27CCC" w:rsidRPr="00714CFB">
        <w:rPr>
          <w:i/>
          <w:iCs/>
        </w:rPr>
        <w:t xml:space="preserve">calla lily </w:t>
      </w:r>
      <w:r w:rsidR="00C27CCC" w:rsidRPr="00714CFB">
        <w:t>é o lírio que aparece nas representações da Virgem (o que não está incorreto), outras espécies de lírios também são manifestadas nas mesmas – como é o caso d</w:t>
      </w:r>
      <w:r w:rsidR="002E743A" w:rsidRPr="00714CFB">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6932B4">
            <w:rPr>
              <w:rFonts w:eastAsia="Times New Roman"/>
            </w:rPr>
            <w:t>(</w:t>
          </w:r>
          <w:r w:rsidR="006932B4">
            <w:rPr>
              <w:rFonts w:eastAsia="Times New Roman"/>
              <w:i/>
              <w:iCs/>
            </w:rPr>
            <w:t>Açucena: Origem, Cultivo e Curiosidades Sobre a Flor | WESTWING</w:t>
          </w:r>
          <w:r w:rsidR="006932B4">
            <w:rPr>
              <w:rFonts w:eastAsia="Times New Roman"/>
            </w:rPr>
            <w:t xml:space="preserve">, n.d.; </w:t>
          </w:r>
          <w:r w:rsidR="006932B4">
            <w:rPr>
              <w:rFonts w:eastAsia="Times New Roman"/>
              <w:i/>
              <w:iCs/>
            </w:rPr>
            <w:t>Consider the Lily Flower - Flower Magazine | Home &amp; Lifestyle</w:t>
          </w:r>
          <w:r w:rsidR="006932B4">
            <w:rPr>
              <w:rFonts w:eastAsia="Times New Roman"/>
            </w:rPr>
            <w:t>, n.d.)</w:t>
          </w:r>
        </w:sdtContent>
      </w:sdt>
      <w:r w:rsidR="002E743A" w:rsidRPr="00714CFB">
        <w:t>.</w:t>
      </w:r>
    </w:p>
  </w:footnote>
  <w:footnote w:id="36">
    <w:p w14:paraId="2E42B137" w14:textId="3A22D79C" w:rsidR="00C27CCC" w:rsidRPr="00714CFB" w:rsidRDefault="00C27CCC">
      <w:pPr>
        <w:pStyle w:val="FootnoteText"/>
      </w:pPr>
      <w:r w:rsidRPr="00714CFB">
        <w:rPr>
          <w:rStyle w:val="FootnoteReference"/>
        </w:rPr>
        <w:footnoteRef/>
      </w:r>
      <w:r w:rsidRPr="00714CFB">
        <w:t xml:space="preserve"> </w:t>
      </w:r>
      <w:r w:rsidR="00617B17" w:rsidRPr="00714CFB">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6932B4">
            <w:rPr>
              <w:rFonts w:eastAsia="Times New Roman"/>
            </w:rPr>
            <w:t>(</w:t>
          </w:r>
          <w:r w:rsidR="006932B4">
            <w:rPr>
              <w:rFonts w:eastAsia="Times New Roman"/>
              <w:i/>
              <w:iCs/>
            </w:rPr>
            <w:t>ANUNCIAÇÃO - Definição e Sinônimos de Anunciação No Dicionário Português</w:t>
          </w:r>
          <w:r w:rsidR="006932B4">
            <w:rPr>
              <w:rFonts w:eastAsia="Times New Roman"/>
            </w:rPr>
            <w:t>, n.d.)</w:t>
          </w:r>
        </w:sdtContent>
      </w:sdt>
      <w:r w:rsidR="00617B17" w:rsidRPr="00714CFB">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6932B4">
            <w:rPr>
              <w:rFonts w:eastAsia="Times New Roman"/>
            </w:rPr>
            <w:t>(</w:t>
          </w:r>
          <w:r w:rsidR="006932B4">
            <w:rPr>
              <w:rFonts w:eastAsia="Times New Roman"/>
              <w:i/>
              <w:iCs/>
            </w:rPr>
            <w:t>Secretariado Nacional de Liturgia :: Portugal</w:t>
          </w:r>
          <w:r w:rsidR="006932B4">
            <w:rPr>
              <w:rFonts w:eastAsia="Times New Roman"/>
            </w:rPr>
            <w:t>, n.d.)</w:t>
          </w:r>
        </w:sdtContent>
      </w:sdt>
      <w:r w:rsidR="00617B17" w:rsidRPr="00714CFB">
        <w:t xml:space="preserve">, é no Cristianismo o momento </w:t>
      </w:r>
      <w:r w:rsidR="00251083" w:rsidRPr="00714CFB">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6932B4">
            <w:rPr>
              <w:rFonts w:eastAsia="Times New Roman"/>
            </w:rPr>
            <w:t>(</w:t>
          </w:r>
          <w:r w:rsidR="006932B4">
            <w:rPr>
              <w:rFonts w:eastAsia="Times New Roman"/>
              <w:i/>
              <w:iCs/>
            </w:rPr>
            <w:t>Annunciation | Description, Meaning, &amp; Feast Day | Britannica</w:t>
          </w:r>
          <w:r w:rsidR="006932B4">
            <w:rPr>
              <w:rFonts w:eastAsia="Times New Roman"/>
            </w:rPr>
            <w:t>, n.d.)</w:t>
          </w:r>
        </w:sdtContent>
      </w:sdt>
      <w:r w:rsidR="00251083" w:rsidRPr="00714CFB">
        <w:t>.</w:t>
      </w:r>
    </w:p>
  </w:footnote>
  <w:footnote w:id="37">
    <w:p w14:paraId="2BA60C48" w14:textId="0A2BE212" w:rsidR="00A67BB8" w:rsidRPr="00714CFB" w:rsidRDefault="00A67BB8">
      <w:pPr>
        <w:pStyle w:val="FootnoteText"/>
      </w:pPr>
      <w:r w:rsidRPr="00714CFB">
        <w:rPr>
          <w:rStyle w:val="FootnoteReference"/>
        </w:rPr>
        <w:footnoteRef/>
      </w:r>
      <w:r w:rsidRPr="00714CFB">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6932B4">
            <w:rPr>
              <w:rFonts w:eastAsia="Times New Roman"/>
            </w:rPr>
            <w:t>(</w:t>
          </w:r>
          <w:r w:rsidR="006932B4">
            <w:rPr>
              <w:rFonts w:eastAsia="Times New Roman"/>
              <w:i/>
              <w:iCs/>
            </w:rPr>
            <w:t>Zeus | Myths, Wife, Children, &amp; Facts | Britannica</w:t>
          </w:r>
          <w:r w:rsidR="006932B4">
            <w:rPr>
              <w:rFonts w:eastAsia="Times New Roman"/>
            </w:rPr>
            <w:t>, n.d.)</w:t>
          </w:r>
        </w:sdtContent>
      </w:sdt>
      <w:r w:rsidRPr="00714CFB">
        <w:t>.</w:t>
      </w:r>
    </w:p>
  </w:footnote>
  <w:footnote w:id="38">
    <w:p w14:paraId="4BCA749C" w14:textId="3EB26B47" w:rsidR="00CA7A71" w:rsidRPr="00714CFB" w:rsidRDefault="00CA7A71">
      <w:pPr>
        <w:pStyle w:val="FootnoteText"/>
      </w:pPr>
      <w:r w:rsidRPr="00714CFB">
        <w:rPr>
          <w:rStyle w:val="FootnoteReference"/>
        </w:rPr>
        <w:footnoteRef/>
      </w:r>
      <w:r w:rsidRPr="00714CFB">
        <w:t xml:space="preserve"> Filha de Zeus </w:t>
      </w:r>
      <w:r w:rsidR="00216C96" w:rsidRPr="00714CFB">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6932B4">
            <w:rPr>
              <w:rFonts w:eastAsia="Times New Roman"/>
            </w:rPr>
            <w:t>(</w:t>
          </w:r>
          <w:r w:rsidR="006932B4">
            <w:rPr>
              <w:rFonts w:eastAsia="Times New Roman"/>
              <w:i/>
              <w:iCs/>
            </w:rPr>
            <w:t>Aphrodite | Mythology, Worship, &amp; Art | Britannica</w:t>
          </w:r>
          <w:r w:rsidR="006932B4">
            <w:rPr>
              <w:rFonts w:eastAsia="Times New Roman"/>
            </w:rPr>
            <w:t>, n.d.)</w:t>
          </w:r>
        </w:sdtContent>
      </w:sdt>
      <w:r w:rsidR="00216C96" w:rsidRPr="00714CFB">
        <w:t>.</w:t>
      </w:r>
    </w:p>
  </w:footnote>
  <w:footnote w:id="39">
    <w:p w14:paraId="7941CEB6" w14:textId="2E08B9A6" w:rsidR="00FB7CFB" w:rsidRPr="00714CFB" w:rsidRDefault="00FB7CFB">
      <w:pPr>
        <w:pStyle w:val="FootnoteText"/>
      </w:pPr>
      <w:r w:rsidRPr="00714CFB">
        <w:rPr>
          <w:rStyle w:val="FootnoteReference"/>
        </w:rPr>
        <w:footnoteRef/>
      </w:r>
      <w:r w:rsidRPr="00714CFB">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714CFB" w:rsidRDefault="00FB7CFB">
      <w:pPr>
        <w:pStyle w:val="FootnoteText"/>
      </w:pPr>
      <w:r w:rsidRPr="00714CFB">
        <w:rPr>
          <w:rStyle w:val="FootnoteReference"/>
        </w:rPr>
        <w:footnoteRef/>
      </w:r>
      <w:r w:rsidRPr="00714CFB">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4B9FA5D1" w:rsidR="00E548C6" w:rsidRPr="00714CFB" w:rsidRDefault="00E548C6">
      <w:pPr>
        <w:pStyle w:val="FootnoteText"/>
      </w:pPr>
      <w:r w:rsidRPr="00714CFB">
        <w:rPr>
          <w:rStyle w:val="FootnoteReference"/>
        </w:rPr>
        <w:footnoteRef/>
      </w:r>
      <w:r w:rsidRPr="00714CFB">
        <w:t xml:space="preserve"> NEO PI-R significa “Neuroticism Extraversion Openness Personality Inventory-Revised”, isto é, “Inventário Revisto de Personalidade em relação a neuroticismo,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6932B4" w:rsidRPr="006932B4">
            <w:rPr>
              <w:color w:val="000000"/>
            </w:rPr>
            <w:t>(Ashton, 2013)</w:t>
          </w:r>
        </w:sdtContent>
      </w:sdt>
      <w:r w:rsidRPr="00714CFB">
        <w:t xml:space="preserve">; é um questionário constituído por 240 items que permitem avaliar as cinco dimensões de personalidade principais de um indivíduo, conhecidas como </w:t>
      </w:r>
      <w:r w:rsidRPr="00714CFB">
        <w:rPr>
          <w:i/>
          <w:iCs/>
        </w:rPr>
        <w:t>The Big Five</w:t>
      </w:r>
      <w:r w:rsidRPr="00714CFB">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6932B4">
            <w:rPr>
              <w:rFonts w:eastAsia="Times New Roman"/>
            </w:rPr>
            <w:t>(</w:t>
          </w:r>
          <w:r w:rsidR="006932B4">
            <w:rPr>
              <w:rFonts w:eastAsia="Times New Roman"/>
              <w:i/>
              <w:iCs/>
            </w:rPr>
            <w:t>NEO PI-R - Inventário de Personalidade NEO - Revisto – Hogrefe Editora</w:t>
          </w:r>
          <w:r w:rsidR="006932B4">
            <w:rPr>
              <w:rFonts w:eastAsia="Times New Roman"/>
            </w:rPr>
            <w:t>, n.d.)</w:t>
          </w:r>
        </w:sdtContent>
      </w:sdt>
      <w:r w:rsidRPr="00714CFB">
        <w:t>.</w:t>
      </w:r>
    </w:p>
  </w:footnote>
  <w:footnote w:id="42">
    <w:p w14:paraId="0DD13CA9" w14:textId="518D3933" w:rsidR="008F2115" w:rsidRPr="006932B4" w:rsidRDefault="008F2115">
      <w:pPr>
        <w:pStyle w:val="FootnoteText"/>
        <w:rPr>
          <w:lang w:val="en-US"/>
        </w:rPr>
      </w:pPr>
      <w:r w:rsidRPr="00714CFB">
        <w:rPr>
          <w:rStyle w:val="FootnoteReference"/>
        </w:rPr>
        <w:footnoteRef/>
      </w:r>
      <w:r w:rsidRPr="00714CFB">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6932B4">
            <w:rPr>
              <w:rFonts w:eastAsia="Times New Roman"/>
            </w:rPr>
            <w:t>(</w:t>
          </w:r>
          <w:r w:rsidR="006932B4">
            <w:rPr>
              <w:rFonts w:eastAsia="Times New Roman"/>
              <w:i/>
              <w:iCs/>
            </w:rPr>
            <w:t>Dimensional_1 Adjective - Definition, Pictures, Pronunciation and Usage Notes | Oxford Advanced Learner’s Dictionary at OxfordLearnersDictionaries.Com</w:t>
          </w:r>
          <w:r w:rsidR="006932B4">
            <w:rPr>
              <w:rFonts w:eastAsia="Times New Roman"/>
            </w:rPr>
            <w:t>, n.d.)</w:t>
          </w:r>
        </w:sdtContent>
      </w:sdt>
      <w:r w:rsidRPr="006932B4">
        <w:rPr>
          <w:lang w:val="en-US"/>
        </w:rPr>
        <w:t>.</w:t>
      </w:r>
    </w:p>
  </w:footnote>
  <w:footnote w:id="43">
    <w:p w14:paraId="4FD75BE1" w14:textId="4E28BBFA" w:rsidR="00F528FB" w:rsidRPr="006932B4" w:rsidRDefault="00F528FB">
      <w:pPr>
        <w:pStyle w:val="FootnoteText"/>
        <w:rPr>
          <w:lang w:val="pt-BR"/>
        </w:rPr>
      </w:pPr>
      <w:r w:rsidRPr="00714CFB">
        <w:rPr>
          <w:rStyle w:val="FootnoteReference"/>
        </w:rPr>
        <w:footnoteRef/>
      </w:r>
      <w:r w:rsidRPr="007431F0">
        <w:rPr>
          <w:lang w:val="en-US"/>
        </w:rPr>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6932B4" w:rsidRPr="006932B4">
            <w:rPr>
              <w:rFonts w:eastAsia="Times New Roman"/>
              <w:lang w:val="en-US"/>
            </w:rPr>
            <w:t>(</w:t>
          </w:r>
          <w:r w:rsidR="006932B4" w:rsidRPr="006932B4">
            <w:rPr>
              <w:rFonts w:eastAsia="Times New Roman"/>
              <w:i/>
              <w:iCs/>
              <w:lang w:val="en-US"/>
            </w:rPr>
            <w:t>Apologetic Adjective - Definition, Pictures, Pronunciation and Usage Notes | Oxford Advanced Learner’s Dictionary at OxfordLearnersDictionaries.Com</w:t>
          </w:r>
          <w:r w:rsidR="006932B4" w:rsidRPr="006932B4">
            <w:rPr>
              <w:rFonts w:eastAsia="Times New Roman"/>
              <w:lang w:val="en-US"/>
            </w:rPr>
            <w:t>, n.d.)</w:t>
          </w:r>
        </w:sdtContent>
      </w:sdt>
      <w:r w:rsidRPr="006932B4">
        <w:rPr>
          <w:lang w:val="pt-BR"/>
        </w:rPr>
        <w:t>.</w:t>
      </w:r>
    </w:p>
  </w:footnote>
  <w:footnote w:id="44">
    <w:p w14:paraId="788C01D8" w14:textId="1A647900" w:rsidR="004925BC" w:rsidRPr="00714CFB" w:rsidRDefault="004925BC">
      <w:pPr>
        <w:pStyle w:val="FootnoteText"/>
      </w:pPr>
      <w:r w:rsidRPr="00714CFB">
        <w:rPr>
          <w:rStyle w:val="FootnoteReference"/>
        </w:rPr>
        <w:footnoteRef/>
      </w:r>
      <w:r w:rsidRPr="00714CFB">
        <w:t xml:space="preserve"> É importante referir que, e apesar do conceito ser designado por </w:t>
      </w:r>
      <w:r w:rsidRPr="00714CFB">
        <w:rPr>
          <w:i/>
          <w:iCs/>
        </w:rPr>
        <w:t>character diamond</w:t>
      </w:r>
      <w:r w:rsidRPr="00714CFB">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6932B4" w:rsidRPr="006932B4">
            <w:rPr>
              <w:color w:val="000000"/>
            </w:rPr>
            <w:t>(Freeman, 2004; Sloan, 2015)</w:t>
          </w:r>
        </w:sdtContent>
      </w:sdt>
      <w:r w:rsidRPr="00714CFB">
        <w:rPr>
          <w:color w:val="000000"/>
        </w:rPr>
        <w:t>.</w:t>
      </w:r>
    </w:p>
  </w:footnote>
  <w:footnote w:id="45">
    <w:p w14:paraId="29E55BD1" w14:textId="4CFF3194" w:rsidR="00C64820" w:rsidRPr="00714CFB" w:rsidRDefault="00C64820">
      <w:pPr>
        <w:pStyle w:val="FootnoteText"/>
      </w:pPr>
      <w:r w:rsidRPr="00714CFB">
        <w:rPr>
          <w:rStyle w:val="FootnoteReference"/>
        </w:rPr>
        <w:footnoteRef/>
      </w:r>
      <w:r w:rsidRPr="00714CFB">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6932B4" w:rsidRPr="006932B4">
            <w:rPr>
              <w:color w:val="000000"/>
            </w:rPr>
            <w:t>(Sloan, 2015)</w:t>
          </w:r>
        </w:sdtContent>
      </w:sdt>
      <w:r w:rsidRPr="00714CFB">
        <w:rPr>
          <w:color w:val="000000"/>
        </w:rPr>
        <w:t>.</w:t>
      </w:r>
    </w:p>
  </w:footnote>
  <w:footnote w:id="46">
    <w:p w14:paraId="54E31CE6" w14:textId="243987B1" w:rsidR="00C64820" w:rsidRPr="00714CFB" w:rsidRDefault="00C64820">
      <w:pPr>
        <w:pStyle w:val="FootnoteText"/>
      </w:pPr>
      <w:r w:rsidRPr="00714CFB">
        <w:rPr>
          <w:rStyle w:val="FootnoteReference"/>
        </w:rPr>
        <w:footnoteRef/>
      </w:r>
      <w:r w:rsidRPr="00714CFB">
        <w:t xml:space="preserve"> Apesar de questões políticas não terem sido de todo o foco desta investigação – não há qualquer referência ao longo da trama </w:t>
      </w:r>
      <w:r w:rsidR="00267F3B" w:rsidRPr="00714CFB">
        <w:t>-,</w:t>
      </w:r>
      <w:r w:rsidRPr="00714CFB">
        <w:t xml:space="preserve"> foi associado ao FLOURIST um ponto de vista hipotético que iria mais de encontro com a sua personalidade. </w:t>
      </w:r>
      <w:r w:rsidR="00FE24E8" w:rsidRPr="00714CFB">
        <w:t>O mesmo será feito para os personagens secundários de maior destaque.</w:t>
      </w:r>
    </w:p>
  </w:footnote>
  <w:footnote w:id="47">
    <w:p w14:paraId="318BFC17" w14:textId="5C9C7BD4" w:rsidR="00F3613E" w:rsidRPr="00714CFB" w:rsidRDefault="001817B6">
      <w:pPr>
        <w:pStyle w:val="FootnoteText"/>
      </w:pPr>
      <w:r w:rsidRPr="00714CFB">
        <w:rPr>
          <w:rStyle w:val="FootnoteReference"/>
        </w:rPr>
        <w:footnoteRef/>
      </w:r>
      <w:r w:rsidRPr="00714CFB">
        <w:t xml:space="preserve"> Note-se que aqui o termo “alternativa” faz referência a tod</w:t>
      </w:r>
      <w:r w:rsidR="00F3613E" w:rsidRPr="00714CFB">
        <w:t>o</w:t>
      </w:r>
      <w:r w:rsidRPr="00714CFB">
        <w:t>s os movimentos que o jogador pôde realizar no dia I: é favor relembrar que</w:t>
      </w:r>
      <w:r w:rsidR="00F3613E" w:rsidRPr="00714CFB">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714CFB" w:rsidRDefault="005C0538">
      <w:pPr>
        <w:pStyle w:val="FootnoteText"/>
      </w:pPr>
      <w:r w:rsidRPr="00714CFB">
        <w:rPr>
          <w:rStyle w:val="FootnoteReference"/>
        </w:rPr>
        <w:footnoteRef/>
      </w:r>
      <w:r w:rsidRPr="00714CFB">
        <w:t xml:space="preserve"> </w:t>
      </w:r>
    </w:p>
  </w:footnote>
  <w:footnote w:id="49">
    <w:p w14:paraId="702716F6" w14:textId="61B54631" w:rsidR="00132464" w:rsidRPr="00714CFB" w:rsidRDefault="00132464">
      <w:pPr>
        <w:pStyle w:val="FootnoteText"/>
      </w:pPr>
      <w:r w:rsidRPr="00714CFB">
        <w:rPr>
          <w:rStyle w:val="FootnoteReference"/>
        </w:rPr>
        <w:footnoteRef/>
      </w:r>
      <w:r w:rsidRPr="00714CFB">
        <w:t xml:space="preserve"> Durante a conversa para com o OLD MAN no dia I, uma das afirmações por parte do FLOURIST é que o mesmo transmitiu a posse do seu estabelecimento para o seu filho.</w:t>
      </w:r>
    </w:p>
  </w:footnote>
  <w:footnote w:id="50">
    <w:p w14:paraId="3DDF9599" w14:textId="449B75E4" w:rsidR="001E4649" w:rsidRPr="00714CFB" w:rsidRDefault="001E4649">
      <w:pPr>
        <w:pStyle w:val="FootnoteText"/>
      </w:pPr>
      <w:r w:rsidRPr="00714CFB">
        <w:rPr>
          <w:rStyle w:val="FootnoteReference"/>
        </w:rPr>
        <w:footnoteRef/>
      </w:r>
      <w:r w:rsidRPr="00714CFB">
        <w:t xml:space="preserve"> A expressão </w:t>
      </w:r>
      <w:r w:rsidRPr="00714CFB">
        <w:rPr>
          <w:i/>
          <w:iCs/>
        </w:rPr>
        <w:t>my Lady</w:t>
      </w:r>
      <w:r w:rsidRPr="00714CFB">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6932B4">
            <w:rPr>
              <w:rFonts w:eastAsia="Times New Roman"/>
            </w:rPr>
            <w:t>(</w:t>
          </w:r>
          <w:r w:rsidR="006932B4">
            <w:rPr>
              <w:rFonts w:eastAsia="Times New Roman"/>
              <w:i/>
              <w:iCs/>
            </w:rPr>
            <w:t>My Lady: Meaning, Antonyms - WordSense</w:t>
          </w:r>
          <w:r w:rsidR="006932B4">
            <w:rPr>
              <w:rFonts w:eastAsia="Times New Roman"/>
            </w:rPr>
            <w:t>, n.d.)</w:t>
          </w:r>
        </w:sdtContent>
      </w:sdt>
      <w:r w:rsidRPr="00714CFB">
        <w:t>.</w:t>
      </w:r>
    </w:p>
  </w:footnote>
  <w:footnote w:id="51">
    <w:p w14:paraId="302AC5EB" w14:textId="3A487D20" w:rsidR="00F93D5F" w:rsidRPr="00714CFB" w:rsidRDefault="00F93D5F">
      <w:pPr>
        <w:pStyle w:val="FootnoteText"/>
      </w:pPr>
      <w:r w:rsidRPr="00714CFB">
        <w:rPr>
          <w:rStyle w:val="FootnoteReference"/>
        </w:rPr>
        <w:footnoteRef/>
      </w:r>
      <w:r w:rsidRPr="00714CFB">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6932B4">
            <w:rPr>
              <w:rFonts w:eastAsia="Times New Roman"/>
            </w:rPr>
            <w:t>(</w:t>
          </w:r>
          <w:r w:rsidR="006932B4">
            <w:rPr>
              <w:rFonts w:eastAsia="Times New Roman"/>
              <w:i/>
              <w:iCs/>
            </w:rPr>
            <w:t>Temporary Insanity | Wex | US Law | LII / Legal Information Institute</w:t>
          </w:r>
          <w:r w:rsidR="006932B4">
            <w:rPr>
              <w:rFonts w:eastAsia="Times New Roman"/>
            </w:rPr>
            <w:t>, n.d.)</w:t>
          </w:r>
        </w:sdtContent>
      </w:sdt>
      <w:r w:rsidRPr="00714CFB">
        <w:t>.</w:t>
      </w:r>
    </w:p>
  </w:footnote>
  <w:footnote w:id="52">
    <w:p w14:paraId="2E61972C" w14:textId="16A2D62B" w:rsidR="00425EDA" w:rsidRPr="00714CFB" w:rsidRDefault="00425EDA">
      <w:pPr>
        <w:pStyle w:val="FootnoteText"/>
      </w:pPr>
      <w:r w:rsidRPr="00714CFB">
        <w:rPr>
          <w:rStyle w:val="FootnoteReference"/>
        </w:rPr>
        <w:footnoteRef/>
      </w:r>
      <w:r w:rsidRPr="00714CFB">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6932B4">
            <w:rPr>
              <w:rFonts w:eastAsia="Times New Roman"/>
            </w:rPr>
            <w:t>(</w:t>
          </w:r>
          <w:r w:rsidR="006932B4">
            <w:rPr>
              <w:rFonts w:eastAsia="Times New Roman"/>
              <w:i/>
              <w:iCs/>
            </w:rPr>
            <w:t>Psicose: O Que é, Sintomas, Causas e Tratamento</w:t>
          </w:r>
          <w:r w:rsidR="006932B4">
            <w:rPr>
              <w:rFonts w:eastAsia="Times New Roman"/>
            </w:rPr>
            <w:t>, n.d.)</w:t>
          </w:r>
        </w:sdtContent>
      </w:sdt>
      <w:r w:rsidRPr="00714CFB">
        <w:t>.</w:t>
      </w:r>
    </w:p>
  </w:footnote>
  <w:footnote w:id="53">
    <w:p w14:paraId="13957A5F" w14:textId="11F6186F" w:rsidR="00EB14D7" w:rsidRPr="00714CFB" w:rsidRDefault="00EB14D7">
      <w:pPr>
        <w:pStyle w:val="FootnoteText"/>
      </w:pPr>
      <w:r w:rsidRPr="00714CFB">
        <w:rPr>
          <w:rStyle w:val="FootnoteReference"/>
        </w:rPr>
        <w:footnoteRef/>
      </w:r>
      <w:r w:rsidRPr="00714CFB">
        <w:t xml:space="preserve"> Um sentimento de piedade para consigo mesmo </w:t>
      </w:r>
      <w:r w:rsidRPr="00714CFB">
        <w:fldChar w:fldCharType="begin" w:fldLock="1"/>
      </w:r>
      <w:r w:rsidR="00014FF1" w:rsidRPr="00714CFB">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Autocomiseração - Dicionário Online Priberam de Português</w:t>
      </w:r>
      <w:r w:rsidRPr="00714CFB">
        <w:rPr>
          <w:noProof/>
        </w:rPr>
        <w:t>, n.d.)</w:t>
      </w:r>
      <w:r w:rsidRPr="00714CFB">
        <w:fldChar w:fldCharType="end"/>
      </w:r>
      <w:r w:rsidRPr="00714CFB">
        <w:t>.</w:t>
      </w:r>
    </w:p>
  </w:footnote>
  <w:footnote w:id="54">
    <w:p w14:paraId="1370D8FC" w14:textId="3CF62878" w:rsidR="00FA6AAE" w:rsidRPr="00714CFB" w:rsidRDefault="00FA6AAE">
      <w:pPr>
        <w:pStyle w:val="FootnoteText"/>
      </w:pPr>
      <w:r w:rsidRPr="00714CFB">
        <w:rPr>
          <w:rStyle w:val="FootnoteReference"/>
        </w:rPr>
        <w:footnoteRef/>
      </w:r>
      <w:r w:rsidRPr="00714CFB">
        <w:t xml:space="preserve"> Relembre-se que durante o diálogo o protagonista declara não ter qualquer membro familiar e frisa a impossibilidade em ter sido pai, considerando-se culpado por isso. Ora, extravasando esta linha de pensamento, e colocando-se no papel do jogador</w:t>
      </w:r>
      <w:r w:rsidR="005F39ED" w:rsidRPr="00714CFB">
        <w:t xml:space="preserve"> em interpretar a narrativa</w:t>
      </w:r>
      <w:r w:rsidRPr="00714CFB">
        <w:t xml:space="preserve">, se o </w:t>
      </w:r>
      <w:r w:rsidR="005F39ED" w:rsidRPr="00714CFB">
        <w:t>OLD MAN se</w:t>
      </w:r>
      <w:r w:rsidRPr="00714CFB">
        <w:t xml:space="preserve"> acha responsável por se encontrar sozinho</w:t>
      </w:r>
      <w:r w:rsidR="005F39ED" w:rsidRPr="00714CFB">
        <w:t xml:space="preserve"> será, por exemplo, por ser </w:t>
      </w:r>
      <w:r w:rsidRPr="00714CFB">
        <w:t>solteiro, ou é infértil, ou algo aconteceu para que um suposto relacionamento com alguém tenha acabado, impossibilitando a formação de uma família; dadas as sucessivas alusões a uma “ela”, é plaus</w:t>
      </w:r>
      <w:r w:rsidR="005F39ED" w:rsidRPr="00714CFB">
        <w:t>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55">
    <w:p w14:paraId="0A65EB8E" w14:textId="3764553C" w:rsidR="00AF6EAA" w:rsidRPr="00714CFB" w:rsidRDefault="00AF6EAA">
      <w:pPr>
        <w:pStyle w:val="FootnoteText"/>
      </w:pPr>
      <w:r w:rsidRPr="00714CFB">
        <w:rPr>
          <w:rStyle w:val="FootnoteReference"/>
        </w:rPr>
        <w:footnoteRef/>
      </w:r>
      <w:r w:rsidRPr="00714CFB">
        <w:t xml:space="preserve"> No fim do dia I, o OLD MAN afirma que é um dever seu visitar diariamente uma “amiga”</w:t>
      </w:r>
      <w:r w:rsidR="00AD2123" w:rsidRPr="00714CFB">
        <w:t>,</w:t>
      </w:r>
      <w:r w:rsidRPr="00714CFB">
        <w:t xml:space="preserve"> dado o que “ela não pôde fazer” e o que “ele desempenhara”; ora, é provável que, dada esta </w:t>
      </w:r>
      <w:r w:rsidR="00AD2123" w:rsidRPr="00714CFB">
        <w:t>intervenção do personagem principal e a ação de homenagear com uma flor uma terceira pessoa num local público, o jogador interprete o envolvimento do OLD MAN num incidente que vitimou uma “ela”.</w:t>
      </w:r>
    </w:p>
  </w:footnote>
  <w:footnote w:id="56">
    <w:p w14:paraId="25271CD9" w14:textId="2D241D21" w:rsidR="001D6636" w:rsidRPr="00714CFB" w:rsidRDefault="001D6636">
      <w:pPr>
        <w:pStyle w:val="FootnoteText"/>
      </w:pPr>
      <w:r w:rsidRPr="00714CFB">
        <w:rPr>
          <w:rStyle w:val="FootnoteReference"/>
        </w:rPr>
        <w:footnoteRef/>
      </w:r>
      <w:r w:rsidRPr="00714CFB">
        <w:t xml:space="preserve"> O arquétipo </w:t>
      </w:r>
      <w:r w:rsidRPr="00714CFB">
        <w:rPr>
          <w:i/>
          <w:iCs/>
        </w:rPr>
        <w:t xml:space="preserve">Servant </w:t>
      </w:r>
      <w:r w:rsidR="000F7FCF" w:rsidRPr="00714CFB">
        <w:t>é um tipo de personalidade caracterizada pelo altruísmo, compaixão e satisfação em fazer a diferença na vida de outras pessoas</w:t>
      </w:r>
      <w:r w:rsidR="007D3FE2" w:rsidRPr="00714CFB">
        <w:t xml:space="preserve"> e servi-las </w:t>
      </w:r>
      <w:r w:rsidR="00FE4C27" w:rsidRPr="00714CFB">
        <w:fldChar w:fldCharType="begin" w:fldLock="1"/>
      </w:r>
      <w:r w:rsidR="006C49D3" w:rsidRPr="00714CFB">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00FE4C27" w:rsidRPr="00714CFB">
        <w:fldChar w:fldCharType="separate"/>
      </w:r>
      <w:r w:rsidR="00FE4C27" w:rsidRPr="00714CFB">
        <w:rPr>
          <w:noProof/>
        </w:rPr>
        <w:t xml:space="preserve">(Myss, 2003; </w:t>
      </w:r>
      <w:r w:rsidR="00FE4C27" w:rsidRPr="00714CFB">
        <w:rPr>
          <w:i/>
          <w:noProof/>
        </w:rPr>
        <w:t>What Is the Servant Personality Type? (Characteristics + Examples)</w:t>
      </w:r>
      <w:r w:rsidR="00FE4C27" w:rsidRPr="00714CFB">
        <w:rPr>
          <w:noProof/>
        </w:rPr>
        <w:t>, n.d.)</w:t>
      </w:r>
      <w:r w:rsidR="00FE4C27" w:rsidRPr="00714CFB">
        <w:fldChar w:fldCharType="end"/>
      </w:r>
      <w:r w:rsidR="00FE4C27" w:rsidRPr="00714CFB">
        <w:t>.</w:t>
      </w:r>
    </w:p>
  </w:footnote>
  <w:footnote w:id="57">
    <w:p w14:paraId="62A110D0" w14:textId="7200FE4F" w:rsidR="00FE4C27" w:rsidRPr="00714CFB" w:rsidRDefault="00FE4C27">
      <w:pPr>
        <w:pStyle w:val="FootnoteText"/>
      </w:pPr>
      <w:r w:rsidRPr="00714CFB">
        <w:rPr>
          <w:rStyle w:val="FootnoteReference"/>
        </w:rPr>
        <w:footnoteRef/>
      </w:r>
      <w:r w:rsidRPr="00714CFB">
        <w:t xml:space="preserve"> O arquétipo </w:t>
      </w:r>
      <w:r w:rsidRPr="00714CFB">
        <w:rPr>
          <w:i/>
          <w:iCs/>
        </w:rPr>
        <w:t>Slave</w:t>
      </w:r>
      <w:r w:rsidR="004649D5" w:rsidRPr="00714CFB">
        <w:t xml:space="preserve">, relacionado negativamente com o </w:t>
      </w:r>
      <w:r w:rsidR="004649D5" w:rsidRPr="00714CFB">
        <w:rPr>
          <w:i/>
          <w:iCs/>
        </w:rPr>
        <w:t>Servant</w:t>
      </w:r>
      <w:r w:rsidR="004649D5" w:rsidRPr="00714CFB">
        <w:t xml:space="preserve">, alude ao conceito de falta de poder e decisão sob si próprio o que, num sentido mais literal, pode ser representado por um funcionário que serve outrem (possivelmente com maior destaque na sociedade) </w:t>
      </w:r>
      <w:r w:rsidR="006C49D3" w:rsidRPr="00714CFB">
        <w:fldChar w:fldCharType="begin" w:fldLock="1"/>
      </w:r>
      <w:r w:rsidR="005C5776" w:rsidRPr="00714CFB">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006C49D3" w:rsidRPr="00714CFB">
        <w:fldChar w:fldCharType="separate"/>
      </w:r>
      <w:r w:rsidR="006C49D3" w:rsidRPr="00714CFB">
        <w:rPr>
          <w:noProof/>
        </w:rPr>
        <w:t>(Myss, 2013)</w:t>
      </w:r>
      <w:r w:rsidR="006C49D3" w:rsidRPr="00714CFB">
        <w:fldChar w:fldCharType="end"/>
      </w:r>
      <w:r w:rsidR="006C49D3" w:rsidRPr="00714CFB">
        <w:t>.</w:t>
      </w:r>
    </w:p>
  </w:footnote>
  <w:footnote w:id="58">
    <w:p w14:paraId="1A2769D2" w14:textId="5FB7C422" w:rsidR="0003677B" w:rsidRPr="00714CFB" w:rsidRDefault="0003677B">
      <w:pPr>
        <w:pStyle w:val="FootnoteText"/>
      </w:pPr>
      <w:r w:rsidRPr="00714CFB">
        <w:rPr>
          <w:rStyle w:val="FootnoteReference"/>
        </w:rPr>
        <w:footnoteRef/>
      </w:r>
      <w:r w:rsidRPr="00714CFB">
        <w:t xml:space="preserve"> </w:t>
      </w:r>
      <w:r w:rsidRPr="00714CFB">
        <w:rPr>
          <w:i/>
          <w:iCs/>
        </w:rPr>
        <w:t xml:space="preserve">Masking </w:t>
      </w:r>
      <w:r w:rsidRPr="00714CFB">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00C42BE9" w:rsidRPr="00714CFB">
        <w:fldChar w:fldCharType="begin" w:fldLock="1"/>
      </w:r>
      <w:r w:rsidR="009A6C76" w:rsidRPr="00714CFB">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00C42BE9" w:rsidRPr="00714CFB">
        <w:fldChar w:fldCharType="separate"/>
      </w:r>
      <w:r w:rsidR="00C42BE9" w:rsidRPr="00714CFB">
        <w:rPr>
          <w:noProof/>
        </w:rPr>
        <w:t>(Gasparini, 2023)</w:t>
      </w:r>
      <w:r w:rsidR="00C42BE9" w:rsidRPr="00714CFB">
        <w:fldChar w:fldCharType="end"/>
      </w:r>
      <w:r w:rsidR="00C42BE9" w:rsidRPr="00714CFB">
        <w:t>.</w:t>
      </w:r>
    </w:p>
  </w:footnote>
  <w:footnote w:id="59">
    <w:p w14:paraId="0A081AA1" w14:textId="4CBBBB42" w:rsidR="00DE33E6" w:rsidRPr="00714CFB" w:rsidRDefault="00DE33E6">
      <w:pPr>
        <w:pStyle w:val="FootnoteText"/>
      </w:pPr>
      <w:r w:rsidRPr="00714CFB">
        <w:rPr>
          <w:rStyle w:val="FootnoteReference"/>
        </w:rPr>
        <w:footnoteRef/>
      </w:r>
      <w:r w:rsidRPr="00714CFB">
        <w:t xml:space="preserve"> Uma compulsão pode ser </w:t>
      </w:r>
      <w:r w:rsidR="00DD2C62" w:rsidRPr="00714CFB">
        <w:t>explicada</w:t>
      </w:r>
      <w:r w:rsidRPr="00714CFB">
        <w:t xml:space="preserve"> como uma ação física ou mental repetitiva e propositada </w:t>
      </w:r>
      <w:r w:rsidR="0087744B" w:rsidRPr="00714CFB">
        <w:t xml:space="preserve">que um dado indivíduo sente necessidade em praticar </w:t>
      </w:r>
      <w:r w:rsidRPr="00714CFB">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6932B4">
            <w:rPr>
              <w:rFonts w:eastAsia="Times New Roman"/>
            </w:rPr>
            <w:t xml:space="preserve">(Luigjes et al., 2019; </w:t>
          </w:r>
          <w:r w:rsidR="006932B4">
            <w:rPr>
              <w:rFonts w:eastAsia="Times New Roman"/>
              <w:i/>
              <w:iCs/>
            </w:rPr>
            <w:t>What Are Compulsions? | OCD-UK</w:t>
          </w:r>
          <w:r w:rsidR="006932B4">
            <w:rPr>
              <w:rFonts w:eastAsia="Times New Roman"/>
            </w:rPr>
            <w:t>, n.d.)</w:t>
          </w:r>
        </w:sdtContent>
      </w:sdt>
      <w:r w:rsidR="0087744B" w:rsidRPr="00714CFB">
        <w:t>.</w:t>
      </w:r>
    </w:p>
  </w:footnote>
  <w:footnote w:id="60">
    <w:p w14:paraId="4B027951" w14:textId="0C70FA59" w:rsidR="00DD2C62" w:rsidRPr="00714CFB" w:rsidRDefault="00DD2C62">
      <w:pPr>
        <w:pStyle w:val="FootnoteText"/>
      </w:pPr>
      <w:r w:rsidRPr="00714CFB">
        <w:rPr>
          <w:rStyle w:val="FootnoteReference"/>
        </w:rPr>
        <w:footnoteRef/>
      </w:r>
      <w:r w:rsidRPr="00714CFB">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6932B4" w:rsidRPr="006932B4">
            <w:rPr>
              <w:rFonts w:eastAsia="Times New Roman"/>
              <w:color w:val="000000"/>
            </w:rPr>
            <w:t>(Trincas et al., 2018)</w:t>
          </w:r>
        </w:sdtContent>
      </w:sdt>
      <w:r w:rsidRPr="00714CFB">
        <w:rPr>
          <w:color w:val="000000"/>
        </w:rPr>
        <w:t>.</w:t>
      </w:r>
    </w:p>
  </w:footnote>
  <w:footnote w:id="61">
    <w:p w14:paraId="114139A2" w14:textId="00D615C7" w:rsidR="00635688" w:rsidRPr="00714CFB" w:rsidRDefault="00635688">
      <w:pPr>
        <w:pStyle w:val="FootnoteText"/>
      </w:pPr>
      <w:r w:rsidRPr="00714CFB">
        <w:rPr>
          <w:rStyle w:val="FootnoteReference"/>
        </w:rPr>
        <w:footnoteRef/>
      </w:r>
      <w:r w:rsidRPr="00714CFB">
        <w:t xml:space="preserve"> Originária do grego </w:t>
      </w:r>
      <w:r w:rsidRPr="00714CFB">
        <w:rPr>
          <w:i/>
          <w:iCs/>
        </w:rPr>
        <w:t xml:space="preserve">rhakhítes </w:t>
      </w:r>
      <w:r w:rsidRPr="00714CFB">
        <w:t>que faz referência à coluna, a palavra tem a mesma conotação de fraco, franzino, pouco desenvolvido</w:t>
      </w:r>
      <w:r w:rsidR="001162CD" w:rsidRPr="00714CFB">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6932B4">
            <w:rPr>
              <w:rFonts w:eastAsia="Times New Roman"/>
            </w:rPr>
            <w:t>(</w:t>
          </w:r>
          <w:r w:rsidR="006932B4">
            <w:rPr>
              <w:rFonts w:eastAsia="Times New Roman"/>
              <w:i/>
              <w:iCs/>
            </w:rPr>
            <w:t>Raquítico | Dicionário Infopédia Da Língua Portuguesa</w:t>
          </w:r>
          <w:r w:rsidR="006932B4">
            <w:rPr>
              <w:rFonts w:eastAsia="Times New Roman"/>
            </w:rPr>
            <w:t>, n.d.)</w:t>
          </w:r>
        </w:sdtContent>
      </w:sdt>
      <w:r w:rsidR="001162CD" w:rsidRPr="00714CFB">
        <w:t>; neste caso, foi usada com o intuito de referir a sua atitude cabisbaixa, que vai para além de um possível estado físico de curvar a coluna (o seu estado emocional encontra-se “curvado”).</w:t>
      </w:r>
    </w:p>
  </w:footnote>
  <w:footnote w:id="62">
    <w:p w14:paraId="50D3E2B5" w14:textId="34145241" w:rsidR="004F3B0E" w:rsidRPr="00714CFB" w:rsidRDefault="004F3B0E">
      <w:pPr>
        <w:pStyle w:val="FootnoteText"/>
      </w:pPr>
      <w:r w:rsidRPr="00714CFB">
        <w:rPr>
          <w:rStyle w:val="FootnoteReference"/>
        </w:rPr>
        <w:footnoteRef/>
      </w:r>
      <w:r w:rsidRPr="00714CFB">
        <w:t xml:space="preserve"> Esta conclusão, ainda que possa ter sido deduzida pelo jogador ou o mesmo questionar-se acerca dessa possibilidade, tornar-se-á explícita mais à frente no jogo, ao longo, sobretudo, do dia VI.</w:t>
      </w:r>
    </w:p>
  </w:footnote>
  <w:footnote w:id="63">
    <w:p w14:paraId="3AAAE2E7" w14:textId="278D1611" w:rsidR="007C7FFE" w:rsidRPr="00714CFB" w:rsidRDefault="007C7FFE">
      <w:pPr>
        <w:pStyle w:val="FootnoteText"/>
      </w:pPr>
      <w:r w:rsidRPr="00714CFB">
        <w:rPr>
          <w:rStyle w:val="FootnoteReference"/>
        </w:rPr>
        <w:footnoteRef/>
      </w:r>
      <w:r w:rsidRPr="00714CFB">
        <w:t xml:space="preserve"> Apesar de ser possível especular</w:t>
      </w:r>
      <w:r w:rsidR="006D438E" w:rsidRPr="00714CFB">
        <w:t>-se</w:t>
      </w:r>
      <w:r w:rsidRPr="00714CFB">
        <w:t xml:space="preserve"> que o ato de empatia tenha sido mais fácil neste contexto, dado que o </w:t>
      </w:r>
      <w:r w:rsidR="006D438E" w:rsidRPr="00714CFB">
        <w:t>OLD MAN experiencia, na verdade, a mesma situação.</w:t>
      </w:r>
    </w:p>
  </w:footnote>
  <w:footnote w:id="64">
    <w:p w14:paraId="6F020FC7" w14:textId="76E23EBD" w:rsidR="009901C8" w:rsidRPr="00714CFB" w:rsidRDefault="009901C8">
      <w:pPr>
        <w:pStyle w:val="FootnoteText"/>
      </w:pPr>
      <w:r w:rsidRPr="00714CFB">
        <w:rPr>
          <w:rStyle w:val="FootnoteReference"/>
        </w:rPr>
        <w:footnoteRef/>
      </w:r>
      <w:r w:rsidRPr="00714CFB">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6932B4" w:rsidRPr="006932B4">
            <w:rPr>
              <w:rFonts w:eastAsia="Times New Roman"/>
              <w:color w:val="000000"/>
            </w:rPr>
            <w:t>(Marques, 2019)</w:t>
          </w:r>
        </w:sdtContent>
      </w:sdt>
      <w:r w:rsidRPr="00714CFB">
        <w:t>, nas quais frequentemente ocorrem desgraças e as próprias personagens adotam uma postura submissiva perante o destino por se sentirem impotentes de controlar a própria vida.</w:t>
      </w:r>
    </w:p>
  </w:footnote>
  <w:footnote w:id="65">
    <w:p w14:paraId="0B3FD908" w14:textId="02115E5A" w:rsidR="006A1414" w:rsidRPr="00714CFB" w:rsidRDefault="006A1414">
      <w:pPr>
        <w:pStyle w:val="FootnoteText"/>
      </w:pPr>
      <w:r w:rsidRPr="00714CFB">
        <w:rPr>
          <w:rStyle w:val="FootnoteReference"/>
        </w:rPr>
        <w:footnoteRef/>
      </w:r>
      <w:r w:rsidRPr="00714CFB">
        <w:t xml:space="preserve"> </w:t>
      </w:r>
      <w:r w:rsidR="007C3089" w:rsidRPr="00714CFB">
        <w:t xml:space="preserve">A TEENAGE GIRL pensara que o velho se encontrava a gozar com ela mesma dado o seu uso de palavras de extrema conotação emocional, ficando com a ideia de que havia exposto uma comunicação exagerada. </w:t>
      </w:r>
    </w:p>
  </w:footnote>
  <w:footnote w:id="66">
    <w:p w14:paraId="1945E4BE" w14:textId="250BE52D" w:rsidR="00F95F0C" w:rsidRPr="00714CFB" w:rsidRDefault="00F95F0C">
      <w:pPr>
        <w:pStyle w:val="FootnoteText"/>
      </w:pPr>
      <w:r w:rsidRPr="00714CFB">
        <w:rPr>
          <w:rStyle w:val="FootnoteReference"/>
        </w:rPr>
        <w:footnoteRef/>
      </w:r>
      <w:r w:rsidRPr="00714CFB">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006932B4">
            <w:rPr>
              <w:rFonts w:eastAsia="Times New Roman"/>
            </w:rPr>
            <w:t>(</w:t>
          </w:r>
          <w:r w:rsidR="006932B4">
            <w:rPr>
              <w:rFonts w:eastAsia="Times New Roman"/>
              <w:i/>
              <w:iCs/>
            </w:rPr>
            <w:t>Kung Fu Panda 4 Está Oficialmente Confirmado | MHD</w:t>
          </w:r>
          <w:r w:rsidR="006932B4">
            <w:rPr>
              <w:rFonts w:eastAsia="Times New Roman"/>
            </w:rPr>
            <w:t>, n.d.)</w:t>
          </w:r>
        </w:sdtContent>
      </w:sdt>
      <w:r w:rsidRPr="00714CFB">
        <w:t>.</w:t>
      </w:r>
    </w:p>
  </w:footnote>
  <w:footnote w:id="67">
    <w:p w14:paraId="78AE5EC5" w14:textId="07144A7A" w:rsidR="00D77696" w:rsidRPr="00714CFB" w:rsidRDefault="00D77696">
      <w:pPr>
        <w:pStyle w:val="FootnoteText"/>
      </w:pPr>
      <w:r w:rsidRPr="00714CFB">
        <w:rPr>
          <w:rStyle w:val="FootnoteReference"/>
        </w:rPr>
        <w:footnoteRef/>
      </w:r>
      <w:r w:rsidRPr="00714CFB">
        <w:t xml:space="preserve"> À data de elaboração deste documento, não existe uma cura definitiva para a doença da depressão</w:t>
      </w:r>
      <w:r w:rsidR="006F7111" w:rsidRPr="00714CFB">
        <w:t xml:space="preserve"> </w:t>
      </w:r>
      <w:r w:rsidR="006F7111" w:rsidRPr="00714CFB">
        <w:fldChar w:fldCharType="begin" w:fldLock="1"/>
      </w:r>
      <w:r w:rsidR="00D668A0" w:rsidRPr="00714CFB">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006F7111" w:rsidRPr="00714CFB">
        <w:fldChar w:fldCharType="separate"/>
      </w:r>
      <w:r w:rsidR="006F7111" w:rsidRPr="00714CFB">
        <w:rPr>
          <w:noProof/>
        </w:rPr>
        <w:t>(Buckman et al., 2018)</w:t>
      </w:r>
      <w:r w:rsidR="006F7111" w:rsidRPr="00714CFB">
        <w:fldChar w:fldCharType="end"/>
      </w:r>
      <w:r w:rsidR="006F7111" w:rsidRPr="00714CFB">
        <w:t>; se por alguma vez for referido o conceito de cura, o intuito é referir-se ao atingir de um estado de estabilidade por parte do indivíduo.</w:t>
      </w:r>
    </w:p>
  </w:footnote>
  <w:footnote w:id="68">
    <w:p w14:paraId="41F56ABA" w14:textId="76B68288" w:rsidR="00F825DA" w:rsidRPr="00714CFB" w:rsidRDefault="00F825DA">
      <w:pPr>
        <w:pStyle w:val="FootnoteText"/>
      </w:pPr>
      <w:r w:rsidRPr="00714CFB">
        <w:rPr>
          <w:rStyle w:val="FootnoteReference"/>
        </w:rPr>
        <w:footnoteRef/>
      </w:r>
      <w:r w:rsidRPr="00714CFB">
        <w:t xml:space="preserve"> Alguém desesperançoso é alguém que não tem ou perdeu a esperança </w:t>
      </w:r>
      <w:r w:rsidRPr="00714CFB">
        <w:fldChar w:fldCharType="begin" w:fldLock="1"/>
      </w:r>
      <w:r w:rsidR="00D3410A" w:rsidRPr="00714CFB">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Desesperançoso - Dicionário Online Priberam de Português</w:t>
      </w:r>
      <w:r w:rsidRPr="00714CFB">
        <w:rPr>
          <w:noProof/>
        </w:rPr>
        <w:t>, n.d.)</w:t>
      </w:r>
      <w:r w:rsidRPr="00714CFB">
        <w:fldChar w:fldCharType="end"/>
      </w:r>
      <w:r w:rsidRPr="00714CFB">
        <w:t>.</w:t>
      </w:r>
    </w:p>
  </w:footnote>
  <w:footnote w:id="69">
    <w:p w14:paraId="755D6603" w14:textId="71C5E5BF" w:rsidR="00B9551D" w:rsidRPr="00714CFB" w:rsidRDefault="00B9551D">
      <w:pPr>
        <w:pStyle w:val="FootnoteText"/>
      </w:pPr>
      <w:r w:rsidRPr="00714CFB">
        <w:rPr>
          <w:rStyle w:val="FootnoteReference"/>
        </w:rPr>
        <w:footnoteRef/>
      </w:r>
      <w:r w:rsidRPr="00714CFB">
        <w:t xml:space="preserve"> Gregarismo é a tendência humana para viver em comunidade </w:t>
      </w:r>
      <w:r w:rsidRPr="00714CFB">
        <w:fldChar w:fldCharType="begin" w:fldLock="1"/>
      </w:r>
      <w:r w:rsidR="00695F36" w:rsidRPr="00714CFB">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714CFB">
        <w:fldChar w:fldCharType="separate"/>
      </w:r>
      <w:r w:rsidRPr="00714CFB">
        <w:rPr>
          <w:noProof/>
        </w:rPr>
        <w:t>(</w:t>
      </w:r>
      <w:r w:rsidRPr="00714CFB">
        <w:rPr>
          <w:i/>
          <w:noProof/>
        </w:rPr>
        <w:t>Gregarismo - Dicionário Online Priberam de Português</w:t>
      </w:r>
      <w:r w:rsidRPr="00714CFB">
        <w:rPr>
          <w:noProof/>
        </w:rPr>
        <w:t>, n.d.)</w:t>
      </w:r>
      <w:r w:rsidRPr="00714CFB">
        <w:fldChar w:fldCharType="end"/>
      </w:r>
      <w:r w:rsidRPr="00714CFB">
        <w:t>.</w:t>
      </w:r>
    </w:p>
  </w:footnote>
  <w:footnote w:id="70">
    <w:p w14:paraId="32AA31AD" w14:textId="74C8CA8D" w:rsidR="001E5FDA" w:rsidRPr="00714CFB" w:rsidRDefault="001E5FDA">
      <w:pPr>
        <w:pStyle w:val="FootnoteText"/>
      </w:pPr>
      <w:r w:rsidRPr="00714CFB">
        <w:rPr>
          <w:rStyle w:val="FootnoteReference"/>
        </w:rPr>
        <w:footnoteRef/>
      </w:r>
      <w:r w:rsidRPr="00714CFB">
        <w:t xml:space="preserve"> Sigla que designa “Home Box Office” </w:t>
      </w:r>
      <w:r w:rsidRPr="00714CFB">
        <w:fldChar w:fldCharType="begin" w:fldLock="1"/>
      </w:r>
      <w:r w:rsidR="00C553AF" w:rsidRPr="00714CFB">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714CFB">
        <w:fldChar w:fldCharType="separate"/>
      </w:r>
      <w:r w:rsidRPr="00714CFB">
        <w:rPr>
          <w:noProof/>
        </w:rPr>
        <w:t>(</w:t>
      </w:r>
      <w:r w:rsidRPr="00714CFB">
        <w:rPr>
          <w:i/>
          <w:noProof/>
        </w:rPr>
        <w:t>HBO Max</w:t>
      </w:r>
      <w:r w:rsidRPr="00714CFB">
        <w:rPr>
          <w:noProof/>
        </w:rPr>
        <w:t>, n.d.)</w:t>
      </w:r>
      <w:r w:rsidRPr="00714CFB">
        <w:fldChar w:fldCharType="end"/>
      </w:r>
      <w:r w:rsidRPr="00714CFB">
        <w:t>.</w:t>
      </w:r>
    </w:p>
  </w:footnote>
  <w:footnote w:id="71">
    <w:p w14:paraId="0781E89D" w14:textId="529B27E9" w:rsidR="00157747" w:rsidRPr="00714CFB" w:rsidRDefault="00157747">
      <w:pPr>
        <w:pStyle w:val="FootnoteText"/>
      </w:pPr>
      <w:r w:rsidRPr="00714CFB">
        <w:rPr>
          <w:rStyle w:val="FootnoteReference"/>
        </w:rPr>
        <w:footnoteRef/>
      </w:r>
      <w:r w:rsidRPr="00714CFB">
        <w:t xml:space="preserve"> </w:t>
      </w:r>
      <w:r w:rsidRPr="00714CFB">
        <w:rPr>
          <w:i/>
          <w:iCs/>
        </w:rPr>
        <w:t xml:space="preserve">MetaHuman </w:t>
      </w:r>
      <w:r w:rsidRPr="00714CFB">
        <w:t xml:space="preserve">consiste numa plataforma, componente da </w:t>
      </w:r>
      <w:r w:rsidRPr="00714CFB">
        <w:rPr>
          <w:i/>
          <w:iCs/>
        </w:rPr>
        <w:t>game engine</w:t>
      </w:r>
      <w:r w:rsidRPr="00714CFB">
        <w:t xml:space="preserve"> </w:t>
      </w:r>
      <w:r w:rsidRPr="00714CFB">
        <w:rPr>
          <w:i/>
          <w:iCs/>
        </w:rPr>
        <w:t>Unreal Engine</w:t>
      </w:r>
      <w:r w:rsidRPr="00714CFB">
        <w:t xml:space="preserve">, na qual se pode criar e animar humanos digitais altamente realistas </w:t>
      </w:r>
      <w:r w:rsidR="00C553AF" w:rsidRPr="00714CFB">
        <w:fldChar w:fldCharType="begin" w:fldLock="1"/>
      </w:r>
      <w:r w:rsidR="00C42BE9" w:rsidRPr="00714CFB">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00C553AF" w:rsidRPr="00714CFB">
        <w:fldChar w:fldCharType="separate"/>
      </w:r>
      <w:r w:rsidR="00C553AF" w:rsidRPr="00714CFB">
        <w:rPr>
          <w:noProof/>
        </w:rPr>
        <w:t>(</w:t>
      </w:r>
      <w:r w:rsidR="00C553AF" w:rsidRPr="00714CFB">
        <w:rPr>
          <w:i/>
          <w:noProof/>
        </w:rPr>
        <w:t>MetaHuman | Realistic Person Creator - Unreal Engine</w:t>
      </w:r>
      <w:r w:rsidR="00C553AF" w:rsidRPr="00714CFB">
        <w:rPr>
          <w:noProof/>
        </w:rPr>
        <w:t>, n.d.)</w:t>
      </w:r>
      <w:r w:rsidR="00C553AF" w:rsidRPr="00714CFB">
        <w:fldChar w:fldCharType="end"/>
      </w:r>
      <w:r w:rsidR="00C553AF" w:rsidRPr="00714CFB">
        <w:t>.</w:t>
      </w:r>
    </w:p>
  </w:footnote>
  <w:footnote w:id="72">
    <w:p w14:paraId="67C929B6" w14:textId="73157018" w:rsidR="004C7E0C" w:rsidRPr="00714CFB" w:rsidRDefault="004C7E0C">
      <w:pPr>
        <w:pStyle w:val="FootnoteText"/>
      </w:pPr>
      <w:r w:rsidRPr="00714CFB">
        <w:rPr>
          <w:rStyle w:val="FootnoteReference"/>
        </w:rPr>
        <w:footnoteRef/>
      </w:r>
      <w:r w:rsidRPr="00714CFB">
        <w:t xml:space="preserve"> No mesmo momento do videojogo no qual o jogador pode inspecionar o café pela segunda vez.</w:t>
      </w:r>
    </w:p>
  </w:footnote>
  <w:footnote w:id="73">
    <w:p w14:paraId="3F254DEF" w14:textId="7C806D4B" w:rsidR="000D7D6C" w:rsidRPr="00714CFB" w:rsidRDefault="000D7D6C">
      <w:pPr>
        <w:pStyle w:val="FootnoteText"/>
      </w:pPr>
      <w:r w:rsidRPr="00714CFB">
        <w:rPr>
          <w:rStyle w:val="FootnoteReference"/>
        </w:rPr>
        <w:footnoteRef/>
      </w:r>
      <w:r w:rsidRPr="00714CFB">
        <w:t xml:space="preserve"> </w:t>
      </w:r>
      <w:r w:rsidRPr="00714CFB">
        <w:rPr>
          <w:color w:val="FF0000"/>
        </w:rPr>
        <w:t xml:space="preserve">Recomenda-se, se for necessário refrescar a memória, a consulta da secção relativa ao significado do título do jogo digital. </w:t>
      </w:r>
    </w:p>
  </w:footnote>
  <w:footnote w:id="74">
    <w:p w14:paraId="47FDF918" w14:textId="598B2C7C" w:rsidR="00C17656" w:rsidRPr="00714CFB" w:rsidRDefault="00C17656">
      <w:pPr>
        <w:pStyle w:val="FootnoteText"/>
      </w:pPr>
      <w:r w:rsidRPr="00714CFB">
        <w:rPr>
          <w:rStyle w:val="FootnoteReference"/>
        </w:rPr>
        <w:footnoteRef/>
      </w:r>
      <w:r w:rsidRPr="00714CFB">
        <w:t xml:space="preserve"> De facto, na conceptualização do OLD MAN, decidiu-se que</w:t>
      </w:r>
      <w:r w:rsidR="00E05567" w:rsidRPr="00714CFB">
        <w:t xml:space="preserve"> ele trabalhava como escritor e cronista numa editora de um jornal</w:t>
      </w:r>
      <w:r w:rsidR="005B2697" w:rsidRPr="00714CFB">
        <w:t>.</w:t>
      </w:r>
    </w:p>
  </w:footnote>
  <w:footnote w:id="75">
    <w:p w14:paraId="2950B114" w14:textId="1C81576B" w:rsidR="00B7689D" w:rsidRPr="00714CFB" w:rsidRDefault="00B7689D">
      <w:pPr>
        <w:pStyle w:val="FootnoteText"/>
      </w:pPr>
      <w:r w:rsidRPr="00714CFB">
        <w:rPr>
          <w:rStyle w:val="FootnoteReference"/>
        </w:rPr>
        <w:footnoteRef/>
      </w:r>
      <w:r w:rsidRPr="00714CFB">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w:t>
      </w:r>
      <w:r w:rsidR="007E033C" w:rsidRPr="00714CFB">
        <w:t xml:space="preserve">), na medida em que todos, por possuírem fraquezas (e, portanto, não serem domadores de perfeição), se limitam à sobrevivência. </w:t>
      </w:r>
    </w:p>
  </w:footnote>
  <w:footnote w:id="76">
    <w:p w14:paraId="0D92629C" w14:textId="53F2F9BE" w:rsidR="00782F42" w:rsidRPr="00714CFB" w:rsidRDefault="00782F42">
      <w:pPr>
        <w:pStyle w:val="FootnoteText"/>
      </w:pPr>
      <w:r w:rsidRPr="00714CFB">
        <w:rPr>
          <w:rStyle w:val="FootnoteReference"/>
        </w:rPr>
        <w:footnoteRef/>
      </w:r>
      <w:r w:rsidRPr="00714CFB">
        <w:t xml:space="preserve"> O OLD MAN, digamos, acredita na imperfeição do Homem, nem que seja dado ser um crente devoto em Deus, mas não compartilha, ou seja, não acredita na visão otimista dessa imperfeição enunciada pelo FLOURIST.</w:t>
      </w:r>
    </w:p>
  </w:footnote>
  <w:footnote w:id="77">
    <w:p w14:paraId="635D7652" w14:textId="034DCDB4" w:rsidR="00D80772" w:rsidRPr="00714CFB" w:rsidRDefault="00D80772">
      <w:pPr>
        <w:pStyle w:val="FootnoteText"/>
      </w:pPr>
      <w:r w:rsidRPr="00714CFB">
        <w:rPr>
          <w:rStyle w:val="FootnoteReference"/>
        </w:rPr>
        <w:footnoteRef/>
      </w:r>
      <w:r w:rsidRPr="00714CFB">
        <w:t xml:space="preserve"> As criaturas não são perfeitas, como é o caso do Homem; perfeito é a tomada de decisões e a elaboração de criaturas que, por si só, são imperfeitas.</w:t>
      </w:r>
    </w:p>
  </w:footnote>
  <w:footnote w:id="78">
    <w:p w14:paraId="3BBC9BA6" w14:textId="0C5EF63F" w:rsidR="00C1567D" w:rsidRPr="00714CFB" w:rsidRDefault="00C1567D">
      <w:pPr>
        <w:pStyle w:val="FootnoteText"/>
      </w:pPr>
      <w:r w:rsidRPr="00714CFB">
        <w:rPr>
          <w:rStyle w:val="FootnoteReference"/>
        </w:rPr>
        <w:footnoteRef/>
      </w:r>
      <w:r w:rsidRPr="00714CFB">
        <w:t xml:space="preserve"> Testemunha-se que, realmente, o OLD MAN afirma “por vezes ser confuso” a manutenção da sua fé, rematando com uma frase inspiradora direcionada ao FLOURIST’s SON – ou seja, esta atitude revela uma intenção de eufemizar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79">
    <w:p w14:paraId="38373786" w14:textId="0AEC2B87" w:rsidR="00714CFB" w:rsidRPr="00714CFB" w:rsidRDefault="00714CFB">
      <w:pPr>
        <w:pStyle w:val="FootnoteText"/>
        <w:rPr>
          <w:lang w:val="pt-BR"/>
        </w:rPr>
      </w:pPr>
      <w:r w:rsidRPr="00714CFB">
        <w:rPr>
          <w:rStyle w:val="FootnoteReference"/>
        </w:rPr>
        <w:footnoteRef/>
      </w:r>
      <w:r w:rsidRPr="00714CFB">
        <w:rPr>
          <w:lang w:val="pt-BR"/>
        </w:rPr>
        <w:t xml:space="preserve"> Isto verifica-se na declaração “I’m being at the right side of Sorrow himself” (“tenho estado à direita da Má</w:t>
      </w:r>
      <w:r>
        <w:rPr>
          <w:lang w:val="pt-BR"/>
        </w:rPr>
        <w:t>goa”, em português)</w:t>
      </w:r>
      <w:r w:rsidR="00772366">
        <w:rPr>
          <w:lang w:val="pt-BR"/>
        </w:rPr>
        <w:t xml:space="preserve">.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00772366">
        <w:rPr>
          <w:lang w:val="pt-BR"/>
        </w:rPr>
        <w:fldChar w:fldCharType="begin" w:fldLock="1"/>
      </w:r>
      <w:r w:rsidR="007E6ED0">
        <w:rPr>
          <w:lang w:val="pt-BR"/>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00772366">
        <w:rPr>
          <w:lang w:val="pt-BR"/>
        </w:rPr>
        <w:fldChar w:fldCharType="separate"/>
      </w:r>
      <w:r w:rsidR="00772366" w:rsidRPr="00772366">
        <w:rPr>
          <w:noProof/>
          <w:lang w:val="pt-BR"/>
        </w:rPr>
        <w:t>(Igreja de Jesus Cristo dos Santos dos Últimos Dias, 2015)</w:t>
      </w:r>
      <w:r w:rsidR="00772366">
        <w:rPr>
          <w:lang w:val="pt-BR"/>
        </w:rPr>
        <w:fldChar w:fldCharType="end"/>
      </w:r>
      <w:r w:rsidR="00772366">
        <w:rPr>
          <w:lang w:val="pt-BR"/>
        </w:rPr>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w:t>
      </w:r>
      <w:r w:rsidR="007E6ED0">
        <w:rPr>
          <w:lang w:val="pt-BR"/>
        </w:rPr>
        <w:t xml:space="preserve">a simbologia da posição de Cristo estar “à direita do Pai” está relacionada com a ideia do mesmo ser uma santidade, com uma posição superior e uma honra inquestionáveis </w:t>
      </w:r>
      <w:r w:rsidR="007E6ED0">
        <w:rPr>
          <w:lang w:val="pt-BR"/>
        </w:rPr>
        <w:fldChar w:fldCharType="begin" w:fldLock="1"/>
      </w:r>
      <w:r w:rsidR="00502E54">
        <w:rPr>
          <w:lang w:val="pt-BR"/>
        </w:rPr>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007E6ED0">
        <w:rPr>
          <w:lang w:val="pt-BR"/>
        </w:rPr>
        <w:fldChar w:fldCharType="separate"/>
      </w:r>
      <w:r w:rsidR="007E6ED0" w:rsidRPr="007E6ED0">
        <w:rPr>
          <w:noProof/>
          <w:lang w:val="pt-BR"/>
        </w:rPr>
        <w:t>(Jenkins, 2020)</w:t>
      </w:r>
      <w:r w:rsidR="007E6ED0">
        <w:rPr>
          <w:lang w:val="pt-BR"/>
        </w:rPr>
        <w:fldChar w:fldCharType="end"/>
      </w:r>
      <w:r w:rsidR="007E6ED0">
        <w:rPr>
          <w:lang w:val="pt-BR"/>
        </w:rPr>
        <w:t xml:space="preserve">. Note-se também que o conceito de “direita” está associado a algo que é correto e justo – de tal forma que a intervenção do velho pode, subentendidamente, demonstrar um sentimento de injustiça perante a angústia que sen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oFAMk/ZVotAAAA"/>
  </w:docVars>
  <w:rsids>
    <w:rsidRoot w:val="00EC425A"/>
    <w:rsid w:val="000049F9"/>
    <w:rsid w:val="00010DCD"/>
    <w:rsid w:val="0001460F"/>
    <w:rsid w:val="00014FF1"/>
    <w:rsid w:val="00030DDE"/>
    <w:rsid w:val="00034625"/>
    <w:rsid w:val="0003677B"/>
    <w:rsid w:val="00036854"/>
    <w:rsid w:val="00041911"/>
    <w:rsid w:val="00041912"/>
    <w:rsid w:val="00047493"/>
    <w:rsid w:val="00050BA9"/>
    <w:rsid w:val="000514C6"/>
    <w:rsid w:val="00053875"/>
    <w:rsid w:val="000548B1"/>
    <w:rsid w:val="0005509D"/>
    <w:rsid w:val="00061FF2"/>
    <w:rsid w:val="000622BC"/>
    <w:rsid w:val="00063FA1"/>
    <w:rsid w:val="00065D32"/>
    <w:rsid w:val="00067613"/>
    <w:rsid w:val="00081194"/>
    <w:rsid w:val="00083E0E"/>
    <w:rsid w:val="00090517"/>
    <w:rsid w:val="000A0BD4"/>
    <w:rsid w:val="000A0FBD"/>
    <w:rsid w:val="000B3DB0"/>
    <w:rsid w:val="000B447C"/>
    <w:rsid w:val="000C59EB"/>
    <w:rsid w:val="000D553D"/>
    <w:rsid w:val="000D655F"/>
    <w:rsid w:val="000D7D6C"/>
    <w:rsid w:val="000E4CA1"/>
    <w:rsid w:val="000F06E3"/>
    <w:rsid w:val="000F7FCF"/>
    <w:rsid w:val="001014CC"/>
    <w:rsid w:val="001138BD"/>
    <w:rsid w:val="00113F6E"/>
    <w:rsid w:val="001140D1"/>
    <w:rsid w:val="001157A8"/>
    <w:rsid w:val="001162CD"/>
    <w:rsid w:val="001171F7"/>
    <w:rsid w:val="0011759C"/>
    <w:rsid w:val="001236AE"/>
    <w:rsid w:val="00124B31"/>
    <w:rsid w:val="00132464"/>
    <w:rsid w:val="00133C65"/>
    <w:rsid w:val="001340E9"/>
    <w:rsid w:val="001359AC"/>
    <w:rsid w:val="00141E95"/>
    <w:rsid w:val="0014220A"/>
    <w:rsid w:val="00142419"/>
    <w:rsid w:val="00146A05"/>
    <w:rsid w:val="001504E4"/>
    <w:rsid w:val="00157747"/>
    <w:rsid w:val="0016129F"/>
    <w:rsid w:val="001644DE"/>
    <w:rsid w:val="001817B6"/>
    <w:rsid w:val="00193CE3"/>
    <w:rsid w:val="00195344"/>
    <w:rsid w:val="0019559F"/>
    <w:rsid w:val="00196397"/>
    <w:rsid w:val="001A2DE7"/>
    <w:rsid w:val="001A3842"/>
    <w:rsid w:val="001A5C79"/>
    <w:rsid w:val="001B1A02"/>
    <w:rsid w:val="001B2357"/>
    <w:rsid w:val="001B2778"/>
    <w:rsid w:val="001C09FC"/>
    <w:rsid w:val="001D1DDE"/>
    <w:rsid w:val="001D206B"/>
    <w:rsid w:val="001D4485"/>
    <w:rsid w:val="001D6636"/>
    <w:rsid w:val="001E018F"/>
    <w:rsid w:val="001E25DE"/>
    <w:rsid w:val="001E4649"/>
    <w:rsid w:val="001E5FDA"/>
    <w:rsid w:val="001E6B02"/>
    <w:rsid w:val="0020762B"/>
    <w:rsid w:val="00214D37"/>
    <w:rsid w:val="00216C96"/>
    <w:rsid w:val="0024115B"/>
    <w:rsid w:val="00246A54"/>
    <w:rsid w:val="00251083"/>
    <w:rsid w:val="00264C7D"/>
    <w:rsid w:val="0026531E"/>
    <w:rsid w:val="00266724"/>
    <w:rsid w:val="00267F3B"/>
    <w:rsid w:val="002759AB"/>
    <w:rsid w:val="00276422"/>
    <w:rsid w:val="0028261C"/>
    <w:rsid w:val="0028266A"/>
    <w:rsid w:val="00283C47"/>
    <w:rsid w:val="00287827"/>
    <w:rsid w:val="002B0102"/>
    <w:rsid w:val="002B11D3"/>
    <w:rsid w:val="002B614B"/>
    <w:rsid w:val="002B7F4F"/>
    <w:rsid w:val="002C0638"/>
    <w:rsid w:val="002C5407"/>
    <w:rsid w:val="002C5DE7"/>
    <w:rsid w:val="002C6EF9"/>
    <w:rsid w:val="002C785E"/>
    <w:rsid w:val="002D4FA8"/>
    <w:rsid w:val="002D6163"/>
    <w:rsid w:val="002E1483"/>
    <w:rsid w:val="002E2A0E"/>
    <w:rsid w:val="002E3D69"/>
    <w:rsid w:val="002E743A"/>
    <w:rsid w:val="002F1918"/>
    <w:rsid w:val="002F1A9F"/>
    <w:rsid w:val="002F32FD"/>
    <w:rsid w:val="002F693C"/>
    <w:rsid w:val="00300DB7"/>
    <w:rsid w:val="00303585"/>
    <w:rsid w:val="003120F9"/>
    <w:rsid w:val="00315D56"/>
    <w:rsid w:val="00316725"/>
    <w:rsid w:val="00321F85"/>
    <w:rsid w:val="0032672E"/>
    <w:rsid w:val="00327023"/>
    <w:rsid w:val="00331E3C"/>
    <w:rsid w:val="00332A69"/>
    <w:rsid w:val="00335CFE"/>
    <w:rsid w:val="00336974"/>
    <w:rsid w:val="003511BD"/>
    <w:rsid w:val="003547D4"/>
    <w:rsid w:val="00354911"/>
    <w:rsid w:val="00355343"/>
    <w:rsid w:val="003572ED"/>
    <w:rsid w:val="00357FE6"/>
    <w:rsid w:val="00361D8D"/>
    <w:rsid w:val="003624C4"/>
    <w:rsid w:val="003667FE"/>
    <w:rsid w:val="003703F4"/>
    <w:rsid w:val="00371B12"/>
    <w:rsid w:val="00381A67"/>
    <w:rsid w:val="00383099"/>
    <w:rsid w:val="00385526"/>
    <w:rsid w:val="00387679"/>
    <w:rsid w:val="00390A9D"/>
    <w:rsid w:val="003917AC"/>
    <w:rsid w:val="0039647D"/>
    <w:rsid w:val="003A0DDB"/>
    <w:rsid w:val="003A0DF7"/>
    <w:rsid w:val="003A6521"/>
    <w:rsid w:val="003B1D45"/>
    <w:rsid w:val="003B7609"/>
    <w:rsid w:val="003D1CCA"/>
    <w:rsid w:val="003D50F5"/>
    <w:rsid w:val="003D5836"/>
    <w:rsid w:val="003D6E2B"/>
    <w:rsid w:val="003D74DC"/>
    <w:rsid w:val="003F0A22"/>
    <w:rsid w:val="003F1593"/>
    <w:rsid w:val="003F365B"/>
    <w:rsid w:val="003F6037"/>
    <w:rsid w:val="0040120D"/>
    <w:rsid w:val="00401CB4"/>
    <w:rsid w:val="004065BE"/>
    <w:rsid w:val="0041027F"/>
    <w:rsid w:val="00423530"/>
    <w:rsid w:val="004238D8"/>
    <w:rsid w:val="0042501F"/>
    <w:rsid w:val="00425EDA"/>
    <w:rsid w:val="00432CAA"/>
    <w:rsid w:val="00432E3D"/>
    <w:rsid w:val="00436C1F"/>
    <w:rsid w:val="0044152A"/>
    <w:rsid w:val="004416C2"/>
    <w:rsid w:val="0044210D"/>
    <w:rsid w:val="00443628"/>
    <w:rsid w:val="00444A28"/>
    <w:rsid w:val="00450101"/>
    <w:rsid w:val="00454B47"/>
    <w:rsid w:val="004646A7"/>
    <w:rsid w:val="004649D5"/>
    <w:rsid w:val="00464DD0"/>
    <w:rsid w:val="004702BE"/>
    <w:rsid w:val="00474478"/>
    <w:rsid w:val="004750CC"/>
    <w:rsid w:val="00477D65"/>
    <w:rsid w:val="0048404C"/>
    <w:rsid w:val="004925BC"/>
    <w:rsid w:val="004947AA"/>
    <w:rsid w:val="004A5E74"/>
    <w:rsid w:val="004A7C57"/>
    <w:rsid w:val="004B52E3"/>
    <w:rsid w:val="004B7A3F"/>
    <w:rsid w:val="004C47D3"/>
    <w:rsid w:val="004C7E0C"/>
    <w:rsid w:val="004D6FE0"/>
    <w:rsid w:val="004D7B22"/>
    <w:rsid w:val="004E226D"/>
    <w:rsid w:val="004E3800"/>
    <w:rsid w:val="004F0011"/>
    <w:rsid w:val="004F3B0E"/>
    <w:rsid w:val="00502E54"/>
    <w:rsid w:val="0050314D"/>
    <w:rsid w:val="005043AD"/>
    <w:rsid w:val="00506891"/>
    <w:rsid w:val="00510046"/>
    <w:rsid w:val="00511178"/>
    <w:rsid w:val="00511945"/>
    <w:rsid w:val="005259C0"/>
    <w:rsid w:val="00546855"/>
    <w:rsid w:val="00550965"/>
    <w:rsid w:val="00552150"/>
    <w:rsid w:val="0056677B"/>
    <w:rsid w:val="0057097E"/>
    <w:rsid w:val="005863C3"/>
    <w:rsid w:val="00587908"/>
    <w:rsid w:val="005977BE"/>
    <w:rsid w:val="005A1AAE"/>
    <w:rsid w:val="005A5268"/>
    <w:rsid w:val="005A6DFB"/>
    <w:rsid w:val="005A7483"/>
    <w:rsid w:val="005A74DE"/>
    <w:rsid w:val="005B01FF"/>
    <w:rsid w:val="005B2697"/>
    <w:rsid w:val="005C0538"/>
    <w:rsid w:val="005C29A8"/>
    <w:rsid w:val="005C3FA9"/>
    <w:rsid w:val="005C5776"/>
    <w:rsid w:val="005C59FF"/>
    <w:rsid w:val="005C5E1C"/>
    <w:rsid w:val="005C6B97"/>
    <w:rsid w:val="005D030A"/>
    <w:rsid w:val="005D5E76"/>
    <w:rsid w:val="005D7B02"/>
    <w:rsid w:val="005E6FD8"/>
    <w:rsid w:val="005E7E0E"/>
    <w:rsid w:val="005F1DF7"/>
    <w:rsid w:val="005F3777"/>
    <w:rsid w:val="005F39ED"/>
    <w:rsid w:val="005F5265"/>
    <w:rsid w:val="005F66B4"/>
    <w:rsid w:val="005F7B90"/>
    <w:rsid w:val="006018F4"/>
    <w:rsid w:val="00606CE8"/>
    <w:rsid w:val="00617B17"/>
    <w:rsid w:val="00633481"/>
    <w:rsid w:val="00635688"/>
    <w:rsid w:val="00640753"/>
    <w:rsid w:val="0065403B"/>
    <w:rsid w:val="00664254"/>
    <w:rsid w:val="00670765"/>
    <w:rsid w:val="00670B5B"/>
    <w:rsid w:val="006724EC"/>
    <w:rsid w:val="00674246"/>
    <w:rsid w:val="0068246E"/>
    <w:rsid w:val="006932B4"/>
    <w:rsid w:val="00694207"/>
    <w:rsid w:val="00695F36"/>
    <w:rsid w:val="006A05E1"/>
    <w:rsid w:val="006A1414"/>
    <w:rsid w:val="006A1562"/>
    <w:rsid w:val="006C08BA"/>
    <w:rsid w:val="006C2255"/>
    <w:rsid w:val="006C49D3"/>
    <w:rsid w:val="006D4256"/>
    <w:rsid w:val="006D438E"/>
    <w:rsid w:val="006D685F"/>
    <w:rsid w:val="006D7785"/>
    <w:rsid w:val="006E57D0"/>
    <w:rsid w:val="006F1487"/>
    <w:rsid w:val="006F7111"/>
    <w:rsid w:val="007028EC"/>
    <w:rsid w:val="00714C5E"/>
    <w:rsid w:val="00714CFB"/>
    <w:rsid w:val="00716340"/>
    <w:rsid w:val="00720ABF"/>
    <w:rsid w:val="00742643"/>
    <w:rsid w:val="007431F0"/>
    <w:rsid w:val="00746F08"/>
    <w:rsid w:val="0075762D"/>
    <w:rsid w:val="00772366"/>
    <w:rsid w:val="007723DA"/>
    <w:rsid w:val="00774FC2"/>
    <w:rsid w:val="0078165C"/>
    <w:rsid w:val="00782F42"/>
    <w:rsid w:val="007834F1"/>
    <w:rsid w:val="00786301"/>
    <w:rsid w:val="00790531"/>
    <w:rsid w:val="00792A2D"/>
    <w:rsid w:val="00792A6E"/>
    <w:rsid w:val="007936C4"/>
    <w:rsid w:val="0079588C"/>
    <w:rsid w:val="007A388A"/>
    <w:rsid w:val="007B02CC"/>
    <w:rsid w:val="007B40E1"/>
    <w:rsid w:val="007B4E13"/>
    <w:rsid w:val="007B5C31"/>
    <w:rsid w:val="007B6DEF"/>
    <w:rsid w:val="007B77F3"/>
    <w:rsid w:val="007C146A"/>
    <w:rsid w:val="007C3089"/>
    <w:rsid w:val="007C7FFE"/>
    <w:rsid w:val="007D0B71"/>
    <w:rsid w:val="007D3FE2"/>
    <w:rsid w:val="007D4275"/>
    <w:rsid w:val="007D7104"/>
    <w:rsid w:val="007E033C"/>
    <w:rsid w:val="007E49D5"/>
    <w:rsid w:val="007E4C33"/>
    <w:rsid w:val="007E4F15"/>
    <w:rsid w:val="007E6ED0"/>
    <w:rsid w:val="007F1E5A"/>
    <w:rsid w:val="007F5940"/>
    <w:rsid w:val="007F71C5"/>
    <w:rsid w:val="007F737B"/>
    <w:rsid w:val="007F73D6"/>
    <w:rsid w:val="00802D45"/>
    <w:rsid w:val="00805164"/>
    <w:rsid w:val="00810B06"/>
    <w:rsid w:val="00812390"/>
    <w:rsid w:val="00821F0E"/>
    <w:rsid w:val="00824E35"/>
    <w:rsid w:val="00827612"/>
    <w:rsid w:val="00834875"/>
    <w:rsid w:val="00843688"/>
    <w:rsid w:val="00857F34"/>
    <w:rsid w:val="0086289D"/>
    <w:rsid w:val="00875F50"/>
    <w:rsid w:val="0087744B"/>
    <w:rsid w:val="00882996"/>
    <w:rsid w:val="008935AF"/>
    <w:rsid w:val="00893FCA"/>
    <w:rsid w:val="008A68A2"/>
    <w:rsid w:val="008B1AB7"/>
    <w:rsid w:val="008B3997"/>
    <w:rsid w:val="008B4390"/>
    <w:rsid w:val="008B67AF"/>
    <w:rsid w:val="008B7E7E"/>
    <w:rsid w:val="008C33D1"/>
    <w:rsid w:val="008C7D4E"/>
    <w:rsid w:val="008D26D5"/>
    <w:rsid w:val="008D360D"/>
    <w:rsid w:val="008D7A52"/>
    <w:rsid w:val="008E07E4"/>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02B2"/>
    <w:rsid w:val="00981DC9"/>
    <w:rsid w:val="00983A08"/>
    <w:rsid w:val="00984BDF"/>
    <w:rsid w:val="009856DD"/>
    <w:rsid w:val="00985FB4"/>
    <w:rsid w:val="009901C8"/>
    <w:rsid w:val="009901F3"/>
    <w:rsid w:val="009A2DAB"/>
    <w:rsid w:val="009A4718"/>
    <w:rsid w:val="009A6C76"/>
    <w:rsid w:val="009A7C13"/>
    <w:rsid w:val="009A7ED2"/>
    <w:rsid w:val="009B2569"/>
    <w:rsid w:val="009B33B4"/>
    <w:rsid w:val="009C5358"/>
    <w:rsid w:val="009D1EB6"/>
    <w:rsid w:val="009D7703"/>
    <w:rsid w:val="009E2DE6"/>
    <w:rsid w:val="009E731B"/>
    <w:rsid w:val="009F0D5B"/>
    <w:rsid w:val="009F5566"/>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3CC7"/>
    <w:rsid w:val="00AA456F"/>
    <w:rsid w:val="00AA786A"/>
    <w:rsid w:val="00AB2DA3"/>
    <w:rsid w:val="00AB4A53"/>
    <w:rsid w:val="00AC1484"/>
    <w:rsid w:val="00AD2123"/>
    <w:rsid w:val="00AD6ECA"/>
    <w:rsid w:val="00AD72B5"/>
    <w:rsid w:val="00AE1374"/>
    <w:rsid w:val="00AE1E65"/>
    <w:rsid w:val="00AF1AC1"/>
    <w:rsid w:val="00AF6EAA"/>
    <w:rsid w:val="00B0307F"/>
    <w:rsid w:val="00B061A7"/>
    <w:rsid w:val="00B14327"/>
    <w:rsid w:val="00B16AE2"/>
    <w:rsid w:val="00B16C01"/>
    <w:rsid w:val="00B31F7D"/>
    <w:rsid w:val="00B374F7"/>
    <w:rsid w:val="00B43B64"/>
    <w:rsid w:val="00B47401"/>
    <w:rsid w:val="00B50FC1"/>
    <w:rsid w:val="00B5157C"/>
    <w:rsid w:val="00B51CD3"/>
    <w:rsid w:val="00B54918"/>
    <w:rsid w:val="00B55A20"/>
    <w:rsid w:val="00B560F9"/>
    <w:rsid w:val="00B57187"/>
    <w:rsid w:val="00B6081A"/>
    <w:rsid w:val="00B61C1D"/>
    <w:rsid w:val="00B6430B"/>
    <w:rsid w:val="00B65961"/>
    <w:rsid w:val="00B65D20"/>
    <w:rsid w:val="00B705DC"/>
    <w:rsid w:val="00B74D4C"/>
    <w:rsid w:val="00B7689D"/>
    <w:rsid w:val="00B81021"/>
    <w:rsid w:val="00B8500B"/>
    <w:rsid w:val="00B90820"/>
    <w:rsid w:val="00B90C82"/>
    <w:rsid w:val="00B923C0"/>
    <w:rsid w:val="00B95205"/>
    <w:rsid w:val="00B9551D"/>
    <w:rsid w:val="00B963F7"/>
    <w:rsid w:val="00BA3EB0"/>
    <w:rsid w:val="00BA7F75"/>
    <w:rsid w:val="00BB569E"/>
    <w:rsid w:val="00BB5C3C"/>
    <w:rsid w:val="00BB665E"/>
    <w:rsid w:val="00BB77E4"/>
    <w:rsid w:val="00BC1EB6"/>
    <w:rsid w:val="00BD1748"/>
    <w:rsid w:val="00BD5EED"/>
    <w:rsid w:val="00BD787A"/>
    <w:rsid w:val="00BD790D"/>
    <w:rsid w:val="00BE04FD"/>
    <w:rsid w:val="00BE5BAD"/>
    <w:rsid w:val="00BE7CFD"/>
    <w:rsid w:val="00BF5B98"/>
    <w:rsid w:val="00BF691E"/>
    <w:rsid w:val="00C042E9"/>
    <w:rsid w:val="00C07E99"/>
    <w:rsid w:val="00C1101D"/>
    <w:rsid w:val="00C1567D"/>
    <w:rsid w:val="00C17656"/>
    <w:rsid w:val="00C1789B"/>
    <w:rsid w:val="00C27CCC"/>
    <w:rsid w:val="00C37120"/>
    <w:rsid w:val="00C42BE9"/>
    <w:rsid w:val="00C444D8"/>
    <w:rsid w:val="00C467C2"/>
    <w:rsid w:val="00C50CF9"/>
    <w:rsid w:val="00C51CEC"/>
    <w:rsid w:val="00C553AF"/>
    <w:rsid w:val="00C55B82"/>
    <w:rsid w:val="00C564E1"/>
    <w:rsid w:val="00C57467"/>
    <w:rsid w:val="00C57BB3"/>
    <w:rsid w:val="00C621D8"/>
    <w:rsid w:val="00C64820"/>
    <w:rsid w:val="00C67190"/>
    <w:rsid w:val="00C72604"/>
    <w:rsid w:val="00C74951"/>
    <w:rsid w:val="00C80C9C"/>
    <w:rsid w:val="00C91367"/>
    <w:rsid w:val="00C96E0C"/>
    <w:rsid w:val="00CA4D05"/>
    <w:rsid w:val="00CA7158"/>
    <w:rsid w:val="00CA7820"/>
    <w:rsid w:val="00CA7A71"/>
    <w:rsid w:val="00CB0D31"/>
    <w:rsid w:val="00CB24E4"/>
    <w:rsid w:val="00CB4BE1"/>
    <w:rsid w:val="00CC0FEA"/>
    <w:rsid w:val="00CC1E5D"/>
    <w:rsid w:val="00CD24EC"/>
    <w:rsid w:val="00CD2ACA"/>
    <w:rsid w:val="00CD2DBD"/>
    <w:rsid w:val="00CE2931"/>
    <w:rsid w:val="00CE6C86"/>
    <w:rsid w:val="00CF0991"/>
    <w:rsid w:val="00CF14B9"/>
    <w:rsid w:val="00CF5CE9"/>
    <w:rsid w:val="00CF5D63"/>
    <w:rsid w:val="00D03DDF"/>
    <w:rsid w:val="00D046DE"/>
    <w:rsid w:val="00D05D4D"/>
    <w:rsid w:val="00D1363A"/>
    <w:rsid w:val="00D15DAF"/>
    <w:rsid w:val="00D16C8D"/>
    <w:rsid w:val="00D17E89"/>
    <w:rsid w:val="00D21F5E"/>
    <w:rsid w:val="00D24A53"/>
    <w:rsid w:val="00D311BF"/>
    <w:rsid w:val="00D3133D"/>
    <w:rsid w:val="00D33171"/>
    <w:rsid w:val="00D3410A"/>
    <w:rsid w:val="00D37725"/>
    <w:rsid w:val="00D53232"/>
    <w:rsid w:val="00D557D7"/>
    <w:rsid w:val="00D5693B"/>
    <w:rsid w:val="00D61DE0"/>
    <w:rsid w:val="00D62259"/>
    <w:rsid w:val="00D63A1F"/>
    <w:rsid w:val="00D668A0"/>
    <w:rsid w:val="00D7017C"/>
    <w:rsid w:val="00D75188"/>
    <w:rsid w:val="00D75C16"/>
    <w:rsid w:val="00D77696"/>
    <w:rsid w:val="00D80772"/>
    <w:rsid w:val="00D83FA6"/>
    <w:rsid w:val="00D87725"/>
    <w:rsid w:val="00D91450"/>
    <w:rsid w:val="00D96573"/>
    <w:rsid w:val="00DA5A58"/>
    <w:rsid w:val="00DB1354"/>
    <w:rsid w:val="00DB24A9"/>
    <w:rsid w:val="00DB2D19"/>
    <w:rsid w:val="00DB3C91"/>
    <w:rsid w:val="00DB7CEB"/>
    <w:rsid w:val="00DC5EBA"/>
    <w:rsid w:val="00DC6C4F"/>
    <w:rsid w:val="00DD20F4"/>
    <w:rsid w:val="00DD2C62"/>
    <w:rsid w:val="00DD321C"/>
    <w:rsid w:val="00DD4971"/>
    <w:rsid w:val="00DD53E1"/>
    <w:rsid w:val="00DE33E6"/>
    <w:rsid w:val="00DE38C2"/>
    <w:rsid w:val="00DE67C2"/>
    <w:rsid w:val="00DE790A"/>
    <w:rsid w:val="00DF022C"/>
    <w:rsid w:val="00DF2353"/>
    <w:rsid w:val="00DF3173"/>
    <w:rsid w:val="00E02776"/>
    <w:rsid w:val="00E05567"/>
    <w:rsid w:val="00E05736"/>
    <w:rsid w:val="00E073C2"/>
    <w:rsid w:val="00E2671E"/>
    <w:rsid w:val="00E27F66"/>
    <w:rsid w:val="00E30CDD"/>
    <w:rsid w:val="00E32F37"/>
    <w:rsid w:val="00E53E24"/>
    <w:rsid w:val="00E548C6"/>
    <w:rsid w:val="00E63E9E"/>
    <w:rsid w:val="00E65328"/>
    <w:rsid w:val="00E71D10"/>
    <w:rsid w:val="00E7640D"/>
    <w:rsid w:val="00E80EF6"/>
    <w:rsid w:val="00E849B6"/>
    <w:rsid w:val="00E87762"/>
    <w:rsid w:val="00E945B6"/>
    <w:rsid w:val="00E963E1"/>
    <w:rsid w:val="00EA1791"/>
    <w:rsid w:val="00EA3869"/>
    <w:rsid w:val="00EB14D7"/>
    <w:rsid w:val="00EB1FD3"/>
    <w:rsid w:val="00EB2CFC"/>
    <w:rsid w:val="00EB4D9C"/>
    <w:rsid w:val="00EC1B7E"/>
    <w:rsid w:val="00EC425A"/>
    <w:rsid w:val="00ED1431"/>
    <w:rsid w:val="00ED714C"/>
    <w:rsid w:val="00EE0F38"/>
    <w:rsid w:val="00EE12B1"/>
    <w:rsid w:val="00EE2493"/>
    <w:rsid w:val="00EE73DC"/>
    <w:rsid w:val="00EF333F"/>
    <w:rsid w:val="00EF5118"/>
    <w:rsid w:val="00EF7D3F"/>
    <w:rsid w:val="00F00A10"/>
    <w:rsid w:val="00F11BCE"/>
    <w:rsid w:val="00F15028"/>
    <w:rsid w:val="00F152DF"/>
    <w:rsid w:val="00F26037"/>
    <w:rsid w:val="00F3613E"/>
    <w:rsid w:val="00F448C3"/>
    <w:rsid w:val="00F528FB"/>
    <w:rsid w:val="00F56BEA"/>
    <w:rsid w:val="00F57558"/>
    <w:rsid w:val="00F61BB2"/>
    <w:rsid w:val="00F66406"/>
    <w:rsid w:val="00F759D1"/>
    <w:rsid w:val="00F821F5"/>
    <w:rsid w:val="00F825DA"/>
    <w:rsid w:val="00F8448D"/>
    <w:rsid w:val="00F845AE"/>
    <w:rsid w:val="00F90504"/>
    <w:rsid w:val="00F91B37"/>
    <w:rsid w:val="00F93D5F"/>
    <w:rsid w:val="00F95359"/>
    <w:rsid w:val="00F95F0C"/>
    <w:rsid w:val="00FA0A53"/>
    <w:rsid w:val="00FA6AAE"/>
    <w:rsid w:val="00FB158E"/>
    <w:rsid w:val="00FB4F79"/>
    <w:rsid w:val="00FB7CFB"/>
    <w:rsid w:val="00FC43B2"/>
    <w:rsid w:val="00FD09D3"/>
    <w:rsid w:val="00FD427E"/>
    <w:rsid w:val="00FE02DF"/>
    <w:rsid w:val="00FE1DFF"/>
    <w:rsid w:val="00FE24E8"/>
    <w:rsid w:val="00FE4C27"/>
    <w:rsid w:val="00FE68A3"/>
    <w:rsid w:val="00FE7792"/>
    <w:rsid w:val="00FE7CA8"/>
    <w:rsid w:val="00FF0960"/>
    <w:rsid w:val="00FF42D1"/>
    <w:rsid w:val="00FF498F"/>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C2"/>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332481">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216070">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440949">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093946">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1733">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764173">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623943">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1806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39982594">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5251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766978">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117860">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239489">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11378">
      <w:bodyDiv w:val="1"/>
      <w:marLeft w:val="0"/>
      <w:marRight w:val="0"/>
      <w:marTop w:val="0"/>
      <w:marBottom w:val="0"/>
      <w:divBdr>
        <w:top w:val="none" w:sz="0" w:space="0" w:color="auto"/>
        <w:left w:val="none" w:sz="0" w:space="0" w:color="auto"/>
        <w:bottom w:val="none" w:sz="0" w:space="0" w:color="auto"/>
        <w:right w:val="none" w:sz="0" w:space="0" w:color="auto"/>
      </w:divBdr>
    </w:div>
    <w:div w:id="62414669">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4686145">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459927">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550382">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029746">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152845">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7897712">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29594">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35293">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109519">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073873">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505139">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063455">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6622">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199287">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0655175">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2889887">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170563">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674687">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548003">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5976">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7746388">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061992">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25668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5268">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1701">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482623">
      <w:bodyDiv w:val="1"/>
      <w:marLeft w:val="0"/>
      <w:marRight w:val="0"/>
      <w:marTop w:val="0"/>
      <w:marBottom w:val="0"/>
      <w:divBdr>
        <w:top w:val="none" w:sz="0" w:space="0" w:color="auto"/>
        <w:left w:val="none" w:sz="0" w:space="0" w:color="auto"/>
        <w:bottom w:val="none" w:sz="0" w:space="0" w:color="auto"/>
        <w:right w:val="none" w:sz="0" w:space="0" w:color="auto"/>
      </w:divBdr>
    </w:div>
    <w:div w:id="151604530">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286428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5369994">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69371548">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768222">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19160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391464">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0055">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829661">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3980037">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17809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527944">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7910261">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3190">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638155">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4953142">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349508">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726944">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229626">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622147">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2815622">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217176">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719978">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6962717">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894287">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0593">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835143">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767077">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079353">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59800924">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383054">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149458">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191944">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282670">
      <w:bodyDiv w:val="1"/>
      <w:marLeft w:val="0"/>
      <w:marRight w:val="0"/>
      <w:marTop w:val="0"/>
      <w:marBottom w:val="0"/>
      <w:divBdr>
        <w:top w:val="none" w:sz="0" w:space="0" w:color="auto"/>
        <w:left w:val="none" w:sz="0" w:space="0" w:color="auto"/>
        <w:bottom w:val="none" w:sz="0" w:space="0" w:color="auto"/>
        <w:right w:val="none" w:sz="0" w:space="0" w:color="auto"/>
      </w:divBdr>
    </w:div>
    <w:div w:id="27043141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051924">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102530">
      <w:bodyDiv w:val="1"/>
      <w:marLeft w:val="0"/>
      <w:marRight w:val="0"/>
      <w:marTop w:val="0"/>
      <w:marBottom w:val="0"/>
      <w:divBdr>
        <w:top w:val="none" w:sz="0" w:space="0" w:color="auto"/>
        <w:left w:val="none" w:sz="0" w:space="0" w:color="auto"/>
        <w:bottom w:val="none" w:sz="0" w:space="0" w:color="auto"/>
        <w:right w:val="none" w:sz="0" w:space="0" w:color="auto"/>
      </w:divBdr>
    </w:div>
    <w:div w:id="274598941">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878602">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661698">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09622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01763">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064950">
      <w:bodyDiv w:val="1"/>
      <w:marLeft w:val="0"/>
      <w:marRight w:val="0"/>
      <w:marTop w:val="0"/>
      <w:marBottom w:val="0"/>
      <w:divBdr>
        <w:top w:val="none" w:sz="0" w:space="0" w:color="auto"/>
        <w:left w:val="none" w:sz="0" w:space="0" w:color="auto"/>
        <w:bottom w:val="none" w:sz="0" w:space="0" w:color="auto"/>
        <w:right w:val="none" w:sz="0" w:space="0" w:color="auto"/>
      </w:divBdr>
    </w:div>
    <w:div w:id="295379717">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20679">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764132">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582322">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333900">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4778">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309671">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8728976">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30756">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3819978">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41369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150609">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6930068">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161441">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009909">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5787186">
      <w:bodyDiv w:val="1"/>
      <w:marLeft w:val="0"/>
      <w:marRight w:val="0"/>
      <w:marTop w:val="0"/>
      <w:marBottom w:val="0"/>
      <w:divBdr>
        <w:top w:val="none" w:sz="0" w:space="0" w:color="auto"/>
        <w:left w:val="none" w:sz="0" w:space="0" w:color="auto"/>
        <w:bottom w:val="none" w:sz="0" w:space="0" w:color="auto"/>
        <w:right w:val="none" w:sz="0" w:space="0" w:color="auto"/>
      </w:divBdr>
    </w:div>
    <w:div w:id="345980418">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2143">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87681">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029301">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1810400">
      <w:bodyDiv w:val="1"/>
      <w:marLeft w:val="0"/>
      <w:marRight w:val="0"/>
      <w:marTop w:val="0"/>
      <w:marBottom w:val="0"/>
      <w:divBdr>
        <w:top w:val="none" w:sz="0" w:space="0" w:color="auto"/>
        <w:left w:val="none" w:sz="0" w:space="0" w:color="auto"/>
        <w:bottom w:val="none" w:sz="0" w:space="0" w:color="auto"/>
        <w:right w:val="none" w:sz="0" w:space="0" w:color="auto"/>
      </w:divBdr>
    </w:div>
    <w:div w:id="351882088">
      <w:bodyDiv w:val="1"/>
      <w:marLeft w:val="0"/>
      <w:marRight w:val="0"/>
      <w:marTop w:val="0"/>
      <w:marBottom w:val="0"/>
      <w:divBdr>
        <w:top w:val="none" w:sz="0" w:space="0" w:color="auto"/>
        <w:left w:val="none" w:sz="0" w:space="0" w:color="auto"/>
        <w:bottom w:val="none" w:sz="0" w:space="0" w:color="auto"/>
        <w:right w:val="none" w:sz="0" w:space="0" w:color="auto"/>
      </w:divBdr>
    </w:div>
    <w:div w:id="351957522">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157148">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784447">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042760">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11948">
      <w:bodyDiv w:val="1"/>
      <w:marLeft w:val="0"/>
      <w:marRight w:val="0"/>
      <w:marTop w:val="0"/>
      <w:marBottom w:val="0"/>
      <w:divBdr>
        <w:top w:val="none" w:sz="0" w:space="0" w:color="auto"/>
        <w:left w:val="none" w:sz="0" w:space="0" w:color="auto"/>
        <w:bottom w:val="none" w:sz="0" w:space="0" w:color="auto"/>
        <w:right w:val="none" w:sz="0" w:space="0" w:color="auto"/>
      </w:divBdr>
    </w:div>
    <w:div w:id="359087451">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864152">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6287">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15403">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4792024">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718813">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680517">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725102">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0955670">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182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2971663">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7627">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635033">
      <w:bodyDiv w:val="1"/>
      <w:marLeft w:val="0"/>
      <w:marRight w:val="0"/>
      <w:marTop w:val="0"/>
      <w:marBottom w:val="0"/>
      <w:divBdr>
        <w:top w:val="none" w:sz="0" w:space="0" w:color="auto"/>
        <w:left w:val="none" w:sz="0" w:space="0" w:color="auto"/>
        <w:bottom w:val="none" w:sz="0" w:space="0" w:color="auto"/>
        <w:right w:val="none" w:sz="0" w:space="0" w:color="auto"/>
      </w:divBdr>
    </w:div>
    <w:div w:id="377704189">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834694">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396412">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779789">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17345">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424785">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5803758">
      <w:bodyDiv w:val="1"/>
      <w:marLeft w:val="0"/>
      <w:marRight w:val="0"/>
      <w:marTop w:val="0"/>
      <w:marBottom w:val="0"/>
      <w:divBdr>
        <w:top w:val="none" w:sz="0" w:space="0" w:color="auto"/>
        <w:left w:val="none" w:sz="0" w:space="0" w:color="auto"/>
        <w:bottom w:val="none" w:sz="0" w:space="0" w:color="auto"/>
        <w:right w:val="none" w:sz="0" w:space="0" w:color="auto"/>
      </w:divBdr>
    </w:div>
    <w:div w:id="405806619">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385079">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540665">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203614">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3863004">
      <w:bodyDiv w:val="1"/>
      <w:marLeft w:val="0"/>
      <w:marRight w:val="0"/>
      <w:marTop w:val="0"/>
      <w:marBottom w:val="0"/>
      <w:divBdr>
        <w:top w:val="none" w:sz="0" w:space="0" w:color="auto"/>
        <w:left w:val="none" w:sz="0" w:space="0" w:color="auto"/>
        <w:bottom w:val="none" w:sz="0" w:space="0" w:color="auto"/>
        <w:right w:val="none" w:sz="0" w:space="0" w:color="auto"/>
      </w:divBdr>
    </w:div>
    <w:div w:id="414087272">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31109">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411241">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32206">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14828">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699740">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630809">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3942499">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5393">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425612">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863210">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525139">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635986">
      <w:bodyDiv w:val="1"/>
      <w:marLeft w:val="0"/>
      <w:marRight w:val="0"/>
      <w:marTop w:val="0"/>
      <w:marBottom w:val="0"/>
      <w:divBdr>
        <w:top w:val="none" w:sz="0" w:space="0" w:color="auto"/>
        <w:left w:val="none" w:sz="0" w:space="0" w:color="auto"/>
        <w:bottom w:val="none" w:sz="0" w:space="0" w:color="auto"/>
        <w:right w:val="none" w:sz="0" w:space="0" w:color="auto"/>
      </w:divBdr>
    </w:div>
    <w:div w:id="454644572">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4909673">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40415">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3147">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206451">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59766">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074816">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046144">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675337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264235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763722">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195219">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53071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089127">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2932802">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6992">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066852">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637131">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6004">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49647">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3768531">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307109">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19926941">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718550">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267450">
      <w:bodyDiv w:val="1"/>
      <w:marLeft w:val="0"/>
      <w:marRight w:val="0"/>
      <w:marTop w:val="0"/>
      <w:marBottom w:val="0"/>
      <w:divBdr>
        <w:top w:val="none" w:sz="0" w:space="0" w:color="auto"/>
        <w:left w:val="none" w:sz="0" w:space="0" w:color="auto"/>
        <w:bottom w:val="none" w:sz="0" w:space="0" w:color="auto"/>
        <w:right w:val="none" w:sz="0" w:space="0" w:color="auto"/>
      </w:divBdr>
    </w:div>
    <w:div w:id="531308227">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243741">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357538">
      <w:bodyDiv w:val="1"/>
      <w:marLeft w:val="0"/>
      <w:marRight w:val="0"/>
      <w:marTop w:val="0"/>
      <w:marBottom w:val="0"/>
      <w:divBdr>
        <w:top w:val="none" w:sz="0" w:space="0" w:color="auto"/>
        <w:left w:val="none" w:sz="0" w:space="0" w:color="auto"/>
        <w:bottom w:val="none" w:sz="0" w:space="0" w:color="auto"/>
        <w:right w:val="none" w:sz="0" w:space="0" w:color="auto"/>
      </w:divBdr>
    </w:div>
    <w:div w:id="536428629">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163288">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319241">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393939">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669234">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758627">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265445">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2427334">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396640">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319371">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046207">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7777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395765">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4530688">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6888640">
      <w:bodyDiv w:val="1"/>
      <w:marLeft w:val="0"/>
      <w:marRight w:val="0"/>
      <w:marTop w:val="0"/>
      <w:marBottom w:val="0"/>
      <w:divBdr>
        <w:top w:val="none" w:sz="0" w:space="0" w:color="auto"/>
        <w:left w:val="none" w:sz="0" w:space="0" w:color="auto"/>
        <w:bottom w:val="none" w:sz="0" w:space="0" w:color="auto"/>
        <w:right w:val="none" w:sz="0" w:space="0" w:color="auto"/>
      </w:divBdr>
    </w:div>
    <w:div w:id="566915005">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49485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0364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2474">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0452">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087583">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550693">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2622">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278208">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084920">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0560">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3978756">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016085">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328934">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492638">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721748">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5818437">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356388">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474213">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673466">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6568858">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680587">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2785">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2986749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21317">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58127">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644877">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181586">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09325">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093224">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89196">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8848840">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052845">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089351">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3997290">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5960928">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6927114">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7505">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43967">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48198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608357">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2078462">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15205">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499930">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428707">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200480">
      <w:bodyDiv w:val="1"/>
      <w:marLeft w:val="0"/>
      <w:marRight w:val="0"/>
      <w:marTop w:val="0"/>
      <w:marBottom w:val="0"/>
      <w:divBdr>
        <w:top w:val="none" w:sz="0" w:space="0" w:color="auto"/>
        <w:left w:val="none" w:sz="0" w:space="0" w:color="auto"/>
        <w:bottom w:val="none" w:sz="0" w:space="0" w:color="auto"/>
        <w:right w:val="none" w:sz="0" w:space="0" w:color="auto"/>
      </w:divBdr>
    </w:div>
    <w:div w:id="696275398">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8969362">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25663">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484855">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646060">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0960314">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09547">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2923775">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314495">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663154">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198212">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856307">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356580">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090156">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19941688">
      <w:bodyDiv w:val="1"/>
      <w:marLeft w:val="0"/>
      <w:marRight w:val="0"/>
      <w:marTop w:val="0"/>
      <w:marBottom w:val="0"/>
      <w:divBdr>
        <w:top w:val="none" w:sz="0" w:space="0" w:color="auto"/>
        <w:left w:val="none" w:sz="0" w:space="0" w:color="auto"/>
        <w:bottom w:val="none" w:sz="0" w:space="0" w:color="auto"/>
        <w:right w:val="none" w:sz="0" w:space="0" w:color="auto"/>
      </w:divBdr>
    </w:div>
    <w:div w:id="719983493">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680756">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374575">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00638">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148331">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306404">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354">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670272">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056364">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29349">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146693">
      <w:bodyDiv w:val="1"/>
      <w:marLeft w:val="0"/>
      <w:marRight w:val="0"/>
      <w:marTop w:val="0"/>
      <w:marBottom w:val="0"/>
      <w:divBdr>
        <w:top w:val="none" w:sz="0" w:space="0" w:color="auto"/>
        <w:left w:val="none" w:sz="0" w:space="0" w:color="auto"/>
        <w:bottom w:val="none" w:sz="0" w:space="0" w:color="auto"/>
        <w:right w:val="none" w:sz="0" w:space="0" w:color="auto"/>
      </w:divBdr>
    </w:div>
    <w:div w:id="741365271">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757808">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0913">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463843">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266075">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492217">
      <w:bodyDiv w:val="1"/>
      <w:marLeft w:val="0"/>
      <w:marRight w:val="0"/>
      <w:marTop w:val="0"/>
      <w:marBottom w:val="0"/>
      <w:divBdr>
        <w:top w:val="none" w:sz="0" w:space="0" w:color="auto"/>
        <w:left w:val="none" w:sz="0" w:space="0" w:color="auto"/>
        <w:bottom w:val="none" w:sz="0" w:space="0" w:color="auto"/>
        <w:right w:val="none" w:sz="0" w:space="0" w:color="auto"/>
      </w:divBdr>
    </w:div>
    <w:div w:id="765539731">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193881">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46692">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69787105">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201302">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167340">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2937853">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642046">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2846568">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31132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519337">
      <w:bodyDiv w:val="1"/>
      <w:marLeft w:val="0"/>
      <w:marRight w:val="0"/>
      <w:marTop w:val="0"/>
      <w:marBottom w:val="0"/>
      <w:divBdr>
        <w:top w:val="none" w:sz="0" w:space="0" w:color="auto"/>
        <w:left w:val="none" w:sz="0" w:space="0" w:color="auto"/>
        <w:bottom w:val="none" w:sz="0" w:space="0" w:color="auto"/>
        <w:right w:val="none" w:sz="0" w:space="0" w:color="auto"/>
      </w:divBdr>
    </w:div>
    <w:div w:id="789711568">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73102">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4458">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14807">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261463">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685815">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1928152">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577875">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06791">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838353">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875723">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452964">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846124">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4374">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158197">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856389">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1985">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022914">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34612">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258771">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4915">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14466">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109970">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836674">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038952">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7935943">
      <w:bodyDiv w:val="1"/>
      <w:marLeft w:val="0"/>
      <w:marRight w:val="0"/>
      <w:marTop w:val="0"/>
      <w:marBottom w:val="0"/>
      <w:divBdr>
        <w:top w:val="none" w:sz="0" w:space="0" w:color="auto"/>
        <w:left w:val="none" w:sz="0" w:space="0" w:color="auto"/>
        <w:bottom w:val="none" w:sz="0" w:space="0" w:color="auto"/>
        <w:right w:val="none" w:sz="0" w:space="0" w:color="auto"/>
      </w:divBdr>
    </w:div>
    <w:div w:id="857963683">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672569">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398183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7914072">
      <w:bodyDiv w:val="1"/>
      <w:marLeft w:val="0"/>
      <w:marRight w:val="0"/>
      <w:marTop w:val="0"/>
      <w:marBottom w:val="0"/>
      <w:divBdr>
        <w:top w:val="none" w:sz="0" w:space="0" w:color="auto"/>
        <w:left w:val="none" w:sz="0" w:space="0" w:color="auto"/>
        <w:bottom w:val="none" w:sz="0" w:space="0" w:color="auto"/>
        <w:right w:val="none" w:sz="0" w:space="0" w:color="auto"/>
      </w:divBdr>
    </w:div>
    <w:div w:id="868106522">
      <w:bodyDiv w:val="1"/>
      <w:marLeft w:val="0"/>
      <w:marRight w:val="0"/>
      <w:marTop w:val="0"/>
      <w:marBottom w:val="0"/>
      <w:divBdr>
        <w:top w:val="none" w:sz="0" w:space="0" w:color="auto"/>
        <w:left w:val="none" w:sz="0" w:space="0" w:color="auto"/>
        <w:bottom w:val="none" w:sz="0" w:space="0" w:color="auto"/>
        <w:right w:val="none" w:sz="0" w:space="0" w:color="auto"/>
      </w:divBdr>
    </w:div>
    <w:div w:id="868374062">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246292">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481342">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066282">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686001">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14826">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760175">
      <w:bodyDiv w:val="1"/>
      <w:marLeft w:val="0"/>
      <w:marRight w:val="0"/>
      <w:marTop w:val="0"/>
      <w:marBottom w:val="0"/>
      <w:divBdr>
        <w:top w:val="none" w:sz="0" w:space="0" w:color="auto"/>
        <w:left w:val="none" w:sz="0" w:space="0" w:color="auto"/>
        <w:bottom w:val="none" w:sz="0" w:space="0" w:color="auto"/>
        <w:right w:val="none" w:sz="0" w:space="0" w:color="auto"/>
      </w:divBdr>
    </w:div>
    <w:div w:id="903834810">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471720">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8587725">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29895448">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298181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439295">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181966">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758649">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39871296">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169393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146677">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691">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637470">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480956">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287440">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177029">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729462">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500146">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42303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486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244792">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02403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761480">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443412">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377063">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7920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670633">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290524">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48629">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198749">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045897">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337">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19815181">
      <w:bodyDiv w:val="1"/>
      <w:marLeft w:val="0"/>
      <w:marRight w:val="0"/>
      <w:marTop w:val="0"/>
      <w:marBottom w:val="0"/>
      <w:divBdr>
        <w:top w:val="none" w:sz="0" w:space="0" w:color="auto"/>
        <w:left w:val="none" w:sz="0" w:space="0" w:color="auto"/>
        <w:bottom w:val="none" w:sz="0" w:space="0" w:color="auto"/>
        <w:right w:val="none" w:sz="0" w:space="0" w:color="auto"/>
      </w:divBdr>
    </w:div>
    <w:div w:id="1019817691">
      <w:bodyDiv w:val="1"/>
      <w:marLeft w:val="0"/>
      <w:marRight w:val="0"/>
      <w:marTop w:val="0"/>
      <w:marBottom w:val="0"/>
      <w:divBdr>
        <w:top w:val="none" w:sz="0" w:space="0" w:color="auto"/>
        <w:left w:val="none" w:sz="0" w:space="0" w:color="auto"/>
        <w:bottom w:val="none" w:sz="0" w:space="0" w:color="auto"/>
        <w:right w:val="none" w:sz="0" w:space="0" w:color="auto"/>
      </w:divBdr>
    </w:div>
    <w:div w:id="1020010498">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780774">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3752491">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717667">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8724068">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04023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425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830113">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1089">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1884325">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176126">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5641626">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225376">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2848826">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049136">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7945660">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831338">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766858">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278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154031">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38624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8968036">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277509">
      <w:bodyDiv w:val="1"/>
      <w:marLeft w:val="0"/>
      <w:marRight w:val="0"/>
      <w:marTop w:val="0"/>
      <w:marBottom w:val="0"/>
      <w:divBdr>
        <w:top w:val="none" w:sz="0" w:space="0" w:color="auto"/>
        <w:left w:val="none" w:sz="0" w:space="0" w:color="auto"/>
        <w:bottom w:val="none" w:sz="0" w:space="0" w:color="auto"/>
        <w:right w:val="none" w:sz="0" w:space="0" w:color="auto"/>
      </w:divBdr>
    </w:div>
    <w:div w:id="1090353339">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10838">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3935778">
      <w:bodyDiv w:val="1"/>
      <w:marLeft w:val="0"/>
      <w:marRight w:val="0"/>
      <w:marTop w:val="0"/>
      <w:marBottom w:val="0"/>
      <w:divBdr>
        <w:top w:val="none" w:sz="0" w:space="0" w:color="auto"/>
        <w:left w:val="none" w:sz="0" w:space="0" w:color="auto"/>
        <w:bottom w:val="none" w:sz="0" w:space="0" w:color="auto"/>
        <w:right w:val="none" w:sz="0" w:space="0" w:color="auto"/>
      </w:divBdr>
    </w:div>
    <w:div w:id="1094058893">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365022">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021479">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793455">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728149">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39079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045762">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697087">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3864325">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8098">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1631">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521598">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4979161">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4872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716923">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33290">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768005">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271966">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07981">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65992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23558">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241995">
      <w:bodyDiv w:val="1"/>
      <w:marLeft w:val="0"/>
      <w:marRight w:val="0"/>
      <w:marTop w:val="0"/>
      <w:marBottom w:val="0"/>
      <w:divBdr>
        <w:top w:val="none" w:sz="0" w:space="0" w:color="auto"/>
        <w:left w:val="none" w:sz="0" w:space="0" w:color="auto"/>
        <w:bottom w:val="none" w:sz="0" w:space="0" w:color="auto"/>
        <w:right w:val="none" w:sz="0" w:space="0" w:color="auto"/>
      </w:divBdr>
    </w:div>
    <w:div w:id="1127429367">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7623508">
      <w:bodyDiv w:val="1"/>
      <w:marLeft w:val="0"/>
      <w:marRight w:val="0"/>
      <w:marTop w:val="0"/>
      <w:marBottom w:val="0"/>
      <w:divBdr>
        <w:top w:val="none" w:sz="0" w:space="0" w:color="auto"/>
        <w:left w:val="none" w:sz="0" w:space="0" w:color="auto"/>
        <w:bottom w:val="none" w:sz="0" w:space="0" w:color="auto"/>
        <w:right w:val="none" w:sz="0" w:space="0" w:color="auto"/>
      </w:divBdr>
    </w:div>
    <w:div w:id="1127745427">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720898">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474334">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21162">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17049">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4834046">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5680805">
      <w:bodyDiv w:val="1"/>
      <w:marLeft w:val="0"/>
      <w:marRight w:val="0"/>
      <w:marTop w:val="0"/>
      <w:marBottom w:val="0"/>
      <w:divBdr>
        <w:top w:val="none" w:sz="0" w:space="0" w:color="auto"/>
        <w:left w:val="none" w:sz="0" w:space="0" w:color="auto"/>
        <w:bottom w:val="none" w:sz="0" w:space="0" w:color="auto"/>
        <w:right w:val="none" w:sz="0" w:space="0" w:color="auto"/>
      </w:divBdr>
    </w:div>
    <w:div w:id="1155796665">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59885765">
      <w:bodyDiv w:val="1"/>
      <w:marLeft w:val="0"/>
      <w:marRight w:val="0"/>
      <w:marTop w:val="0"/>
      <w:marBottom w:val="0"/>
      <w:divBdr>
        <w:top w:val="none" w:sz="0" w:space="0" w:color="auto"/>
        <w:left w:val="none" w:sz="0" w:space="0" w:color="auto"/>
        <w:bottom w:val="none" w:sz="0" w:space="0" w:color="auto"/>
        <w:right w:val="none" w:sz="0" w:space="0" w:color="auto"/>
      </w:divBdr>
    </w:div>
    <w:div w:id="1160074748">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16412">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054359">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245564">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634483">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79619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187453">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00872">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048213">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1925">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7488">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245841">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290434">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5370">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374737">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5809">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578342">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088374">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521747">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367737">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216234">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36747">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012498">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399284">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36146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481274">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479360">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072092">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00661">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0970">
      <w:bodyDiv w:val="1"/>
      <w:marLeft w:val="0"/>
      <w:marRight w:val="0"/>
      <w:marTop w:val="0"/>
      <w:marBottom w:val="0"/>
      <w:divBdr>
        <w:top w:val="none" w:sz="0" w:space="0" w:color="auto"/>
        <w:left w:val="none" w:sz="0" w:space="0" w:color="auto"/>
        <w:bottom w:val="none" w:sz="0" w:space="0" w:color="auto"/>
        <w:right w:val="none" w:sz="0" w:space="0" w:color="auto"/>
      </w:divBdr>
    </w:div>
    <w:div w:id="1260335391">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8337">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098587">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05372">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4846244">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24257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39653">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717801">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1568">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390149">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3850625">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7540">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20065">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708299">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13161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3414734">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766113">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405">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60356">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5691200">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7804512">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731861">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9113">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49985723">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066083">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649408">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333431">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1416">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880116">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054">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282129">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3554521">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136281">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143885">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724612">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575788">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40080">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10362">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205377">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131742">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169016">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036119">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09101">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3692545">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5905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662004">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006883">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10871">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085879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4599250">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379137">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34901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078228">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659955">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047065">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14564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647757">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724505">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107111">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1637">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17332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5676">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576528">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620315">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702154">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486517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142666">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15994">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643402">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760231">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185798">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15700">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7822444">
      <w:bodyDiv w:val="1"/>
      <w:marLeft w:val="0"/>
      <w:marRight w:val="0"/>
      <w:marTop w:val="0"/>
      <w:marBottom w:val="0"/>
      <w:divBdr>
        <w:top w:val="none" w:sz="0" w:space="0" w:color="auto"/>
        <w:left w:val="none" w:sz="0" w:space="0" w:color="auto"/>
        <w:bottom w:val="none" w:sz="0" w:space="0" w:color="auto"/>
        <w:right w:val="none" w:sz="0" w:space="0" w:color="auto"/>
      </w:divBdr>
    </w:div>
    <w:div w:id="1468156819">
      <w:bodyDiv w:val="1"/>
      <w:marLeft w:val="0"/>
      <w:marRight w:val="0"/>
      <w:marTop w:val="0"/>
      <w:marBottom w:val="0"/>
      <w:divBdr>
        <w:top w:val="none" w:sz="0" w:space="0" w:color="auto"/>
        <w:left w:val="none" w:sz="0" w:space="0" w:color="auto"/>
        <w:bottom w:val="none" w:sz="0" w:space="0" w:color="auto"/>
        <w:right w:val="none" w:sz="0" w:space="0" w:color="auto"/>
      </w:divBdr>
    </w:div>
    <w:div w:id="1468282780">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094216">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79536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104152">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872112">
      <w:bodyDiv w:val="1"/>
      <w:marLeft w:val="0"/>
      <w:marRight w:val="0"/>
      <w:marTop w:val="0"/>
      <w:marBottom w:val="0"/>
      <w:divBdr>
        <w:top w:val="none" w:sz="0" w:space="0" w:color="auto"/>
        <w:left w:val="none" w:sz="0" w:space="0" w:color="auto"/>
        <w:bottom w:val="none" w:sz="0" w:space="0" w:color="auto"/>
        <w:right w:val="none" w:sz="0" w:space="0" w:color="auto"/>
      </w:divBdr>
    </w:div>
    <w:div w:id="1476950629">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839230">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38272">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46518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4656630">
      <w:bodyDiv w:val="1"/>
      <w:marLeft w:val="0"/>
      <w:marRight w:val="0"/>
      <w:marTop w:val="0"/>
      <w:marBottom w:val="0"/>
      <w:divBdr>
        <w:top w:val="none" w:sz="0" w:space="0" w:color="auto"/>
        <w:left w:val="none" w:sz="0" w:space="0" w:color="auto"/>
        <w:bottom w:val="none" w:sz="0" w:space="0" w:color="auto"/>
        <w:right w:val="none" w:sz="0" w:space="0" w:color="auto"/>
      </w:divBdr>
    </w:div>
    <w:div w:id="1485008227">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102622">
      <w:bodyDiv w:val="1"/>
      <w:marLeft w:val="0"/>
      <w:marRight w:val="0"/>
      <w:marTop w:val="0"/>
      <w:marBottom w:val="0"/>
      <w:divBdr>
        <w:top w:val="none" w:sz="0" w:space="0" w:color="auto"/>
        <w:left w:val="none" w:sz="0" w:space="0" w:color="auto"/>
        <w:bottom w:val="none" w:sz="0" w:space="0" w:color="auto"/>
        <w:right w:val="none" w:sz="0" w:space="0" w:color="auto"/>
      </w:divBdr>
    </w:div>
    <w:div w:id="1494446167">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87385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19754">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1894843">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261137">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846985">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4115">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395255">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515634">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269003">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020">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59340">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1">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69577">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15994">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4952230">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7956199">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5914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693470">
      <w:bodyDiv w:val="1"/>
      <w:marLeft w:val="0"/>
      <w:marRight w:val="0"/>
      <w:marTop w:val="0"/>
      <w:marBottom w:val="0"/>
      <w:divBdr>
        <w:top w:val="none" w:sz="0" w:space="0" w:color="auto"/>
        <w:left w:val="none" w:sz="0" w:space="0" w:color="auto"/>
        <w:bottom w:val="none" w:sz="0" w:space="0" w:color="auto"/>
        <w:right w:val="none" w:sz="0" w:space="0" w:color="auto"/>
      </w:divBdr>
    </w:div>
    <w:div w:id="1571694631">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393238">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22621">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292048">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561319">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154652">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26626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658982">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14919">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477311">
      <w:bodyDiv w:val="1"/>
      <w:marLeft w:val="0"/>
      <w:marRight w:val="0"/>
      <w:marTop w:val="0"/>
      <w:marBottom w:val="0"/>
      <w:divBdr>
        <w:top w:val="none" w:sz="0" w:space="0" w:color="auto"/>
        <w:left w:val="none" w:sz="0" w:space="0" w:color="auto"/>
        <w:bottom w:val="none" w:sz="0" w:space="0" w:color="auto"/>
        <w:right w:val="none" w:sz="0" w:space="0" w:color="auto"/>
      </w:divBdr>
    </w:div>
    <w:div w:id="1595552075">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24239">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268160">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542618">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893153">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578005">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339382">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10759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275572">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315570">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570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16339">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45153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26224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00827">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174338">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0111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2842">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356031">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544358">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05907">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479201">
      <w:bodyDiv w:val="1"/>
      <w:marLeft w:val="0"/>
      <w:marRight w:val="0"/>
      <w:marTop w:val="0"/>
      <w:marBottom w:val="0"/>
      <w:divBdr>
        <w:top w:val="none" w:sz="0" w:space="0" w:color="auto"/>
        <w:left w:val="none" w:sz="0" w:space="0" w:color="auto"/>
        <w:bottom w:val="none" w:sz="0" w:space="0" w:color="auto"/>
        <w:right w:val="none" w:sz="0" w:space="0" w:color="auto"/>
      </w:divBdr>
    </w:div>
    <w:div w:id="1669559448">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69945813">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1905586">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2562299">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19496">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191430">
      <w:bodyDiv w:val="1"/>
      <w:marLeft w:val="0"/>
      <w:marRight w:val="0"/>
      <w:marTop w:val="0"/>
      <w:marBottom w:val="0"/>
      <w:divBdr>
        <w:top w:val="none" w:sz="0" w:space="0" w:color="auto"/>
        <w:left w:val="none" w:sz="0" w:space="0" w:color="auto"/>
        <w:bottom w:val="none" w:sz="0" w:space="0" w:color="auto"/>
        <w:right w:val="none" w:sz="0" w:space="0" w:color="auto"/>
      </w:divBdr>
    </w:div>
    <w:div w:id="1679238232">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46391">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00857">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39298">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12006">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494854">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699970720">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3025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571773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12021">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8175">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09985236">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489132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6928407">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269620">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298191">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796980">
      <w:bodyDiv w:val="1"/>
      <w:marLeft w:val="0"/>
      <w:marRight w:val="0"/>
      <w:marTop w:val="0"/>
      <w:marBottom w:val="0"/>
      <w:divBdr>
        <w:top w:val="none" w:sz="0" w:space="0" w:color="auto"/>
        <w:left w:val="none" w:sz="0" w:space="0" w:color="auto"/>
        <w:bottom w:val="none" w:sz="0" w:space="0" w:color="auto"/>
        <w:right w:val="none" w:sz="0" w:space="0" w:color="auto"/>
      </w:divBdr>
    </w:div>
    <w:div w:id="1727801087">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581094">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237292">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1444088">
      <w:bodyDiv w:val="1"/>
      <w:marLeft w:val="0"/>
      <w:marRight w:val="0"/>
      <w:marTop w:val="0"/>
      <w:marBottom w:val="0"/>
      <w:divBdr>
        <w:top w:val="none" w:sz="0" w:space="0" w:color="auto"/>
        <w:left w:val="none" w:sz="0" w:space="0" w:color="auto"/>
        <w:bottom w:val="none" w:sz="0" w:space="0" w:color="auto"/>
        <w:right w:val="none" w:sz="0" w:space="0" w:color="auto"/>
      </w:divBdr>
    </w:div>
    <w:div w:id="1741908448">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405950">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3498">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2874721">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607478">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8989677">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1534725">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23334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28474">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4864">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001475">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655884">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2892">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581994">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772">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53503">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210806">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18916">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06593">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608485">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237349">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39732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121335">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7868031">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177280">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02961">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073489">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7437">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15348">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360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825603">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255296">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6153">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763743">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150784">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843129">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347">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4960">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29977928">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09291">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828771">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030070">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341943">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2707">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0804979">
      <w:bodyDiv w:val="1"/>
      <w:marLeft w:val="0"/>
      <w:marRight w:val="0"/>
      <w:marTop w:val="0"/>
      <w:marBottom w:val="0"/>
      <w:divBdr>
        <w:top w:val="none" w:sz="0" w:space="0" w:color="auto"/>
        <w:left w:val="none" w:sz="0" w:space="0" w:color="auto"/>
        <w:bottom w:val="none" w:sz="0" w:space="0" w:color="auto"/>
        <w:right w:val="none" w:sz="0" w:space="0" w:color="auto"/>
      </w:divBdr>
    </w:div>
    <w:div w:id="1840921285">
      <w:bodyDiv w:val="1"/>
      <w:marLeft w:val="0"/>
      <w:marRight w:val="0"/>
      <w:marTop w:val="0"/>
      <w:marBottom w:val="0"/>
      <w:divBdr>
        <w:top w:val="none" w:sz="0" w:space="0" w:color="auto"/>
        <w:left w:val="none" w:sz="0" w:space="0" w:color="auto"/>
        <w:bottom w:val="none" w:sz="0" w:space="0" w:color="auto"/>
        <w:right w:val="none" w:sz="0" w:space="0" w:color="auto"/>
      </w:divBdr>
    </w:div>
    <w:div w:id="1841235222">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891519">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899469">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323575">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185725">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102947">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60617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265616">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429285">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475274">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17231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785391">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874380">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614512">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8541820">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208149">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255046">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7911958">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49239">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8879111">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683744">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113265">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4927351">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053363">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05243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52647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498231">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655241">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03899">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3949">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3950493">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021380">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346999">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735992">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17088">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308109">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49775135">
      <w:bodyDiv w:val="1"/>
      <w:marLeft w:val="0"/>
      <w:marRight w:val="0"/>
      <w:marTop w:val="0"/>
      <w:marBottom w:val="0"/>
      <w:divBdr>
        <w:top w:val="none" w:sz="0" w:space="0" w:color="auto"/>
        <w:left w:val="none" w:sz="0" w:space="0" w:color="auto"/>
        <w:bottom w:val="none" w:sz="0" w:space="0" w:color="auto"/>
        <w:right w:val="none" w:sz="0" w:space="0" w:color="auto"/>
      </w:divBdr>
    </w:div>
    <w:div w:id="1949925089">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16248">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328074">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365062">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792850">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111558">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2957854">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311379">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629523">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4867625">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34165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8968375">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05203">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429251">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125888">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599871">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142798">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09810">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696081">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352301">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093441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3972779">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6595586">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398084">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26950">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5763">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404650">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751726">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1125">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301821">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199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7500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3940983">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6833944">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15534">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266975">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588162">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5972">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7777724">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06997">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212305">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482398">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282">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595546">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7875654">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10050">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061073">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16476">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027205">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8568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652990">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635">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7944349">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064410">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594587">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19519912">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038797">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0786">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235523">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77808">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055063">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093388">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462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57875">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jpe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281820"/>
    <w:rsid w:val="003829C8"/>
    <w:rsid w:val="003C5F66"/>
    <w:rsid w:val="00402C2E"/>
    <w:rsid w:val="00433579"/>
    <w:rsid w:val="00481D45"/>
    <w:rsid w:val="0071685A"/>
    <w:rsid w:val="007406EE"/>
    <w:rsid w:val="007A45FC"/>
    <w:rsid w:val="007C7BAD"/>
    <w:rsid w:val="008E4489"/>
    <w:rsid w:val="00A441B6"/>
    <w:rsid w:val="00B21F54"/>
    <w:rsid w:val="00B816D8"/>
    <w:rsid w:val="00CF201C"/>
    <w:rsid w:val="00D9011B"/>
    <w:rsid w:val="00DD1063"/>
    <w:rsid w:val="00DF69C6"/>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5</TotalTime>
  <Pages>65</Pages>
  <Words>31316</Words>
  <Characters>159404</Characters>
  <Application>Microsoft Office Word</Application>
  <DocSecurity>0</DocSecurity>
  <Lines>2490</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73</cp:revision>
  <dcterms:created xsi:type="dcterms:W3CDTF">2023-09-26T18:50:00Z</dcterms:created>
  <dcterms:modified xsi:type="dcterms:W3CDTF">2023-10-0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